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FEA17A" w14:textId="7D672BF4" w:rsidR="0023732F" w:rsidRPr="00960ED2" w:rsidRDefault="00735223" w:rsidP="0023732F">
      <w:pPr>
        <w:pStyle w:val="BBAuthorName"/>
        <w:spacing w:line="240" w:lineRule="auto"/>
        <w:jc w:val="both"/>
        <w:rPr>
          <w:rFonts w:ascii="Times New Roman" w:hAnsi="Times New Roman"/>
          <w:b/>
          <w:i w:val="0"/>
          <w:color w:val="000000" w:themeColor="text1"/>
          <w:szCs w:val="18"/>
          <w:lang w:eastAsia="ko-KR"/>
        </w:rPr>
      </w:pPr>
      <w:r w:rsidRPr="00960ED2">
        <w:rPr>
          <w:rFonts w:ascii="Times New Roman" w:hAnsi="Times New Roman"/>
          <w:b/>
          <w:i w:val="0"/>
          <w:color w:val="000000" w:themeColor="text1"/>
          <w:szCs w:val="18"/>
          <w:lang w:eastAsia="ko-KR"/>
        </w:rPr>
        <w:t>Zwitterionic inhaler with synergistic therapeutics for reprogramming of M2 macrophage to pro-inflammatory phenotype</w:t>
      </w:r>
    </w:p>
    <w:p w14:paraId="71BA3FD4" w14:textId="1B9C437B" w:rsidR="002D16A0" w:rsidRPr="00960ED2" w:rsidRDefault="002D16A0" w:rsidP="0023732F">
      <w:pPr>
        <w:pStyle w:val="Tableofcontents"/>
        <w:spacing w:line="240" w:lineRule="auto"/>
        <w:rPr>
          <w:color w:val="000000" w:themeColor="text1"/>
          <w:lang w:eastAsia="ko-KR"/>
        </w:rPr>
      </w:pPr>
    </w:p>
    <w:p w14:paraId="749F6C88" w14:textId="60FAF4C5" w:rsidR="0023732F" w:rsidRPr="00960ED2" w:rsidRDefault="0023732F" w:rsidP="0023732F">
      <w:pPr>
        <w:pStyle w:val="BBAuthorName"/>
        <w:spacing w:line="240" w:lineRule="auto"/>
        <w:jc w:val="both"/>
        <w:rPr>
          <w:rFonts w:ascii="Times New Roman" w:hAnsi="Times New Roman"/>
          <w:bCs/>
          <w:iCs/>
          <w:color w:val="000000" w:themeColor="text1"/>
          <w:szCs w:val="24"/>
          <w:lang w:eastAsia="ko-KR"/>
        </w:rPr>
      </w:pPr>
      <w:proofErr w:type="spellStart"/>
      <w:r w:rsidRPr="00960ED2">
        <w:rPr>
          <w:rFonts w:ascii="Times New Roman" w:hAnsi="Times New Roman"/>
          <w:bCs/>
          <w:iCs/>
          <w:color w:val="000000" w:themeColor="text1"/>
          <w:szCs w:val="24"/>
        </w:rPr>
        <w:t>Sungwon</w:t>
      </w:r>
      <w:proofErr w:type="spellEnd"/>
      <w:r w:rsidRPr="00960ED2">
        <w:rPr>
          <w:rFonts w:ascii="Times New Roman" w:hAnsi="Times New Roman"/>
          <w:bCs/>
          <w:iCs/>
          <w:color w:val="000000" w:themeColor="text1"/>
          <w:szCs w:val="24"/>
        </w:rPr>
        <w:t xml:space="preserve"> Jung, </w:t>
      </w:r>
      <w:proofErr w:type="spellStart"/>
      <w:r w:rsidRPr="00960ED2">
        <w:rPr>
          <w:rFonts w:ascii="Times New Roman" w:hAnsi="Times New Roman"/>
          <w:bCs/>
          <w:iCs/>
          <w:color w:val="000000" w:themeColor="text1"/>
          <w:szCs w:val="24"/>
          <w:lang w:eastAsia="ko-KR"/>
        </w:rPr>
        <w:t>Sungeun</w:t>
      </w:r>
      <w:proofErr w:type="spellEnd"/>
      <w:r w:rsidRPr="00960ED2">
        <w:rPr>
          <w:rFonts w:ascii="Times New Roman" w:hAnsi="Times New Roman"/>
          <w:bCs/>
          <w:iCs/>
          <w:color w:val="000000" w:themeColor="text1"/>
          <w:szCs w:val="24"/>
          <w:lang w:eastAsia="ko-KR"/>
        </w:rPr>
        <w:t xml:space="preserve"> </w:t>
      </w:r>
      <w:proofErr w:type="spellStart"/>
      <w:r w:rsidRPr="00960ED2">
        <w:rPr>
          <w:rFonts w:ascii="Times New Roman" w:hAnsi="Times New Roman"/>
          <w:bCs/>
          <w:iCs/>
          <w:color w:val="000000" w:themeColor="text1"/>
          <w:szCs w:val="24"/>
          <w:lang w:eastAsia="ko-KR"/>
        </w:rPr>
        <w:t>Heo</w:t>
      </w:r>
      <w:proofErr w:type="spellEnd"/>
      <w:r w:rsidRPr="00960ED2">
        <w:rPr>
          <w:rFonts w:ascii="Times New Roman" w:hAnsi="Times New Roman"/>
          <w:bCs/>
          <w:iCs/>
          <w:color w:val="000000" w:themeColor="text1"/>
          <w:szCs w:val="24"/>
          <w:lang w:eastAsia="ko-KR"/>
        </w:rPr>
        <w:t xml:space="preserve">, </w:t>
      </w:r>
      <w:proofErr w:type="spellStart"/>
      <w:r w:rsidRPr="00960ED2">
        <w:rPr>
          <w:rFonts w:ascii="Times New Roman" w:hAnsi="Times New Roman"/>
          <w:bCs/>
          <w:iCs/>
          <w:color w:val="000000" w:themeColor="text1"/>
          <w:szCs w:val="24"/>
          <w:lang w:eastAsia="ko-KR"/>
        </w:rPr>
        <w:t>Yoogeong</w:t>
      </w:r>
      <w:proofErr w:type="spellEnd"/>
      <w:r w:rsidRPr="00960ED2">
        <w:rPr>
          <w:rFonts w:ascii="Times New Roman" w:hAnsi="Times New Roman"/>
          <w:bCs/>
          <w:iCs/>
          <w:color w:val="000000" w:themeColor="text1"/>
          <w:szCs w:val="24"/>
          <w:lang w:eastAsia="ko-KR"/>
        </w:rPr>
        <w:t xml:space="preserve"> Oh, </w:t>
      </w:r>
      <w:proofErr w:type="spellStart"/>
      <w:r w:rsidRPr="00960ED2">
        <w:rPr>
          <w:rFonts w:ascii="Times New Roman" w:hAnsi="Times New Roman"/>
          <w:bCs/>
          <w:iCs/>
          <w:color w:val="000000" w:themeColor="text1"/>
          <w:szCs w:val="24"/>
          <w:lang w:eastAsia="ko-KR"/>
        </w:rPr>
        <w:t>Kyungtae</w:t>
      </w:r>
      <w:proofErr w:type="spellEnd"/>
      <w:r w:rsidRPr="00960ED2">
        <w:rPr>
          <w:rFonts w:ascii="Times New Roman" w:hAnsi="Times New Roman"/>
          <w:bCs/>
          <w:iCs/>
          <w:color w:val="000000" w:themeColor="text1"/>
          <w:szCs w:val="24"/>
          <w:lang w:eastAsia="ko-KR"/>
        </w:rPr>
        <w:t xml:space="preserve"> Park, </w:t>
      </w:r>
      <w:proofErr w:type="spellStart"/>
      <w:r w:rsidRPr="00960ED2">
        <w:rPr>
          <w:rFonts w:ascii="Times New Roman" w:hAnsi="Times New Roman"/>
          <w:bCs/>
          <w:iCs/>
          <w:color w:val="000000" w:themeColor="text1"/>
          <w:szCs w:val="24"/>
          <w:lang w:eastAsia="ko-KR"/>
        </w:rPr>
        <w:t>Sohyeon</w:t>
      </w:r>
      <w:proofErr w:type="spellEnd"/>
      <w:r w:rsidRPr="00960ED2">
        <w:rPr>
          <w:rFonts w:ascii="Times New Roman" w:hAnsi="Times New Roman"/>
          <w:bCs/>
          <w:iCs/>
          <w:color w:val="000000" w:themeColor="text1"/>
          <w:szCs w:val="24"/>
          <w:lang w:eastAsia="ko-KR"/>
        </w:rPr>
        <w:t xml:space="preserve"> Park, </w:t>
      </w:r>
      <w:proofErr w:type="spellStart"/>
      <w:r w:rsidRPr="00960ED2">
        <w:rPr>
          <w:rFonts w:ascii="Times New Roman" w:hAnsi="Times New Roman"/>
          <w:bCs/>
          <w:iCs/>
          <w:color w:val="000000" w:themeColor="text1"/>
          <w:szCs w:val="24"/>
          <w:lang w:eastAsia="ko-KR"/>
        </w:rPr>
        <w:t>Woojin</w:t>
      </w:r>
      <w:proofErr w:type="spellEnd"/>
      <w:r w:rsidRPr="00960ED2">
        <w:rPr>
          <w:rFonts w:ascii="Times New Roman" w:hAnsi="Times New Roman"/>
          <w:bCs/>
          <w:iCs/>
          <w:color w:val="000000" w:themeColor="text1"/>
          <w:szCs w:val="24"/>
          <w:lang w:eastAsia="ko-KR"/>
        </w:rPr>
        <w:t xml:space="preserve"> Choi,</w:t>
      </w:r>
      <w:r w:rsidR="004974D4" w:rsidRPr="00960ED2">
        <w:rPr>
          <w:rFonts w:ascii="Times New Roman" w:hAnsi="Times New Roman"/>
          <w:bCs/>
          <w:iCs/>
          <w:color w:val="000000" w:themeColor="text1"/>
          <w:szCs w:val="24"/>
          <w:lang w:eastAsia="ko-KR"/>
        </w:rPr>
        <w:t xml:space="preserve"> </w:t>
      </w:r>
      <w:proofErr w:type="spellStart"/>
      <w:r w:rsidRPr="00960ED2">
        <w:rPr>
          <w:rFonts w:ascii="Times New Roman" w:hAnsi="Times New Roman"/>
          <w:bCs/>
          <w:iCs/>
          <w:color w:val="000000" w:themeColor="text1"/>
          <w:szCs w:val="24"/>
          <w:lang w:eastAsia="ko-KR"/>
        </w:rPr>
        <w:t>Yanghee</w:t>
      </w:r>
      <w:proofErr w:type="spellEnd"/>
      <w:r w:rsidRPr="00960ED2">
        <w:rPr>
          <w:rFonts w:ascii="Times New Roman" w:hAnsi="Times New Roman"/>
          <w:bCs/>
          <w:iCs/>
          <w:color w:val="000000" w:themeColor="text1"/>
          <w:szCs w:val="24"/>
          <w:lang w:eastAsia="ko-KR"/>
        </w:rPr>
        <w:t xml:space="preserve"> Kim</w:t>
      </w:r>
      <w:r w:rsidR="004974D4" w:rsidRPr="00960ED2">
        <w:rPr>
          <w:rFonts w:ascii="Times New Roman" w:hAnsi="Times New Roman"/>
          <w:bCs/>
          <w:iCs/>
          <w:color w:val="000000" w:themeColor="text1"/>
          <w:szCs w:val="24"/>
          <w:lang w:eastAsia="ko-KR"/>
        </w:rPr>
        <w:t>*</w:t>
      </w:r>
      <w:r w:rsidRPr="00960ED2">
        <w:rPr>
          <w:rFonts w:ascii="Times New Roman" w:hAnsi="Times New Roman"/>
          <w:bCs/>
          <w:iCs/>
          <w:color w:val="000000" w:themeColor="text1"/>
          <w:szCs w:val="24"/>
          <w:lang w:eastAsia="ko-KR"/>
        </w:rPr>
        <w:t xml:space="preserve">, </w:t>
      </w:r>
      <w:proofErr w:type="spellStart"/>
      <w:r w:rsidRPr="00960ED2">
        <w:rPr>
          <w:rFonts w:ascii="Times New Roman" w:hAnsi="Times New Roman"/>
          <w:bCs/>
          <w:iCs/>
          <w:color w:val="000000" w:themeColor="text1"/>
          <w:szCs w:val="24"/>
          <w:lang w:eastAsia="ko-KR"/>
        </w:rPr>
        <w:t>Seyong</w:t>
      </w:r>
      <w:proofErr w:type="spellEnd"/>
      <w:r w:rsidRPr="00960ED2">
        <w:rPr>
          <w:rFonts w:ascii="Times New Roman" w:hAnsi="Times New Roman"/>
          <w:bCs/>
          <w:iCs/>
          <w:color w:val="000000" w:themeColor="text1"/>
          <w:szCs w:val="24"/>
          <w:lang w:eastAsia="ko-KR"/>
        </w:rPr>
        <w:t xml:space="preserve"> Jung</w:t>
      </w:r>
      <w:r w:rsidR="003F636D" w:rsidRPr="00960ED2">
        <w:rPr>
          <w:rFonts w:ascii="Times New Roman" w:hAnsi="Times New Roman"/>
          <w:bCs/>
          <w:iCs/>
          <w:color w:val="000000" w:themeColor="text1"/>
          <w:szCs w:val="24"/>
          <w:lang w:eastAsia="ko-KR"/>
        </w:rPr>
        <w:t>*</w:t>
      </w:r>
      <w:r w:rsidRPr="00960ED2">
        <w:rPr>
          <w:rFonts w:ascii="Times New Roman" w:hAnsi="Times New Roman"/>
          <w:bCs/>
          <w:iCs/>
          <w:color w:val="000000" w:themeColor="text1"/>
          <w:szCs w:val="24"/>
          <w:lang w:eastAsia="ko-KR"/>
        </w:rPr>
        <w:t xml:space="preserve"> and Jinkee Hong*</w:t>
      </w:r>
    </w:p>
    <w:p w14:paraId="23CEBEF5" w14:textId="0267ACBD" w:rsidR="002D16A0" w:rsidRPr="00960ED2" w:rsidRDefault="0023732F" w:rsidP="0023732F">
      <w:pPr>
        <w:pStyle w:val="Tableofcontents"/>
        <w:spacing w:line="240" w:lineRule="auto"/>
        <w:rPr>
          <w:color w:val="000000" w:themeColor="text1"/>
          <w:lang w:eastAsia="ko-KR"/>
        </w:rPr>
      </w:pPr>
      <w:r w:rsidRPr="00960ED2">
        <w:rPr>
          <w:color w:val="000000" w:themeColor="text1"/>
        </w:rPr>
        <w:t xml:space="preserve">S. Jung, </w:t>
      </w:r>
      <w:r w:rsidRPr="00960ED2">
        <w:rPr>
          <w:color w:val="000000" w:themeColor="text1"/>
          <w:lang w:eastAsia="ko-KR"/>
        </w:rPr>
        <w:t>S. Heo, Y. Oh, K. Park, S. Park, W. Choi, Prof J. Hong</w:t>
      </w:r>
    </w:p>
    <w:p w14:paraId="101F9E4D" w14:textId="7E9CF468" w:rsidR="0023732F" w:rsidRPr="00960ED2" w:rsidRDefault="0023732F" w:rsidP="0023732F">
      <w:pPr>
        <w:ind w:rightChars="100" w:right="240"/>
        <w:rPr>
          <w:color w:val="000000" w:themeColor="text1"/>
          <w:shd w:val="clear" w:color="auto" w:fill="FFFFFF"/>
        </w:rPr>
      </w:pPr>
      <w:r w:rsidRPr="00960ED2">
        <w:rPr>
          <w:color w:val="000000" w:themeColor="text1"/>
          <w:shd w:val="clear" w:color="auto" w:fill="FFFFFF"/>
        </w:rPr>
        <w:t>School of Chemical &amp; Biomolecular Engineering, Yonsei University, 50 Yonsei-ro, Seodaemun-gu, Seoul, 03722, Republic of Korea</w:t>
      </w:r>
    </w:p>
    <w:p w14:paraId="66593ACE" w14:textId="1D9B704B" w:rsidR="0023732F" w:rsidRPr="00960ED2" w:rsidRDefault="0023732F" w:rsidP="0023732F">
      <w:pPr>
        <w:ind w:rightChars="100" w:right="240"/>
        <w:rPr>
          <w:color w:val="000000" w:themeColor="text1"/>
          <w:shd w:val="clear" w:color="auto" w:fill="FFFFFF"/>
        </w:rPr>
      </w:pPr>
      <w:r w:rsidRPr="00960ED2">
        <w:rPr>
          <w:color w:val="000000" w:themeColor="text1"/>
          <w:shd w:val="clear" w:color="auto" w:fill="FFFFFF"/>
        </w:rPr>
        <w:t>E-mail: jinkee.hong@yonsei.ac.kr</w:t>
      </w:r>
    </w:p>
    <w:p w14:paraId="4572FFEE" w14:textId="77777777" w:rsidR="0023732F" w:rsidRPr="00960ED2" w:rsidRDefault="0023732F" w:rsidP="0023732F">
      <w:pPr>
        <w:pStyle w:val="Tableofcontents"/>
        <w:spacing w:line="240" w:lineRule="auto"/>
        <w:rPr>
          <w:color w:val="000000" w:themeColor="text1"/>
          <w:lang w:val="de-DE"/>
        </w:rPr>
      </w:pPr>
    </w:p>
    <w:p w14:paraId="2F4ED235" w14:textId="36740E28" w:rsidR="002D16A0" w:rsidRPr="00960ED2" w:rsidRDefault="0023732F" w:rsidP="0023732F">
      <w:pPr>
        <w:rPr>
          <w:rFonts w:eastAsiaTheme="minorEastAsia"/>
          <w:color w:val="000000" w:themeColor="text1"/>
          <w:lang w:val="en-US" w:eastAsia="ko-KR"/>
        </w:rPr>
      </w:pPr>
      <w:r w:rsidRPr="00960ED2">
        <w:rPr>
          <w:rFonts w:eastAsiaTheme="minorEastAsia"/>
          <w:color w:val="000000" w:themeColor="text1"/>
          <w:lang w:val="en-US" w:eastAsia="ko-KR"/>
        </w:rPr>
        <w:t>Dr. Y. Kim</w:t>
      </w:r>
    </w:p>
    <w:p w14:paraId="3B7E8320" w14:textId="6573E0AD" w:rsidR="0023732F" w:rsidRPr="00960ED2" w:rsidRDefault="0023732F" w:rsidP="0023732F">
      <w:pPr>
        <w:rPr>
          <w:rFonts w:eastAsiaTheme="minorEastAsia"/>
          <w:color w:val="000000" w:themeColor="text1"/>
          <w:lang w:val="en-US" w:eastAsia="ko-KR"/>
        </w:rPr>
      </w:pPr>
      <w:r w:rsidRPr="00960ED2">
        <w:rPr>
          <w:rFonts w:eastAsiaTheme="minorEastAsia"/>
          <w:color w:val="000000" w:themeColor="text1"/>
          <w:lang w:val="en-US" w:eastAsia="ko-KR"/>
        </w:rPr>
        <w:t>Bone and Joint Research Group, Centre for Human Development, Stem Cells and Regeneration, Institute of Developmental Sciences, University of Southampton, Southampton SO16 6YD, United Kingdom</w:t>
      </w:r>
    </w:p>
    <w:p w14:paraId="297F2EB5" w14:textId="07F2DE6A" w:rsidR="004974D4" w:rsidRPr="00960ED2" w:rsidRDefault="004974D4" w:rsidP="0023732F">
      <w:pPr>
        <w:rPr>
          <w:rFonts w:eastAsiaTheme="minorEastAsia"/>
          <w:color w:val="000000" w:themeColor="text1"/>
          <w:lang w:val="en-US" w:eastAsia="ko-KR"/>
        </w:rPr>
      </w:pPr>
      <w:r w:rsidRPr="00960ED2">
        <w:rPr>
          <w:rFonts w:eastAsiaTheme="minorEastAsia"/>
          <w:color w:val="000000" w:themeColor="text1"/>
          <w:lang w:val="en-US" w:eastAsia="ko-KR"/>
        </w:rPr>
        <w:t xml:space="preserve">E-mail: </w:t>
      </w:r>
      <w:r w:rsidRPr="00960ED2">
        <w:rPr>
          <w:color w:val="000000" w:themeColor="text1"/>
          <w:shd w:val="clear" w:color="auto" w:fill="FFFFFF"/>
        </w:rPr>
        <w:t>Yanghee.Kim@soton.ac.uk</w:t>
      </w:r>
    </w:p>
    <w:p w14:paraId="7F792EF9" w14:textId="77777777" w:rsidR="0023732F" w:rsidRPr="00960ED2" w:rsidRDefault="0023732F" w:rsidP="0023732F">
      <w:pPr>
        <w:rPr>
          <w:color w:val="000000" w:themeColor="text1"/>
          <w:lang w:val="en-US"/>
        </w:rPr>
      </w:pPr>
    </w:p>
    <w:p w14:paraId="09EE230E" w14:textId="62822AD6" w:rsidR="0023732F" w:rsidRPr="00960ED2" w:rsidRDefault="0023732F" w:rsidP="0023732F">
      <w:pPr>
        <w:rPr>
          <w:rFonts w:eastAsiaTheme="minorEastAsia"/>
          <w:color w:val="000000" w:themeColor="text1"/>
          <w:lang w:val="en-US" w:eastAsia="ko-KR"/>
        </w:rPr>
      </w:pPr>
      <w:r w:rsidRPr="00960ED2">
        <w:rPr>
          <w:rFonts w:eastAsiaTheme="minorEastAsia"/>
          <w:color w:val="000000" w:themeColor="text1"/>
          <w:lang w:val="en-US" w:eastAsia="ko-KR"/>
        </w:rPr>
        <w:t>Prof. S. Jung</w:t>
      </w:r>
    </w:p>
    <w:p w14:paraId="36B24C01" w14:textId="46FB6F8D" w:rsidR="0023732F" w:rsidRPr="00960ED2" w:rsidRDefault="0023732F" w:rsidP="0023732F">
      <w:pPr>
        <w:rPr>
          <w:rFonts w:eastAsiaTheme="minorEastAsia"/>
          <w:color w:val="000000" w:themeColor="text1"/>
          <w:lang w:val="en-US" w:eastAsia="ko-KR"/>
        </w:rPr>
      </w:pPr>
      <w:r w:rsidRPr="00960ED2">
        <w:rPr>
          <w:rFonts w:eastAsiaTheme="minorEastAsia"/>
          <w:color w:val="000000" w:themeColor="text1"/>
          <w:lang w:val="en-US" w:eastAsia="ko-KR"/>
        </w:rPr>
        <w:t>Division of Pediatric Cardiology, Department of Pediatrics, Yonsei University College of Medicine, Seoul 03722, Republic of Korea</w:t>
      </w:r>
    </w:p>
    <w:p w14:paraId="36F35F25" w14:textId="0B16CC66" w:rsidR="003F636D" w:rsidRPr="00960ED2" w:rsidRDefault="003F636D" w:rsidP="0023732F">
      <w:pPr>
        <w:rPr>
          <w:rFonts w:eastAsiaTheme="minorEastAsia"/>
          <w:color w:val="000000" w:themeColor="text1"/>
          <w:lang w:val="en-US" w:eastAsia="ko-KR"/>
        </w:rPr>
      </w:pPr>
      <w:r w:rsidRPr="00960ED2">
        <w:rPr>
          <w:rFonts w:eastAsiaTheme="minorEastAsia"/>
          <w:color w:val="000000" w:themeColor="text1"/>
          <w:lang w:val="en-US" w:eastAsia="ko-KR"/>
        </w:rPr>
        <w:t xml:space="preserve">E-mail: </w:t>
      </w:r>
      <w:r w:rsidRPr="00960ED2">
        <w:rPr>
          <w:color w:val="000000" w:themeColor="text1"/>
          <w:shd w:val="clear" w:color="auto" w:fill="FFFFFF"/>
        </w:rPr>
        <w:t>JUNG811111@yuhs.ac</w:t>
      </w:r>
    </w:p>
    <w:p w14:paraId="5A811E26" w14:textId="77777777" w:rsidR="0023732F" w:rsidRPr="00960ED2" w:rsidRDefault="0023732F" w:rsidP="0023732F">
      <w:pPr>
        <w:rPr>
          <w:rFonts w:eastAsiaTheme="minorEastAsia"/>
          <w:color w:val="000000" w:themeColor="text1"/>
          <w:lang w:val="en-US" w:eastAsia="ko-KR"/>
        </w:rPr>
      </w:pPr>
    </w:p>
    <w:p w14:paraId="0923689F" w14:textId="5FDC3DE3" w:rsidR="00004A23" w:rsidRPr="00960ED2" w:rsidRDefault="00901D14" w:rsidP="0023732F">
      <w:pPr>
        <w:rPr>
          <w:bCs/>
          <w:color w:val="000000" w:themeColor="text1"/>
          <w:lang w:val="en-US"/>
        </w:rPr>
      </w:pPr>
      <w:r w:rsidRPr="00960ED2">
        <w:rPr>
          <w:bCs/>
          <w:color w:val="000000" w:themeColor="text1"/>
          <w:lang w:val="en-US"/>
        </w:rPr>
        <w:t xml:space="preserve">Keywords: </w:t>
      </w:r>
      <w:r w:rsidR="008A071A" w:rsidRPr="00960ED2">
        <w:rPr>
          <w:bCs/>
          <w:color w:val="000000" w:themeColor="text1"/>
          <w:lang w:val="en-US"/>
        </w:rPr>
        <w:t>z</w:t>
      </w:r>
      <w:r w:rsidR="00735223" w:rsidRPr="00960ED2">
        <w:rPr>
          <w:bCs/>
          <w:color w:val="000000" w:themeColor="text1"/>
          <w:lang w:val="en-US"/>
        </w:rPr>
        <w:t>witterionic inhaler, anti-mucus, anti-macrophage uptake, drug delivery, synergistic therapeutics, macrophage reprogramming</w:t>
      </w:r>
    </w:p>
    <w:p w14:paraId="066E17B5" w14:textId="77777777" w:rsidR="0023732F" w:rsidRPr="00960ED2" w:rsidRDefault="0023732F" w:rsidP="0023732F">
      <w:pPr>
        <w:rPr>
          <w:color w:val="000000" w:themeColor="text1"/>
          <w:lang w:val="en-US"/>
        </w:rPr>
      </w:pPr>
    </w:p>
    <w:p w14:paraId="2C0F633C" w14:textId="77777777" w:rsidR="00735223" w:rsidRPr="00960ED2" w:rsidRDefault="00735223" w:rsidP="00735223">
      <w:pPr>
        <w:spacing w:before="100" w:beforeAutospacing="1" w:after="100" w:afterAutospacing="1" w:line="480" w:lineRule="auto"/>
        <w:ind w:firstLineChars="50" w:firstLine="120"/>
        <w:rPr>
          <w:bCs/>
          <w:color w:val="000000" w:themeColor="text1"/>
          <w:szCs w:val="22"/>
        </w:rPr>
      </w:pPr>
      <w:r w:rsidRPr="00960ED2">
        <w:rPr>
          <w:bCs/>
          <w:color w:val="000000" w:themeColor="text1"/>
          <w:szCs w:val="22"/>
        </w:rPr>
        <w:t>Myriad lung diseases are life threatening and macrophages are playing a key role in both physiological and pathological processes. Macrophages have each pro-/anti-inflammatory phenotype, and each lung disease can be aggravated by over-polarized macrophage. Therefore, development of a method for capable of mediating of macrophage phenotype is one of the solutions for lung disease treatment. For the mediating phenotype of macrophages, the pulmonary delivery system (PDS) is widely used due to its advantages, such as high efficiency and accessibility of the lungs. However, it has a low drug delivery efficiency ironically because of the perfect lung defense system consisting of the mucus layer and airway macrophages. In this study, zwitterion-functionalized p</w:t>
      </w:r>
      <w:r w:rsidRPr="00960ED2">
        <w:rPr>
          <w:color w:val="000000" w:themeColor="text1"/>
        </w:rPr>
        <w:t xml:space="preserve">oly(lactide-co-glycolide) (PLGA) inhalable microparticles (ZwPG) were synthesized to increase the efficiency of the PDS. The thin layer of zwitterions formed on PLGA surface has high nebulizing stability and showed high anti-mucus adhesion and evasion of macrophages. As a reprogramming agent for </w:t>
      </w:r>
      <w:r w:rsidRPr="00960ED2">
        <w:rPr>
          <w:color w:val="000000" w:themeColor="text1"/>
        </w:rPr>
        <w:lastRenderedPageBreak/>
        <w:t>macrophages, ZwPG containing dexamethasone (Dex) and pirfenidone (Pir) were treated to over-polarized M2 macrophages. As a result, a synergistic effect of Dex/Pir induced reprogramming of M2 macrophage to pro-inflammatory phenotypes.</w:t>
      </w:r>
    </w:p>
    <w:p w14:paraId="59370DE6" w14:textId="77777777" w:rsidR="002D16A0" w:rsidRPr="00960ED2" w:rsidRDefault="002D16A0" w:rsidP="008C6D5F">
      <w:pPr>
        <w:pStyle w:val="Head1"/>
        <w:rPr>
          <w:color w:val="000000" w:themeColor="text1"/>
        </w:rPr>
      </w:pPr>
      <w:r w:rsidRPr="00960ED2">
        <w:rPr>
          <w:color w:val="000000" w:themeColor="text1"/>
        </w:rPr>
        <w:t>1. Introduction</w:t>
      </w:r>
    </w:p>
    <w:p w14:paraId="0F68CA84" w14:textId="64BDF086" w:rsidR="00735223" w:rsidRPr="00960ED2" w:rsidRDefault="00735223" w:rsidP="00735223">
      <w:pPr>
        <w:spacing w:line="480" w:lineRule="auto"/>
        <w:ind w:firstLineChars="50" w:firstLine="120"/>
        <w:rPr>
          <w:color w:val="000000" w:themeColor="text1"/>
        </w:rPr>
      </w:pPr>
      <w:bookmarkStart w:id="0" w:name="_Hlk114846746"/>
      <w:r w:rsidRPr="00960ED2">
        <w:rPr>
          <w:color w:val="000000" w:themeColor="text1"/>
        </w:rPr>
        <w:t>Lung-related diseases such as pulmonary fibrosis (PF), tuberculosis, asthma, are serious, progressive and life-threatening disease</w:t>
      </w:r>
      <w:r w:rsidRPr="00960ED2">
        <w:rPr>
          <w:color w:val="000000" w:themeColor="text1"/>
        </w:rPr>
        <w:fldChar w:fldCharType="begin">
          <w:fldData xml:space="preserve">PEVuZE5vdGU+PENpdGU+PEF1dGhvcj5Lb25zdGFuPC9BdXRob3I+PFllYXI+MTk5NTwvWWVhcj48
UmVjTnVtPjMwOTwvUmVjTnVtPjxEaXNwbGF5VGV4dD48c3R5bGUgZmFjZT0ic3VwZXJzY3JpcHQi
PlsxXTwvc3R5bGU+PC9EaXNwbGF5VGV4dD48cmVjb3JkPjxyZWMtbnVtYmVyPjMwOTwvcmVjLW51
bWJlcj48Zm9yZWlnbi1rZXlzPjxrZXkgYXBwPSJFTiIgZGItaWQ9InJheGFzemZyM3Z0YTltZXpw
dDd4ZXAwcjJyNXpkcDJwd3pkciIgdGltZXN0YW1wPSIxNjYzOTEyMjUxIj4zMDk8L2tleT48L2Zv
cmVpZ24ta2V5cz48cmVmLXR5cGUgbmFtZT0iSm91cm5hbCBBcnRpY2xlIj4xNzwvcmVmLXR5cGU+
PGNvbnRyaWJ1dG9ycz48YXV0aG9ycz48YXV0aG9yPktvbnN0YW4sIE1pY2hhZWwgVzwvYXV0aG9y
PjxhdXRob3I+QnlhcmQsIFBhbWVsYSBKPC9hdXRob3I+PGF1dGhvcj5Ib3BwZWwsIENoYXJsZXMg
TDwvYXV0aG9yPjxhdXRob3I+RGF2aXMsIFBhbWVsYSBCPC9hdXRob3I+PC9hdXRob3JzPjwvY29u
dHJpYnV0b3JzPjx0aXRsZXM+PHRpdGxlPkVmZmVjdCBvZiBoaWdoLWRvc2UgaWJ1cHJvZmVuIGlu
IHBhdGllbnRzIHdpdGggY3lzdGljIGZpYnJvc2lzPC90aXRsZT48c2Vjb25kYXJ5LXRpdGxlPk5l
dyBFbmdsYW5kIEpvdXJuYWwgb2YgTWVkaWNpbmU8L3NlY29uZGFyeS10aXRsZT48L3RpdGxlcz48
cGVyaW9kaWNhbD48ZnVsbC10aXRsZT5OZXcgRW5nbGFuZCBqb3VybmFsIG9mIG1lZGljaW5lPC9m
dWxsLXRpdGxlPjxhYmJyLTE+Ti4gRW5nbC4gSi4gTWVkLjwvYWJici0xPjwvcGVyaW9kaWNhbD48
cGFnZXM+ODQ4LTg1NDwvcGFnZXM+PHZvbHVtZT4zMzI8L3ZvbHVtZT48bnVtYmVyPjEzPC9udW1i
ZXI+PGRhdGVzPjx5ZWFyPjE5OTU8L3llYXI+PC9kYXRlcz48aXNibj4wMDI4LTQ3OTM8L2lzYm4+
PHVybHM+PC91cmxzPjwvcmVjb3JkPjwvQ2l0ZT48Q2l0ZT48QXV0aG9yPktpbTwvQXV0aG9yPjxZ
ZWFyPjIwMjE8L1llYXI+PFJlY051bT4zMTA8L1JlY051bT48cmVjb3JkPjxyZWMtbnVtYmVyPjMx
MDwvcmVjLW51bWJlcj48Zm9yZWlnbi1rZXlzPjxrZXkgYXBwPSJFTiIgZGItaWQ9InJheGFzemZy
M3Z0YTltZXpwdDd4ZXAwcjJyNXpkcDJwd3pkciIgdGltZXN0YW1wPSIxNjYzOTEyMjg3Ij4zMTA8
L2tleT48L2ZvcmVpZ24ta2V5cz48cmVmLXR5cGUgbmFtZT0iSm91cm5hbCBBcnRpY2xlIj4xNzwv
cmVmLXR5cGU+PGNvbnRyaWJ1dG9ycz48YXV0aG9ycz48YXV0aG9yPktpbSwgSmFlIFNlb2s8L2F1
dGhvcj48YXV0aG9yPkxlZSwgSnVuIFlvdW5nPC9hdXRob3I+PGF1dGhvcj5ZYW5nLCBKYWUgV29u
PC9hdXRob3I+PGF1dGhvcj5MZWUsIEtldW0gSHdhPC9hdXRob3I+PGF1dGhvcj5FZmZlbmJlcmdl
ciwgTWFyaWE8L2F1dGhvcj48YXV0aG9yPlN6cGlydCwgV2xhZGltaXI8L2F1dGhvcj48YXV0aG9y
Pktyb25iaWNobGVyLCBBbmRyZWFzPC9hdXRob3I+PGF1dGhvcj5TaGluLCBKYWUgSWw8L2F1dGhv
cj48L2F1dGhvcnM+PC9jb250cmlidXRvcnM+PHRpdGxlcz48dGl0bGU+SW1tdW5vcGF0aG9nZW5l
c2lzIGFuZCB0cmVhdG1lbnQgb2YgY3l0b2tpbmUgc3Rvcm0gaW4gQ09WSUQtMTk8L3RpdGxlPjxz
ZWNvbmRhcnktdGl0bGU+VGhlcmFub3N0aWNzPC9zZWNvbmRhcnktdGl0bGU+PC90aXRsZXM+PHBh
Z2VzPjMxNjwvcGFnZXM+PHZvbHVtZT4xMTwvdm9sdW1lPjxudW1iZXI+MTwvbnVtYmVyPjxkYXRl
cz48eWVhcj4yMDIxPC95ZWFyPjwvZGF0ZXM+PHVybHM+PC91cmxzPjwvcmVjb3JkPjwvQ2l0ZT48
Q2l0ZT48QXV0aG9yPk9nZ2VyPC9BdXRob3I+PFllYXI+MjAyMTwvWWVhcj48UmVjTnVtPjM4ODwv
UmVjTnVtPjxyZWNvcmQ+PHJlYy1udW1iZXI+Mzg4PC9yZWMtbnVtYmVyPjxmb3JlaWduLWtleXM+
PGtleSBhcHA9IkVOIiBkYi1pZD0icmF4YXN6ZnIzdnRhOW1lenB0N3hlcDByMnI1emRwMnB3emRy
IiB0aW1lc3RhbXA9IjE2NzQyMDgzMTUiPjM4ODwva2V5PjwvZm9yZWlnbi1rZXlzPjxyZWYtdHlw
ZSBuYW1lPSJKb3VybmFsIEFydGljbGUiPjE3PC9yZWYtdHlwZT48Y29udHJpYnV0b3JzPjxhdXRo
b3JzPjxhdXRob3I+T2dnZXIsIFBhdHJpY2lhIFA8L2F1dGhvcj48YXV0aG9yPkJ5cm5lLCBBZGFt
IEo8L2F1dGhvcj48L2F1dGhvcnM+PC9jb250cmlidXRvcnM+PHRpdGxlcz48dGl0bGU+TWFjcm9w
aGFnZSBtZXRhYm9saWMgcmVwcm9ncmFtbWluZyBkdXJpbmcgY2hyb25pYyBsdW5nIGRpc2Vhc2U8
L3RpdGxlPjxzZWNvbmRhcnktdGl0bGU+TXVjb3NhbCBJbW11bm9sb2d5PC9zZWNvbmRhcnktdGl0
bGU+PC90aXRsZXM+PHBhZ2VzPjI4Mi0yOTU8L3BhZ2VzPjx2b2x1bWU+MTQ8L3ZvbHVtZT48bnVt
YmVyPjI8L251bWJlcj48ZGF0ZXM+PHllYXI+MjAyMTwveWVhcj48L2RhdGVzPjxpc2JuPjE5MzUt
MzQ1NjwvaXNibj48dXJscz48L3VybHM+PC9yZWNvcmQ+PC9DaXRlPjwvRW5kTm90ZT5=
</w:fldData>
        </w:fldChar>
      </w:r>
      <w:r w:rsidRPr="00960ED2">
        <w:rPr>
          <w:color w:val="000000" w:themeColor="text1"/>
        </w:rPr>
        <w:instrText xml:space="preserve"> ADDIN EN.CITE </w:instrText>
      </w:r>
      <w:r w:rsidRPr="00960ED2">
        <w:rPr>
          <w:color w:val="000000" w:themeColor="text1"/>
        </w:rPr>
        <w:fldChar w:fldCharType="begin">
          <w:fldData xml:space="preserve">PEVuZE5vdGU+PENpdGU+PEF1dGhvcj5Lb25zdGFuPC9BdXRob3I+PFllYXI+MTk5NTwvWWVhcj48
UmVjTnVtPjMwOTwvUmVjTnVtPjxEaXNwbGF5VGV4dD48c3R5bGUgZmFjZT0ic3VwZXJzY3JpcHQi
PlsxXTwvc3R5bGU+PC9EaXNwbGF5VGV4dD48cmVjb3JkPjxyZWMtbnVtYmVyPjMwOTwvcmVjLW51
bWJlcj48Zm9yZWlnbi1rZXlzPjxrZXkgYXBwPSJFTiIgZGItaWQ9InJheGFzemZyM3Z0YTltZXpw
dDd4ZXAwcjJyNXpkcDJwd3pkciIgdGltZXN0YW1wPSIxNjYzOTEyMjUxIj4zMDk8L2tleT48L2Zv
cmVpZ24ta2V5cz48cmVmLXR5cGUgbmFtZT0iSm91cm5hbCBBcnRpY2xlIj4xNzwvcmVmLXR5cGU+
PGNvbnRyaWJ1dG9ycz48YXV0aG9ycz48YXV0aG9yPktvbnN0YW4sIE1pY2hhZWwgVzwvYXV0aG9y
PjxhdXRob3I+QnlhcmQsIFBhbWVsYSBKPC9hdXRob3I+PGF1dGhvcj5Ib3BwZWwsIENoYXJsZXMg
TDwvYXV0aG9yPjxhdXRob3I+RGF2aXMsIFBhbWVsYSBCPC9hdXRob3I+PC9hdXRob3JzPjwvY29u
dHJpYnV0b3JzPjx0aXRsZXM+PHRpdGxlPkVmZmVjdCBvZiBoaWdoLWRvc2UgaWJ1cHJvZmVuIGlu
IHBhdGllbnRzIHdpdGggY3lzdGljIGZpYnJvc2lzPC90aXRsZT48c2Vjb25kYXJ5LXRpdGxlPk5l
dyBFbmdsYW5kIEpvdXJuYWwgb2YgTWVkaWNpbmU8L3NlY29uZGFyeS10aXRsZT48L3RpdGxlcz48
cGVyaW9kaWNhbD48ZnVsbC10aXRsZT5OZXcgRW5nbGFuZCBqb3VybmFsIG9mIG1lZGljaW5lPC9m
dWxsLXRpdGxlPjxhYmJyLTE+Ti4gRW5nbC4gSi4gTWVkLjwvYWJici0xPjwvcGVyaW9kaWNhbD48
cGFnZXM+ODQ4LTg1NDwvcGFnZXM+PHZvbHVtZT4zMzI8L3ZvbHVtZT48bnVtYmVyPjEzPC9udW1i
ZXI+PGRhdGVzPjx5ZWFyPjE5OTU8L3llYXI+PC9kYXRlcz48aXNibj4wMDI4LTQ3OTM8L2lzYm4+
PHVybHM+PC91cmxzPjwvcmVjb3JkPjwvQ2l0ZT48Q2l0ZT48QXV0aG9yPktpbTwvQXV0aG9yPjxZ
ZWFyPjIwMjE8L1llYXI+PFJlY051bT4zMTA8L1JlY051bT48cmVjb3JkPjxyZWMtbnVtYmVyPjMx
MDwvcmVjLW51bWJlcj48Zm9yZWlnbi1rZXlzPjxrZXkgYXBwPSJFTiIgZGItaWQ9InJheGFzemZy
M3Z0YTltZXpwdDd4ZXAwcjJyNXpkcDJwd3pkciIgdGltZXN0YW1wPSIxNjYzOTEyMjg3Ij4zMTA8
L2tleT48L2ZvcmVpZ24ta2V5cz48cmVmLXR5cGUgbmFtZT0iSm91cm5hbCBBcnRpY2xlIj4xNzwv
cmVmLXR5cGU+PGNvbnRyaWJ1dG9ycz48YXV0aG9ycz48YXV0aG9yPktpbSwgSmFlIFNlb2s8L2F1
dGhvcj48YXV0aG9yPkxlZSwgSnVuIFlvdW5nPC9hdXRob3I+PGF1dGhvcj5ZYW5nLCBKYWUgV29u
PC9hdXRob3I+PGF1dGhvcj5MZWUsIEtldW0gSHdhPC9hdXRob3I+PGF1dGhvcj5FZmZlbmJlcmdl
ciwgTWFyaWE8L2F1dGhvcj48YXV0aG9yPlN6cGlydCwgV2xhZGltaXI8L2F1dGhvcj48YXV0aG9y
Pktyb25iaWNobGVyLCBBbmRyZWFzPC9hdXRob3I+PGF1dGhvcj5TaGluLCBKYWUgSWw8L2F1dGhv
cj48L2F1dGhvcnM+PC9jb250cmlidXRvcnM+PHRpdGxlcz48dGl0bGU+SW1tdW5vcGF0aG9nZW5l
c2lzIGFuZCB0cmVhdG1lbnQgb2YgY3l0b2tpbmUgc3Rvcm0gaW4gQ09WSUQtMTk8L3RpdGxlPjxz
ZWNvbmRhcnktdGl0bGU+VGhlcmFub3N0aWNzPC9zZWNvbmRhcnktdGl0bGU+PC90aXRsZXM+PHBh
Z2VzPjMxNjwvcGFnZXM+PHZvbHVtZT4xMTwvdm9sdW1lPjxudW1iZXI+MTwvbnVtYmVyPjxkYXRl
cz48eWVhcj4yMDIxPC95ZWFyPjwvZGF0ZXM+PHVybHM+PC91cmxzPjwvcmVjb3JkPjwvQ2l0ZT48
Q2l0ZT48QXV0aG9yPk9nZ2VyPC9BdXRob3I+PFllYXI+MjAyMTwvWWVhcj48UmVjTnVtPjM4ODwv
UmVjTnVtPjxyZWNvcmQ+PHJlYy1udW1iZXI+Mzg4PC9yZWMtbnVtYmVyPjxmb3JlaWduLWtleXM+
PGtleSBhcHA9IkVOIiBkYi1pZD0icmF4YXN6ZnIzdnRhOW1lenB0N3hlcDByMnI1emRwMnB3emRy
IiB0aW1lc3RhbXA9IjE2NzQyMDgzMTUiPjM4ODwva2V5PjwvZm9yZWlnbi1rZXlzPjxyZWYtdHlw
ZSBuYW1lPSJKb3VybmFsIEFydGljbGUiPjE3PC9yZWYtdHlwZT48Y29udHJpYnV0b3JzPjxhdXRo
b3JzPjxhdXRob3I+T2dnZXIsIFBhdHJpY2lhIFA8L2F1dGhvcj48YXV0aG9yPkJ5cm5lLCBBZGFt
IEo8L2F1dGhvcj48L2F1dGhvcnM+PC9jb250cmlidXRvcnM+PHRpdGxlcz48dGl0bGU+TWFjcm9w
aGFnZSBtZXRhYm9saWMgcmVwcm9ncmFtbWluZyBkdXJpbmcgY2hyb25pYyBsdW5nIGRpc2Vhc2U8
L3RpdGxlPjxzZWNvbmRhcnktdGl0bGU+TXVjb3NhbCBJbW11bm9sb2d5PC9zZWNvbmRhcnktdGl0
bGU+PC90aXRsZXM+PHBhZ2VzPjI4Mi0yOTU8L3BhZ2VzPjx2b2x1bWU+MTQ8L3ZvbHVtZT48bnVt
YmVyPjI8L251bWJlcj48ZGF0ZXM+PHllYXI+MjAyMTwveWVhcj48L2RhdGVzPjxpc2JuPjE5MzUt
MzQ1NjwvaXNibj48dXJscz48L3VybHM+PC9yZWNvcmQ+PC9DaXRlPjwvRW5kTm90ZT5=
</w:fldData>
        </w:fldChar>
      </w:r>
      <w:r w:rsidRPr="00960ED2">
        <w:rPr>
          <w:color w:val="000000" w:themeColor="text1"/>
        </w:rPr>
        <w:instrText xml:space="preserve"> ADDIN EN.CITE.DATA </w:instrText>
      </w:r>
      <w:r w:rsidRPr="00960ED2">
        <w:rPr>
          <w:color w:val="000000" w:themeColor="text1"/>
        </w:rPr>
      </w:r>
      <w:r w:rsidRPr="00960ED2">
        <w:rPr>
          <w:color w:val="000000" w:themeColor="text1"/>
        </w:rPr>
        <w:fldChar w:fldCharType="end"/>
      </w:r>
      <w:r w:rsidRPr="00960ED2">
        <w:rPr>
          <w:color w:val="000000" w:themeColor="text1"/>
        </w:rPr>
      </w:r>
      <w:r w:rsidRPr="00960ED2">
        <w:rPr>
          <w:color w:val="000000" w:themeColor="text1"/>
        </w:rPr>
        <w:fldChar w:fldCharType="separate"/>
      </w:r>
      <w:r w:rsidRPr="00960ED2">
        <w:rPr>
          <w:noProof/>
          <w:color w:val="000000" w:themeColor="text1"/>
          <w:vertAlign w:val="superscript"/>
        </w:rPr>
        <w:t>[1]</w:t>
      </w:r>
      <w:r w:rsidRPr="00960ED2">
        <w:rPr>
          <w:color w:val="000000" w:themeColor="text1"/>
        </w:rPr>
        <w:fldChar w:fldCharType="end"/>
      </w:r>
      <w:r w:rsidRPr="00960ED2">
        <w:rPr>
          <w:color w:val="000000" w:themeColor="text1"/>
        </w:rPr>
        <w:t xml:space="preserve"> caused by various reasons (</w:t>
      </w:r>
      <w:r w:rsidRPr="00960ED2">
        <w:rPr>
          <w:i/>
          <w:iCs/>
          <w:color w:val="000000" w:themeColor="text1"/>
        </w:rPr>
        <w:t>e.g.,</w:t>
      </w:r>
      <w:r w:rsidRPr="00960ED2">
        <w:rPr>
          <w:color w:val="000000" w:themeColor="text1"/>
        </w:rPr>
        <w:t xml:space="preserve"> epithelial injury, immune cell accumulation). The lung diseases usually cause failure to maintain pulmonary homeostasis or reduce the efficiency of O</w:t>
      </w:r>
      <w:r w:rsidRPr="00960ED2">
        <w:rPr>
          <w:color w:val="000000" w:themeColor="text1"/>
          <w:vertAlign w:val="subscript"/>
        </w:rPr>
        <w:t>2</w:t>
      </w:r>
      <w:r w:rsidRPr="00960ED2">
        <w:rPr>
          <w:color w:val="000000" w:themeColor="text1"/>
        </w:rPr>
        <w:t>/CO</w:t>
      </w:r>
      <w:r w:rsidRPr="00960ED2">
        <w:rPr>
          <w:color w:val="000000" w:themeColor="text1"/>
          <w:vertAlign w:val="subscript"/>
        </w:rPr>
        <w:t>2</w:t>
      </w:r>
      <w:r w:rsidRPr="00960ED2">
        <w:rPr>
          <w:color w:val="000000" w:themeColor="text1"/>
        </w:rPr>
        <w:t xml:space="preserve"> gas exchange. In fact, lung diseases are seriously progressed by over-polarized pro-/anti-inflammatory phenotype macrophages</w:t>
      </w:r>
      <w:r w:rsidRPr="00960ED2">
        <w:rPr>
          <w:color w:val="000000" w:themeColor="text1"/>
        </w:rPr>
        <w:fldChar w:fldCharType="begin"/>
      </w:r>
      <w:r w:rsidRPr="00960ED2">
        <w:rPr>
          <w:color w:val="000000" w:themeColor="text1"/>
        </w:rPr>
        <w:instrText xml:space="preserve"> ADDIN EN.CITE &lt;EndNote&gt;&lt;Cite&gt;&lt;Author&gt;Kosyreva&lt;/Author&gt;&lt;Year&gt;2021&lt;/Year&gt;&lt;RecNum&gt;389&lt;/RecNum&gt;&lt;DisplayText&gt;&lt;style face="superscript"&gt;[2]&lt;/style&gt;&lt;/DisplayText&gt;&lt;record&gt;&lt;rec-number&gt;389&lt;/rec-number&gt;&lt;foreign-keys&gt;&lt;key app="EN" db-id="raxaszfr3vta9mezpt7xep0r2r5zdp2pwzdr" timestamp="1674208387"&gt;389&lt;/key&gt;&lt;/foreign-keys&gt;&lt;ref-type name="Journal Article"&gt;17&lt;/ref-type&gt;&lt;contributors&gt;&lt;authors&gt;&lt;author&gt;Kosyreva, Anna&lt;/author&gt;&lt;author&gt;Dzhalilova, Dzhuliia&lt;/author&gt;&lt;author&gt;Lokhonina, Anastasia&lt;/author&gt;&lt;author&gt;Vishnyakova, Polina&lt;/author&gt;&lt;author&gt;Fatkhudinov, Timur&lt;/author&gt;&lt;/authors&gt;&lt;/contributors&gt;&lt;titles&gt;&lt;title&gt;The role of macrophages in the pathogenesis of SARS-CoV-2-associated acute respiratory distress syndrome&lt;/title&gt;&lt;secondary-title&gt;Frontiers in Immunology&lt;/secondary-title&gt;&lt;/titles&gt;&lt;periodical&gt;&lt;full-title&gt;Frontiers in Immunology&lt;/full-title&gt;&lt;abbr-1&gt;Front. Immunol.&lt;/abbr-1&gt;&lt;abbr-2&gt;Front Immunol&lt;/abbr-2&gt;&lt;/periodical&gt;&lt;pages&gt;682871&lt;/pages&gt;&lt;volume&gt;12&lt;/volume&gt;&lt;dates&gt;&lt;year&gt;2021&lt;/year&gt;&lt;/dates&gt;&lt;isbn&gt;1664-3224&lt;/isbn&gt;&lt;urls&gt;&lt;/urls&gt;&lt;/record&gt;&lt;/Cite&gt;&lt;Cite&gt;&lt;Author&gt;Bissonnette&lt;/Author&gt;&lt;Year&gt;2020&lt;/Year&gt;&lt;RecNum&gt;390&lt;/RecNum&gt;&lt;record&gt;&lt;rec-number&gt;390&lt;/rec-number&gt;&lt;foreign-keys&gt;&lt;key app="EN" db-id="raxaszfr3vta9mezpt7xep0r2r5zdp2pwzdr" timestamp="1674208412"&gt;390&lt;/key&gt;&lt;/foreign-keys&gt;&lt;ref-type name="Journal Article"&gt;17&lt;/ref-type&gt;&lt;contributors&gt;&lt;authors&gt;&lt;author&gt;Bissonnette, Elyse Y&lt;/author&gt;&lt;author&gt;Lauzon-Joset, Jean-François&lt;/author&gt;&lt;author&gt;Debley, Jason S&lt;/author&gt;&lt;author&gt;Ziegler, Steven F&lt;/author&gt;&lt;/authors&gt;&lt;/contributors&gt;&lt;titles&gt;&lt;title&gt;Cross-talk between alveolar macrophages and lung epithelial cells is essential to maintain lung homeostasis&lt;/title&gt;&lt;secondary-title&gt;frontiers in Immunology&lt;/secondary-title&gt;&lt;/titles&gt;&lt;periodical&gt;&lt;full-title&gt;Frontiers in Immunology&lt;/full-title&gt;&lt;abbr-1&gt;Front. Immunol.&lt;/abbr-1&gt;&lt;abbr-2&gt;Front Immunol&lt;/abbr-2&gt;&lt;/periodical&gt;&lt;pages&gt;583042&lt;/pages&gt;&lt;volume&gt;11&lt;/volume&gt;&lt;dates&gt;&lt;year&gt;2020&lt;/year&gt;&lt;/dates&gt;&lt;isbn&gt;1664-3224&lt;/isbn&gt;&lt;urls&gt;&lt;/urls&gt;&lt;/record&gt;&lt;/Cite&gt;&lt;/EndNote&gt;</w:instrText>
      </w:r>
      <w:r w:rsidRPr="00960ED2">
        <w:rPr>
          <w:color w:val="000000" w:themeColor="text1"/>
        </w:rPr>
        <w:fldChar w:fldCharType="separate"/>
      </w:r>
      <w:r w:rsidRPr="00960ED2">
        <w:rPr>
          <w:noProof/>
          <w:color w:val="000000" w:themeColor="text1"/>
          <w:vertAlign w:val="superscript"/>
        </w:rPr>
        <w:t>[2]</w:t>
      </w:r>
      <w:r w:rsidRPr="00960ED2">
        <w:rPr>
          <w:color w:val="000000" w:themeColor="text1"/>
        </w:rPr>
        <w:fldChar w:fldCharType="end"/>
      </w:r>
      <w:r w:rsidRPr="00960ED2">
        <w:rPr>
          <w:color w:val="000000" w:themeColor="text1"/>
        </w:rPr>
        <w:t xml:space="preserve">. </w:t>
      </w:r>
      <w:bookmarkStart w:id="1" w:name="_Hlk130233294"/>
      <w:r w:rsidRPr="001446F1">
        <w:rPr>
          <w:color w:val="FF0000"/>
        </w:rPr>
        <w:t>For example, in the case of IPF or connective tissue disease, over-polarized M2 macrophages release transforming growth factor (TGF-β1) and interleukin 10 (IL-10) which stimulates fibroblast proliferation</w:t>
      </w:r>
      <w:bookmarkEnd w:id="1"/>
      <w:r w:rsidRPr="001446F1">
        <w:rPr>
          <w:color w:val="FF0000"/>
        </w:rPr>
        <w:fldChar w:fldCharType="begin">
          <w:fldData xml:space="preserve">PEVuZE5vdGU+PENpdGU+PEF1dGhvcj5LaW08L0F1dGhvcj48WWVhcj4yMDIxPC9ZZWFyPjxSZWNO
dW0+MzEwPC9SZWNOdW0+PERpc3BsYXlUZXh0PjxzdHlsZSBmYWNlPSJzdXBlcnNjcmlwdCI+WzFi
LCAzXTwvc3R5bGU+PC9EaXNwbGF5VGV4dD48cmVjb3JkPjxyZWMtbnVtYmVyPjMxMDwvcmVjLW51
bWJlcj48Zm9yZWlnbi1rZXlzPjxrZXkgYXBwPSJFTiIgZGItaWQ9InJheGFzemZyM3Z0YTltZXpw
dDd4ZXAwcjJyNXpkcDJwd3pkciIgdGltZXN0YW1wPSIxNjYzOTEyMjg3Ij4zMTA8L2tleT48L2Zv
cmVpZ24ta2V5cz48cmVmLXR5cGUgbmFtZT0iSm91cm5hbCBBcnRpY2xlIj4xNzwvcmVmLXR5cGU+
PGNvbnRyaWJ1dG9ycz48YXV0aG9ycz48YXV0aG9yPktpbSwgSmFlIFNlb2s8L2F1dGhvcj48YXV0
aG9yPkxlZSwgSnVuIFlvdW5nPC9hdXRob3I+PGF1dGhvcj5ZYW5nLCBKYWUgV29uPC9hdXRob3I+
PGF1dGhvcj5MZWUsIEtldW0gSHdhPC9hdXRob3I+PGF1dGhvcj5FZmZlbmJlcmdlciwgTWFyaWE8
L2F1dGhvcj48YXV0aG9yPlN6cGlydCwgV2xhZGltaXI8L2F1dGhvcj48YXV0aG9yPktyb25iaWNo
bGVyLCBBbmRyZWFzPC9hdXRob3I+PGF1dGhvcj5TaGluLCBKYWUgSWw8L2F1dGhvcj48L2F1dGhv
cnM+PC9jb250cmlidXRvcnM+PHRpdGxlcz48dGl0bGU+SW1tdW5vcGF0aG9nZW5lc2lzIGFuZCB0
cmVhdG1lbnQgb2YgY3l0b2tpbmUgc3Rvcm0gaW4gQ09WSUQtMTk8L3RpdGxlPjxzZWNvbmRhcnkt
dGl0bGU+VGhlcmFub3N0aWNzPC9zZWNvbmRhcnktdGl0bGU+PC90aXRsZXM+PHBhZ2VzPjMxNjwv
cGFnZXM+PHZvbHVtZT4xMTwvdm9sdW1lPjxudW1iZXI+MTwvbnVtYmVyPjxkYXRlcz48eWVhcj4y
MDIxPC95ZWFyPjwvZGF0ZXM+PHVybHM+PC91cmxzPjwvcmVjb3JkPjwvQ2l0ZT48Q2l0ZT48QXV0
aG9yPkZhamdlbmJhdW08L0F1dGhvcj48WWVhcj4yMDIwPC9ZZWFyPjxSZWNOdW0+MzExPC9SZWNO
dW0+PHJlY29yZD48cmVjLW51bWJlcj4zMTE8L3JlYy1udW1iZXI+PGZvcmVpZ24ta2V5cz48a2V5
IGFwcD0iRU4iIGRiLWlkPSJyYXhhc3pmcjN2dGE5bWV6cHQ3eGVwMHIycjV6ZHAycHd6ZHIiIHRp
bWVzdGFtcD0iMTY2MzkxMjMyNiI+MzExPC9rZXk+PC9mb3JlaWduLWtleXM+PHJlZi10eXBlIG5h
bWU9IkpvdXJuYWwgQXJ0aWNsZSI+MTc8L3JlZi10eXBlPjxjb250cmlidXRvcnM+PGF1dGhvcnM+
PGF1dGhvcj5GYWpnZW5iYXVtLCBEYXZpZCBDPC9hdXRob3I+PGF1dGhvcj5KdW5lLCBDYXJsIEg8
L2F1dGhvcj48L2F1dGhvcnM+PC9jb250cmlidXRvcnM+PHRpdGxlcz48dGl0bGU+Q3l0b2tpbmUg
c3Rvcm08L3RpdGxlPjxzZWNvbmRhcnktdGl0bGU+TmV3IEVuZ2xhbmQgSm91cm5hbCBvZiBNZWRp
Y2luZTwvc2Vjb25kYXJ5LXRpdGxlPjwvdGl0bGVzPjxwZXJpb2RpY2FsPjxmdWxsLXRpdGxlPk5l
dyBFbmdsYW5kIGpvdXJuYWwgb2YgbWVkaWNpbmU8L2Z1bGwtdGl0bGU+PGFiYnItMT5OLiBFbmds
LiBKLiBNZWQuPC9hYmJyLTE+PC9wZXJpb2RpY2FsPjxwYWdlcz4yMjU1LTIyNzM8L3BhZ2VzPjx2
b2x1bWU+MzgzPC92b2x1bWU+PG51bWJlcj4yMzwvbnVtYmVyPjxkYXRlcz48eWVhcj4yMDIwPC95
ZWFyPjwvZGF0ZXM+PGlzYm4+MDAyOC00NzkzPC9pc2JuPjx1cmxzPjwvdXJscz48L3JlY29yZD48
L0NpdGU+PENpdGU+PEF1dGhvcj5CcmFnYTwvQXV0aG9yPjxZZWFyPjIwMTU8L1llYXI+PFJlY051
bT40NjU8L1JlY051bT48cmVjb3JkPjxyZWMtbnVtYmVyPjQ2NTwvcmVjLW51bWJlcj48Zm9yZWln
bi1rZXlzPjxrZXkgYXBwPSJFTiIgZGItaWQ9InJheGFzemZyM3Z0YTltZXpwdDd4ZXAwcjJyNXpk
cDJwd3pkciIgdGltZXN0YW1wPSIxNjc5MzA4MjAyIj40NjU8L2tleT48L2ZvcmVpZ24ta2V5cz48
cmVmLXR5cGUgbmFtZT0iSm91cm5hbCBBcnRpY2xlIj4xNzwvcmVmLXR5cGU+PGNvbnRyaWJ1dG9y
cz48YXV0aG9ycz48YXV0aG9yPkJyYWdhLCBUYXJjaW8gVGVvZG9ybzwvYXV0aG9yPjxhdXRob3I+
QWd1ZGVsbywgSnVhbiBTZWJhc3RpYW4gSGVuYW88L2F1dGhvcj48YXV0aG9yPkNhbWFyYSwgTmll
bHMgT2xzZW4gU2FyYWl2YTwvYXV0aG9yPjwvYXV0aG9ycz48L2NvbnRyaWJ1dG9ycz48dGl0bGVz
Pjx0aXRsZT5NYWNyb3BoYWdlcyBkdXJpbmcgdGhlIGZpYnJvdGljIHByb2Nlc3M6IE0yIGFzIGZy
aWVuZCBhbmQgZm9lPC90aXRsZT48c2Vjb25kYXJ5LXRpdGxlPkZyb250aWVycyBpbiBpbW11bm9s
b2d5PC9zZWNvbmRhcnktdGl0bGU+PC90aXRsZXM+PHBlcmlvZGljYWw+PGZ1bGwtdGl0bGU+RnJv
bnRpZXJzIGluIEltbXVub2xvZ3k8L2Z1bGwtdGl0bGU+PGFiYnItMT5Gcm9udC4gSW1tdW5vbC48
L2FiYnItMT48YWJici0yPkZyb250IEltbXVub2w8L2FiYnItMj48L3BlcmlvZGljYWw+PHBhZ2Vz
PjYwMjwvcGFnZXM+PHZvbHVtZT42PC92b2x1bWU+PGRhdGVzPjx5ZWFyPjIwMTU8L3llYXI+PC9k
YXRlcz48aXNibj4xNjY0LTMyMjQ8L2lzYm4+PHVybHM+PC91cmxzPjwvcmVjb3JkPjwvQ2l0ZT48
Q2l0ZT48QXV0aG9yPkJyYWdhPC9BdXRob3I+PFllYXI+MjAxNTwvWWVhcj48UmVjTnVtPjQ2NTwv
UmVjTnVtPjxyZWNvcmQ+PHJlYy1udW1iZXI+NDY1PC9yZWMtbnVtYmVyPjxmb3JlaWduLWtleXM+
PGtleSBhcHA9IkVOIiBkYi1pZD0icmF4YXN6ZnIzdnRhOW1lenB0N3hlcDByMnI1emRwMnB3emRy
IiB0aW1lc3RhbXA9IjE2NzkzMDgyMDIiPjQ2NTwva2V5PjwvZm9yZWlnbi1rZXlzPjxyZWYtdHlw
ZSBuYW1lPSJKb3VybmFsIEFydGljbGUiPjE3PC9yZWYtdHlwZT48Y29udHJpYnV0b3JzPjxhdXRo
b3JzPjxhdXRob3I+QnJhZ2EsIFRhcmNpbyBUZW9kb3JvPC9hdXRob3I+PGF1dGhvcj5BZ3VkZWxv
LCBKdWFuIFNlYmFzdGlhbiBIZW5hbzwvYXV0aG9yPjxhdXRob3I+Q2FtYXJhLCBOaWVscyBPbHNl
biBTYXJhaXZhPC9hdXRob3I+PC9hdXRob3JzPjwvY29udHJpYnV0b3JzPjx0aXRsZXM+PHRpdGxl
Pk1hY3JvcGhhZ2VzIGR1cmluZyB0aGUgZmlicm90aWMgcHJvY2VzczogTTIgYXMgZnJpZW5kIGFu
ZCBmb2U8L3RpdGxlPjxzZWNvbmRhcnktdGl0bGU+RnJvbnRpZXJzIGluIGltbXVub2xvZ3k8L3Nl
Y29uZGFyeS10aXRsZT48L3RpdGxlcz48cGVyaW9kaWNhbD48ZnVsbC10aXRsZT5Gcm9udGllcnMg
aW4gSW1tdW5vbG9neTwvZnVsbC10aXRsZT48YWJici0xPkZyb250LiBJbW11bm9sLjwvYWJici0x
PjxhYmJyLTI+RnJvbnQgSW1tdW5vbDwvYWJici0yPjwvcGVyaW9kaWNhbD48cGFnZXM+NjAyPC9w
YWdlcz48dm9sdW1lPjY8L3ZvbHVtZT48ZGF0ZXM+PHllYXI+MjAxNTwveWVhcj48L2RhdGVzPjxp
c2JuPjE2NjQtMzIyNDwvaXNibj48dXJscz48L3VybHM+PC9yZWNvcmQ+PC9DaXRlPjxDaXRlPjxB
dXRob3I+TGVjaDwvQXV0aG9yPjxZZWFyPjIwMTM8L1llYXI+PFJlY051bT40Njc8L1JlY051bT48
cmVjb3JkPjxyZWMtbnVtYmVyPjQ2NzwvcmVjLW51bWJlcj48Zm9yZWlnbi1rZXlzPjxrZXkgYXBw
PSJFTiIgZGItaWQ9InJheGFzemZyM3Z0YTltZXpwdDd4ZXAwcjJyNXpkcDJwd3pkciIgdGltZXN0
YW1wPSIxNjc5MzA4Mzc1Ij40Njc8L2tleT48L2ZvcmVpZ24ta2V5cz48cmVmLXR5cGUgbmFtZT0i
Sm91cm5hbCBBcnRpY2xlIj4xNzwvcmVmLXR5cGU+PGNvbnRyaWJ1dG9ycz48YXV0aG9ycz48YXV0
aG9yPkxlY2gsIE1hY2llajwvYXV0aG9yPjxhdXRob3I+QW5kZXJzLCBIYW5zLUpvYWNoaW08L2F1
dGhvcj48L2F1dGhvcnM+PC9jb250cmlidXRvcnM+PHRpdGxlcz48dGl0bGU+TWFjcm9waGFnZXMg
YW5kIGZpYnJvc2lzOiBIb3cgcmVzaWRlbnQgYW5kIGluZmlsdHJhdGluZyBtb25vbnVjbGVhciBw
aGFnb2N5dGVzIG9yY2hlc3RyYXRlIGFsbCBwaGFzZXMgb2YgdGlzc3VlIGluanVyeSBhbmQgcmVw
YWlyPC90aXRsZT48c2Vjb25kYXJ5LXRpdGxlPkJpb2NoaW1pY2EgZXQgQmlvcGh5c2ljYSBBY3Rh
IChCQkEpLU1vbGVjdWxhciBCYXNpcyBvZiBEaXNlYXNlPC9zZWNvbmRhcnktdGl0bGU+PC90aXRs
ZXM+PHBhZ2VzPjk4OS05OTc8L3BhZ2VzPjx2b2x1bWU+MTgzMjwvdm9sdW1lPjxudW1iZXI+Nzwv
bnVtYmVyPjxkYXRlcz48eWVhcj4yMDEzPC95ZWFyPjwvZGF0ZXM+PGlzYm4+MDkyNS00NDM5PC9p
c2JuPjx1cmxzPjwvdXJscz48L3JlY29yZD48L0NpdGU+PC9FbmROb3RlPgB=
</w:fldData>
        </w:fldChar>
      </w:r>
      <w:r w:rsidR="001E5579" w:rsidRPr="001446F1">
        <w:rPr>
          <w:color w:val="FF0000"/>
        </w:rPr>
        <w:instrText xml:space="preserve"> ADDIN EN.CITE </w:instrText>
      </w:r>
      <w:r w:rsidR="001E5579" w:rsidRPr="001446F1">
        <w:rPr>
          <w:color w:val="FF0000"/>
        </w:rPr>
        <w:fldChar w:fldCharType="begin">
          <w:fldData xml:space="preserve">PEVuZE5vdGU+PENpdGU+PEF1dGhvcj5LaW08L0F1dGhvcj48WWVhcj4yMDIxPC9ZZWFyPjxSZWNO
dW0+MzEwPC9SZWNOdW0+PERpc3BsYXlUZXh0PjxzdHlsZSBmYWNlPSJzdXBlcnNjcmlwdCI+WzFi
LCAzXTwvc3R5bGU+PC9EaXNwbGF5VGV4dD48cmVjb3JkPjxyZWMtbnVtYmVyPjMxMDwvcmVjLW51
bWJlcj48Zm9yZWlnbi1rZXlzPjxrZXkgYXBwPSJFTiIgZGItaWQ9InJheGFzemZyM3Z0YTltZXpw
dDd4ZXAwcjJyNXpkcDJwd3pkciIgdGltZXN0YW1wPSIxNjYzOTEyMjg3Ij4zMTA8L2tleT48L2Zv
cmVpZ24ta2V5cz48cmVmLXR5cGUgbmFtZT0iSm91cm5hbCBBcnRpY2xlIj4xNzwvcmVmLXR5cGU+
PGNvbnRyaWJ1dG9ycz48YXV0aG9ycz48YXV0aG9yPktpbSwgSmFlIFNlb2s8L2F1dGhvcj48YXV0
aG9yPkxlZSwgSnVuIFlvdW5nPC9hdXRob3I+PGF1dGhvcj5ZYW5nLCBKYWUgV29uPC9hdXRob3I+
PGF1dGhvcj5MZWUsIEtldW0gSHdhPC9hdXRob3I+PGF1dGhvcj5FZmZlbmJlcmdlciwgTWFyaWE8
L2F1dGhvcj48YXV0aG9yPlN6cGlydCwgV2xhZGltaXI8L2F1dGhvcj48YXV0aG9yPktyb25iaWNo
bGVyLCBBbmRyZWFzPC9hdXRob3I+PGF1dGhvcj5TaGluLCBKYWUgSWw8L2F1dGhvcj48L2F1dGhv
cnM+PC9jb250cmlidXRvcnM+PHRpdGxlcz48dGl0bGU+SW1tdW5vcGF0aG9nZW5lc2lzIGFuZCB0
cmVhdG1lbnQgb2YgY3l0b2tpbmUgc3Rvcm0gaW4gQ09WSUQtMTk8L3RpdGxlPjxzZWNvbmRhcnkt
dGl0bGU+VGhlcmFub3N0aWNzPC9zZWNvbmRhcnktdGl0bGU+PC90aXRsZXM+PHBhZ2VzPjMxNjwv
cGFnZXM+PHZvbHVtZT4xMTwvdm9sdW1lPjxudW1iZXI+MTwvbnVtYmVyPjxkYXRlcz48eWVhcj4y
MDIxPC95ZWFyPjwvZGF0ZXM+PHVybHM+PC91cmxzPjwvcmVjb3JkPjwvQ2l0ZT48Q2l0ZT48QXV0
aG9yPkZhamdlbmJhdW08L0F1dGhvcj48WWVhcj4yMDIwPC9ZZWFyPjxSZWNOdW0+MzExPC9SZWNO
dW0+PHJlY29yZD48cmVjLW51bWJlcj4zMTE8L3JlYy1udW1iZXI+PGZvcmVpZ24ta2V5cz48a2V5
IGFwcD0iRU4iIGRiLWlkPSJyYXhhc3pmcjN2dGE5bWV6cHQ3eGVwMHIycjV6ZHAycHd6ZHIiIHRp
bWVzdGFtcD0iMTY2MzkxMjMyNiI+MzExPC9rZXk+PC9mb3JlaWduLWtleXM+PHJlZi10eXBlIG5h
bWU9IkpvdXJuYWwgQXJ0aWNsZSI+MTc8L3JlZi10eXBlPjxjb250cmlidXRvcnM+PGF1dGhvcnM+
PGF1dGhvcj5GYWpnZW5iYXVtLCBEYXZpZCBDPC9hdXRob3I+PGF1dGhvcj5KdW5lLCBDYXJsIEg8
L2F1dGhvcj48L2F1dGhvcnM+PC9jb250cmlidXRvcnM+PHRpdGxlcz48dGl0bGU+Q3l0b2tpbmUg
c3Rvcm08L3RpdGxlPjxzZWNvbmRhcnktdGl0bGU+TmV3IEVuZ2xhbmQgSm91cm5hbCBvZiBNZWRp
Y2luZTwvc2Vjb25kYXJ5LXRpdGxlPjwvdGl0bGVzPjxwZXJpb2RpY2FsPjxmdWxsLXRpdGxlPk5l
dyBFbmdsYW5kIGpvdXJuYWwgb2YgbWVkaWNpbmU8L2Z1bGwtdGl0bGU+PGFiYnItMT5OLiBFbmds
LiBKLiBNZWQuPC9hYmJyLTE+PC9wZXJpb2RpY2FsPjxwYWdlcz4yMjU1LTIyNzM8L3BhZ2VzPjx2
b2x1bWU+MzgzPC92b2x1bWU+PG51bWJlcj4yMzwvbnVtYmVyPjxkYXRlcz48eWVhcj4yMDIwPC95
ZWFyPjwvZGF0ZXM+PGlzYm4+MDAyOC00NzkzPC9pc2JuPjx1cmxzPjwvdXJscz48L3JlY29yZD48
L0NpdGU+PENpdGU+PEF1dGhvcj5CcmFnYTwvQXV0aG9yPjxZZWFyPjIwMTU8L1llYXI+PFJlY051
bT40NjU8L1JlY051bT48cmVjb3JkPjxyZWMtbnVtYmVyPjQ2NTwvcmVjLW51bWJlcj48Zm9yZWln
bi1rZXlzPjxrZXkgYXBwPSJFTiIgZGItaWQ9InJheGFzemZyM3Z0YTltZXpwdDd4ZXAwcjJyNXpk
cDJwd3pkciIgdGltZXN0YW1wPSIxNjc5MzA4MjAyIj40NjU8L2tleT48L2ZvcmVpZ24ta2V5cz48
cmVmLXR5cGUgbmFtZT0iSm91cm5hbCBBcnRpY2xlIj4xNzwvcmVmLXR5cGU+PGNvbnRyaWJ1dG9y
cz48YXV0aG9ycz48YXV0aG9yPkJyYWdhLCBUYXJjaW8gVGVvZG9ybzwvYXV0aG9yPjxhdXRob3I+
QWd1ZGVsbywgSnVhbiBTZWJhc3RpYW4gSGVuYW88L2F1dGhvcj48YXV0aG9yPkNhbWFyYSwgTmll
bHMgT2xzZW4gU2FyYWl2YTwvYXV0aG9yPjwvYXV0aG9ycz48L2NvbnRyaWJ1dG9ycz48dGl0bGVz
Pjx0aXRsZT5NYWNyb3BoYWdlcyBkdXJpbmcgdGhlIGZpYnJvdGljIHByb2Nlc3M6IE0yIGFzIGZy
aWVuZCBhbmQgZm9lPC90aXRsZT48c2Vjb25kYXJ5LXRpdGxlPkZyb250aWVycyBpbiBpbW11bm9s
b2d5PC9zZWNvbmRhcnktdGl0bGU+PC90aXRsZXM+PHBlcmlvZGljYWw+PGZ1bGwtdGl0bGU+RnJv
bnRpZXJzIGluIEltbXVub2xvZ3k8L2Z1bGwtdGl0bGU+PGFiYnItMT5Gcm9udC4gSW1tdW5vbC48
L2FiYnItMT48YWJici0yPkZyb250IEltbXVub2w8L2FiYnItMj48L3BlcmlvZGljYWw+PHBhZ2Vz
PjYwMjwvcGFnZXM+PHZvbHVtZT42PC92b2x1bWU+PGRhdGVzPjx5ZWFyPjIwMTU8L3llYXI+PC9k
YXRlcz48aXNibj4xNjY0LTMyMjQ8L2lzYm4+PHVybHM+PC91cmxzPjwvcmVjb3JkPjwvQ2l0ZT48
Q2l0ZT48QXV0aG9yPkJyYWdhPC9BdXRob3I+PFllYXI+MjAxNTwvWWVhcj48UmVjTnVtPjQ2NTwv
UmVjTnVtPjxyZWNvcmQ+PHJlYy1udW1iZXI+NDY1PC9yZWMtbnVtYmVyPjxmb3JlaWduLWtleXM+
PGtleSBhcHA9IkVOIiBkYi1pZD0icmF4YXN6ZnIzdnRhOW1lenB0N3hlcDByMnI1emRwMnB3emRy
IiB0aW1lc3RhbXA9IjE2NzkzMDgyMDIiPjQ2NTwva2V5PjwvZm9yZWlnbi1rZXlzPjxyZWYtdHlw
ZSBuYW1lPSJKb3VybmFsIEFydGljbGUiPjE3PC9yZWYtdHlwZT48Y29udHJpYnV0b3JzPjxhdXRo
b3JzPjxhdXRob3I+QnJhZ2EsIFRhcmNpbyBUZW9kb3JvPC9hdXRob3I+PGF1dGhvcj5BZ3VkZWxv
LCBKdWFuIFNlYmFzdGlhbiBIZW5hbzwvYXV0aG9yPjxhdXRob3I+Q2FtYXJhLCBOaWVscyBPbHNl
biBTYXJhaXZhPC9hdXRob3I+PC9hdXRob3JzPjwvY29udHJpYnV0b3JzPjx0aXRsZXM+PHRpdGxl
Pk1hY3JvcGhhZ2VzIGR1cmluZyB0aGUgZmlicm90aWMgcHJvY2VzczogTTIgYXMgZnJpZW5kIGFu
ZCBmb2U8L3RpdGxlPjxzZWNvbmRhcnktdGl0bGU+RnJvbnRpZXJzIGluIGltbXVub2xvZ3k8L3Nl
Y29uZGFyeS10aXRsZT48L3RpdGxlcz48cGVyaW9kaWNhbD48ZnVsbC10aXRsZT5Gcm9udGllcnMg
aW4gSW1tdW5vbG9neTwvZnVsbC10aXRsZT48YWJici0xPkZyb250LiBJbW11bm9sLjwvYWJici0x
PjxhYmJyLTI+RnJvbnQgSW1tdW5vbDwvYWJici0yPjwvcGVyaW9kaWNhbD48cGFnZXM+NjAyPC9w
YWdlcz48dm9sdW1lPjY8L3ZvbHVtZT48ZGF0ZXM+PHllYXI+MjAxNTwveWVhcj48L2RhdGVzPjxp
c2JuPjE2NjQtMzIyNDwvaXNibj48dXJscz48L3VybHM+PC9yZWNvcmQ+PC9DaXRlPjxDaXRlPjxB
dXRob3I+TGVjaDwvQXV0aG9yPjxZZWFyPjIwMTM8L1llYXI+PFJlY051bT40Njc8L1JlY051bT48
cmVjb3JkPjxyZWMtbnVtYmVyPjQ2NzwvcmVjLW51bWJlcj48Zm9yZWlnbi1rZXlzPjxrZXkgYXBw
PSJFTiIgZGItaWQ9InJheGFzemZyM3Z0YTltZXpwdDd4ZXAwcjJyNXpkcDJwd3pkciIgdGltZXN0
YW1wPSIxNjc5MzA4Mzc1Ij40Njc8L2tleT48L2ZvcmVpZ24ta2V5cz48cmVmLXR5cGUgbmFtZT0i
Sm91cm5hbCBBcnRpY2xlIj4xNzwvcmVmLXR5cGU+PGNvbnRyaWJ1dG9ycz48YXV0aG9ycz48YXV0
aG9yPkxlY2gsIE1hY2llajwvYXV0aG9yPjxhdXRob3I+QW5kZXJzLCBIYW5zLUpvYWNoaW08L2F1
dGhvcj48L2F1dGhvcnM+PC9jb250cmlidXRvcnM+PHRpdGxlcz48dGl0bGU+TWFjcm9waGFnZXMg
YW5kIGZpYnJvc2lzOiBIb3cgcmVzaWRlbnQgYW5kIGluZmlsdHJhdGluZyBtb25vbnVjbGVhciBw
aGFnb2N5dGVzIG9yY2hlc3RyYXRlIGFsbCBwaGFzZXMgb2YgdGlzc3VlIGluanVyeSBhbmQgcmVw
YWlyPC90aXRsZT48c2Vjb25kYXJ5LXRpdGxlPkJpb2NoaW1pY2EgZXQgQmlvcGh5c2ljYSBBY3Rh
IChCQkEpLU1vbGVjdWxhciBCYXNpcyBvZiBEaXNlYXNlPC9zZWNvbmRhcnktdGl0bGU+PC90aXRs
ZXM+PHBhZ2VzPjk4OS05OTc8L3BhZ2VzPjx2b2x1bWU+MTgzMjwvdm9sdW1lPjxudW1iZXI+Nzwv
bnVtYmVyPjxkYXRlcz48eWVhcj4yMDEzPC95ZWFyPjwvZGF0ZXM+PGlzYm4+MDkyNS00NDM5PC9p
c2JuPjx1cmxzPjwvdXJscz48L3JlY29yZD48L0NpdGU+PC9FbmROb3RlPgB=
</w:fldData>
        </w:fldChar>
      </w:r>
      <w:r w:rsidR="001E5579" w:rsidRPr="001446F1">
        <w:rPr>
          <w:color w:val="FF0000"/>
        </w:rPr>
        <w:instrText xml:space="preserve"> ADDIN EN.CITE.DATA </w:instrText>
      </w:r>
      <w:r w:rsidR="001E5579" w:rsidRPr="001446F1">
        <w:rPr>
          <w:color w:val="FF0000"/>
        </w:rPr>
      </w:r>
      <w:r w:rsidR="001E5579" w:rsidRPr="001446F1">
        <w:rPr>
          <w:color w:val="FF0000"/>
        </w:rPr>
        <w:fldChar w:fldCharType="end"/>
      </w:r>
      <w:r w:rsidRPr="001446F1">
        <w:rPr>
          <w:color w:val="FF0000"/>
        </w:rPr>
      </w:r>
      <w:r w:rsidRPr="001446F1">
        <w:rPr>
          <w:color w:val="FF0000"/>
        </w:rPr>
        <w:fldChar w:fldCharType="separate"/>
      </w:r>
      <w:r w:rsidR="001E5579" w:rsidRPr="001446F1">
        <w:rPr>
          <w:noProof/>
          <w:color w:val="FF0000"/>
          <w:vertAlign w:val="superscript"/>
        </w:rPr>
        <w:t>[1b, 3]</w:t>
      </w:r>
      <w:r w:rsidRPr="001446F1">
        <w:rPr>
          <w:color w:val="FF0000"/>
        </w:rPr>
        <w:fldChar w:fldCharType="end"/>
      </w:r>
      <w:r w:rsidRPr="001446F1">
        <w:rPr>
          <w:color w:val="FF0000"/>
        </w:rPr>
        <w:t>.</w:t>
      </w:r>
      <w:r w:rsidRPr="00960ED2">
        <w:rPr>
          <w:color w:val="000000" w:themeColor="text1"/>
        </w:rPr>
        <w:t xml:space="preserve"> The over-proliferated fibroblasts mainly positioned between alveoli and capillary, and induces massive accumulation of extracellular matrix (ECM) which create irreversible scars and significantly lowers the efficiency of O</w:t>
      </w:r>
      <w:r w:rsidRPr="00960ED2">
        <w:rPr>
          <w:color w:val="000000" w:themeColor="text1"/>
          <w:vertAlign w:val="subscript"/>
        </w:rPr>
        <w:t>2</w:t>
      </w:r>
      <w:r w:rsidRPr="00960ED2">
        <w:rPr>
          <w:color w:val="000000" w:themeColor="text1"/>
        </w:rPr>
        <w:t>/CO</w:t>
      </w:r>
      <w:r w:rsidRPr="00960ED2">
        <w:rPr>
          <w:color w:val="000000" w:themeColor="text1"/>
          <w:vertAlign w:val="subscript"/>
        </w:rPr>
        <w:t>2</w:t>
      </w:r>
      <w:r w:rsidRPr="00960ED2">
        <w:rPr>
          <w:color w:val="000000" w:themeColor="text1"/>
        </w:rPr>
        <w:t xml:space="preserve"> exchange</w:t>
      </w:r>
      <w:r w:rsidRPr="00960ED2">
        <w:rPr>
          <w:color w:val="000000" w:themeColor="text1"/>
        </w:rPr>
        <w:fldChar w:fldCharType="begin"/>
      </w:r>
      <w:r w:rsidRPr="00960ED2">
        <w:rPr>
          <w:color w:val="000000" w:themeColor="text1"/>
        </w:rPr>
        <w:instrText xml:space="preserve"> ADDIN EN.CITE &lt;EndNote&gt;&lt;Cite&gt;&lt;Author&gt;Andersson-Sjöland&lt;/Author&gt;&lt;Year&gt;2008&lt;/Year&gt;&lt;RecNum&gt;332&lt;/RecNum&gt;&lt;DisplayText&gt;&lt;style face="superscript"&gt;[4]&lt;/style&gt;&lt;/DisplayText&gt;&lt;record&gt;&lt;rec-number&gt;332&lt;/rec-number&gt;&lt;foreign-keys&gt;&lt;key app="EN" db-id="raxaszfr3vta9mezpt7xep0r2r5zdp2pwzdr" timestamp="1663921007"&gt;332&lt;/key&gt;&lt;/foreign-keys&gt;&lt;ref-type name="Journal Article"&gt;17&lt;/ref-type&gt;&lt;contributors&gt;&lt;authors&gt;&lt;author&gt;Andersson-Sjöland, Annika&lt;/author&gt;&lt;author&gt;De Alba, Carolina García&lt;/author&gt;&lt;author&gt;Nihlberg, Kristian&lt;/author&gt;&lt;author&gt;Becerril, Carina&lt;/author&gt;&lt;author&gt;Ramírez, Remedios&lt;/author&gt;&lt;author&gt;Pardo, Annie&lt;/author&gt;&lt;author&gt;Westergren-Thorsson, Gunilla&lt;/author&gt;&lt;author&gt;Selman, Moisés&lt;/author&gt;&lt;/authors&gt;&lt;/contributors&gt;&lt;titles&gt;&lt;title&gt;Fibrocytes are a potential source of lung fibroblasts in idiopathic pulmonary fibrosis&lt;/title&gt;&lt;secondary-title&gt;The international journal of biochemistry &amp;amp; cell biology&lt;/secondary-title&gt;&lt;/titles&gt;&lt;periodical&gt;&lt;full-title&gt;The international journal of biochemistry &amp;amp; cell biology&lt;/full-title&gt;&lt;abbr-1&gt;Int. J. Biochem. Cell Biol.&lt;/abbr-1&gt;&lt;/periodical&gt;&lt;pages&gt;2129-2140&lt;/pages&gt;&lt;volume&gt;40&lt;/volume&gt;&lt;number&gt;10&lt;/number&gt;&lt;dates&gt;&lt;year&gt;2008&lt;/year&gt;&lt;/dates&gt;&lt;isbn&gt;1357-2725&lt;/isbn&gt;&lt;urls&gt;&lt;/urls&gt;&lt;/record&gt;&lt;/Cite&gt;&lt;Cite&gt;&lt;Author&gt;King Jr&lt;/Author&gt;&lt;Year&gt;2011&lt;/Year&gt;&lt;RecNum&gt;333&lt;/RecNum&gt;&lt;record&gt;&lt;rec-number&gt;333&lt;/rec-number&gt;&lt;foreign-keys&gt;&lt;key app="EN" db-id="raxaszfr3vta9mezpt7xep0r2r5zdp2pwzdr" timestamp="1663921036"&gt;333&lt;/key&gt;&lt;/foreign-keys&gt;&lt;ref-type name="Journal Article"&gt;17&lt;/ref-type&gt;&lt;contributors&gt;&lt;authors&gt;&lt;author&gt;King Jr, Talmadge E&lt;/author&gt;&lt;author&gt;Pardo, Annie&lt;/author&gt;&lt;author&gt;Selman, Moisés&lt;/author&gt;&lt;/authors&gt;&lt;/contributors&gt;&lt;titles&gt;&lt;title&gt;Idiopathic pulmonary fibrosis&lt;/title&gt;&lt;secondary-title&gt;The Lancet&lt;/secondary-title&gt;&lt;/titles&gt;&lt;pages&gt;1949-1961&lt;/pages&gt;&lt;volume&gt;378&lt;/volume&gt;&lt;number&gt;9807&lt;/number&gt;&lt;dates&gt;&lt;year&gt;2011&lt;/year&gt;&lt;/dates&gt;&lt;isbn&gt;0140-6736&lt;/isbn&gt;&lt;urls&gt;&lt;/urls&gt;&lt;/record&gt;&lt;/Cite&gt;&lt;/EndNote&gt;</w:instrText>
      </w:r>
      <w:r w:rsidRPr="00960ED2">
        <w:rPr>
          <w:color w:val="000000" w:themeColor="text1"/>
        </w:rPr>
        <w:fldChar w:fldCharType="separate"/>
      </w:r>
      <w:r w:rsidRPr="00960ED2">
        <w:rPr>
          <w:noProof/>
          <w:color w:val="000000" w:themeColor="text1"/>
          <w:vertAlign w:val="superscript"/>
        </w:rPr>
        <w:t>[4]</w:t>
      </w:r>
      <w:r w:rsidRPr="00960ED2">
        <w:rPr>
          <w:color w:val="000000" w:themeColor="text1"/>
        </w:rPr>
        <w:fldChar w:fldCharType="end"/>
      </w:r>
      <w:r w:rsidRPr="00960ED2">
        <w:rPr>
          <w:color w:val="000000" w:themeColor="text1"/>
        </w:rPr>
        <w:t xml:space="preserve">. </w:t>
      </w:r>
      <w:bookmarkStart w:id="2" w:name="_Hlk130211866"/>
      <w:r w:rsidRPr="001446F1">
        <w:rPr>
          <w:color w:val="FF0000"/>
        </w:rPr>
        <w:t xml:space="preserve">These kinds of diseases </w:t>
      </w:r>
      <w:r w:rsidR="0080661B" w:rsidRPr="001446F1">
        <w:rPr>
          <w:color w:val="FF0000"/>
        </w:rPr>
        <w:t xml:space="preserve">caused by pathological consequences induced by imbalanced macrophage phenotypes, and the symptoms could be alleviated </w:t>
      </w:r>
      <w:r w:rsidRPr="001446F1">
        <w:rPr>
          <w:color w:val="FF0000"/>
        </w:rPr>
        <w:t>by reprogramming over-polarized M2 macrophage to pro-inflammatory (M1) phenotype</w:t>
      </w:r>
      <w:r w:rsidR="0080661B" w:rsidRPr="001446F1">
        <w:rPr>
          <w:color w:val="FF0000"/>
        </w:rPr>
        <w:t xml:space="preserve"> and rebalancing macrophage phenotypes</w:t>
      </w:r>
      <w:bookmarkEnd w:id="2"/>
      <w:r w:rsidRPr="001446F1">
        <w:rPr>
          <w:color w:val="FF0000"/>
        </w:rPr>
        <w:fldChar w:fldCharType="begin">
          <w:fldData xml:space="preserve">PEVuZE5vdGU+PENpdGU+PEF1dGhvcj5ZaW5nPC9BdXRob3I+PFllYXI+MjAyMTwvWWVhcj48UmVj
TnVtPjM5MTwvUmVjTnVtPjxEaXNwbGF5VGV4dD48c3R5bGUgZmFjZT0ic3VwZXJzY3JpcHQiPls1
XTwvc3R5bGU+PC9EaXNwbGF5VGV4dD48cmVjb3JkPjxyZWMtbnVtYmVyPjM5MTwvcmVjLW51bWJl
cj48Zm9yZWlnbi1rZXlzPjxrZXkgYXBwPSJFTiIgZGItaWQ9InJheGFzemZyM3Z0YTltZXpwdDd4
ZXAwcjJyNXpkcDJwd3pkciIgdGltZXN0YW1wPSIxNjc0MjA4NzYzIj4zOTE8L2tleT48L2ZvcmVp
Z24ta2V5cz48cmVmLXR5cGUgbmFtZT0iSm91cm5hbCBBcnRpY2xlIj4xNzwvcmVmLXR5cGU+PGNv
bnRyaWJ1dG9ycz48YXV0aG9ycz48YXV0aG9yPllpbmcsIEhhbmdqaWU8L2F1dGhvcj48YXV0aG9y
PkZhbmcsIE1pbjwvYXV0aG9yPjxhdXRob3I+SGFuZywgUWluZyBRaW5nPC9hdXRob3I+PGF1dGhv
cj5DaGVuLCBZYW1laTwvYXV0aG9yPjxhdXRob3I+UWlhbiwgWHU8L2F1dGhvcj48YXV0aG9yPkNo
ZW4sIE1pbmc8L2F1dGhvcj48L2F1dGhvcnM+PC9jb250cmlidXRvcnM+PHRpdGxlcz48dGl0bGU+
UGlyZmVuaWRvbmUgbW9kdWxhdGVzIG1hY3JvcGhhZ2UgcG9sYXJpemF0aW9uIGFuZCBhbWVsaW9y
YXRlcyByYWRpYXRpb27igJBpbmR1Y2VkIGx1bmcgZmlicm9zaXMgYnkgaW5oaWJpdGluZyB0aGUg
VEdG4oCQzrIxL1NtYWQzIHBhdGh3YXk8L3RpdGxlPjxzZWNvbmRhcnktdGl0bGU+Sm91cm5hbCBv
ZiBjZWxsdWxhciBhbmQgbW9sZWN1bGFyIG1lZGljaW5lPC9zZWNvbmRhcnktdGl0bGU+PC90aXRs
ZXM+PHBlcmlvZGljYWw+PGZ1bGwtdGl0bGU+Sm91cm5hbCBvZiBDZWxsdWxhciBhbmQgTW9sZWN1
bGFyIE1lZGljaW5lPC9mdWxsLXRpdGxlPjxhYmJyLTE+Si4gQ2VsbC4gTW9sLiBNZWQuPC9hYmJy
LTE+PGFiYnItMj5KIENlbGwgTW9sIE1lZDwvYWJici0yPjxhYmJyLTM+Sm91cm5hbCBvZiBDZWxs
dWxhciAmYW1wOyBNb2xlY3VsYXIgTWVkaWNpbmU8L2FiYnItMz48L3BlcmlvZGljYWw+PHBhZ2Vz
Pjg2NjItODY3NTwvcGFnZXM+PHZvbHVtZT4yNTwvdm9sdW1lPjxudW1iZXI+MTg8L251bWJlcj48
ZGF0ZXM+PHllYXI+MjAyMTwveWVhcj48L2RhdGVzPjxpc2JuPjE1ODItMTgzODwvaXNibj48dXJs
cz48L3VybHM+PC9yZWNvcmQ+PC9DaXRlPjxDaXRlPjxBdXRob3I+U2FuZzwvQXV0aG9yPjxZZWFy
PjIwMjE8L1llYXI+PFJlY051bT4zOTI8L1JlY051bT48cmVjb3JkPjxyZWMtbnVtYmVyPjM5Mjwv
cmVjLW51bWJlcj48Zm9yZWlnbi1rZXlzPjxrZXkgYXBwPSJFTiIgZGItaWQ9InJheGFzemZyM3Z0
YTltZXpwdDd4ZXAwcjJyNXpkcDJwd3pkciIgdGltZXN0YW1wPSIxNjc0MjA4Nzg5Ij4zOTI8L2tl
eT48L2ZvcmVpZ24ta2V5cz48cmVmLXR5cGUgbmFtZT0iSm91cm5hbCBBcnRpY2xlIj4xNzwvcmVm
LXR5cGU+PGNvbnRyaWJ1dG9ycz48YXV0aG9ycz48YXV0aG9yPlNhbmcsIFhpYW9xaW5nPC9hdXRo
b3I+PGF1dGhvcj5XYW5nLCBZdWFueXVhbjwvYXV0aG9yPjxhdXRob3I+WHVlLCBaaGlmZW5nPC9h
dXRob3I+PGF1dGhvcj5RaSwgRGF3ZWk8L2F1dGhvcj48YXV0aG9yPkZhbiwgR3VhbndlaTwvYXV0
aG9yPjxhdXRob3I+VGlhbiwgRmVpPC9hdXRob3I+PGF1dGhvcj5aaHUsIFlhbjwvYXV0aG9yPjxh
dXRob3I+WWFuZywgSmlhbjwvYXV0aG9yPjwvYXV0aG9ycz48L2NvbnRyaWJ1dG9ycz48dGl0bGVz
Pjx0aXRsZT5NYWNyb3BoYWdlLXRhcmdldGVkIGx1bmcgZGVsaXZlcnkgb2YgZGV4YW1ldGhhc29u
ZSBpbXByb3ZlcyBwdWxtb25hcnkgZmlicm9zaXMgdGhlcmFweSB2aWEgcmVndWxhdGluZyB0aGUg
aW1tdW5lIG1pY3JvZW52aXJvbm1lbnQ8L3RpdGxlPjxzZWNvbmRhcnktdGl0bGU+RnJvbnRpZXJz
IGluIGltbXVub2xvZ3k8L3NlY29uZGFyeS10aXRsZT48L3RpdGxlcz48cGVyaW9kaWNhbD48ZnVs
bC10aXRsZT5Gcm9udGllcnMgaW4gSW1tdW5vbG9neTwvZnVsbC10aXRsZT48YWJici0xPkZyb250
LiBJbW11bm9sLjwvYWJici0xPjxhYmJyLTI+RnJvbnQgSW1tdW5vbDwvYWJici0yPjwvcGVyaW9k
aWNhbD48cGFnZXM+NjEzOTA3PC9wYWdlcz48dm9sdW1lPjEyPC92b2x1bWU+PGRhdGVzPjx5ZWFy
PjIwMjE8L3llYXI+PC9kYXRlcz48aXNibj4xNjY0LTMyMjQ8L2lzYm4+PHVybHM+PC91cmxzPjwv
cmVjb3JkPjwvQ2l0ZT48Q2l0ZT48QXV0aG9yPkJ5cm5lPC9BdXRob3I+PFllYXI+MjAxNjwvWWVh
cj48UmVjTnVtPjQ2MjwvUmVjTnVtPjxyZWNvcmQ+PHJlYy1udW1iZXI+NDYyPC9yZWMtbnVtYmVy
Pjxmb3JlaWduLWtleXM+PGtleSBhcHA9IkVOIiBkYi1pZD0icmF4YXN6ZnIzdnRhOW1lenB0N3hl
cDByMnI1emRwMnB3emRyIiB0aW1lc3RhbXA9IjE2NzkyODY4MDMiPjQ2Mjwva2V5PjwvZm9yZWln
bi1rZXlzPjxyZWYtdHlwZSBuYW1lPSJKb3VybmFsIEFydGljbGUiPjE3PC9yZWYtdHlwZT48Y29u
dHJpYnV0b3JzPjxhdXRob3JzPjxhdXRob3I+QnlybmUsIEFkYW0gSjwvYXV0aG9yPjxhdXRob3I+
TWFoZXIsIFRvYnkgTTwvYXV0aG9yPjxhdXRob3I+TGxveWQsIENsYXJlIE08L2F1dGhvcj48L2F1
dGhvcnM+PC9jb250cmlidXRvcnM+PHRpdGxlcz48dGl0bGU+UHVsbW9uYXJ5IG1hY3JvcGhhZ2Vz
OiBhIG5ldyB0aGVyYXBldXRpYyBwYXRod2F5IGluIGZpYnJvc2luZyBsdW5nIGRpc2Vhc2U/PC90
aXRsZT48c2Vjb25kYXJ5LXRpdGxlPlRyZW5kcyBpbiBtb2xlY3VsYXIgbWVkaWNpbmU8L3NlY29u
ZGFyeS10aXRsZT48L3RpdGxlcz48cGVyaW9kaWNhbD48ZnVsbC10aXRsZT5UcmVuZHMgaW4gTW9s
ZWN1bGFyIE1lZGljaW5lPC9mdWxsLXRpdGxlPjxhYmJyLTE+VHJlbmRzIE1vbC4gTWVkLjwvYWJi
ci0xPjxhYmJyLTI+VHJlbmRzIE1vbCBNZWQ8L2FiYnItMj48L3BlcmlvZGljYWw+PHBhZ2VzPjMw
My0zMTY8L3BhZ2VzPjx2b2x1bWU+MjI8L3ZvbHVtZT48bnVtYmVyPjQ8L251bWJlcj48ZGF0ZXM+
PHllYXI+MjAxNjwveWVhcj48L2RhdGVzPjxpc2JuPjE0NzEtNDkxNDwvaXNibj48dXJscz48L3Vy
bHM+PC9yZWNvcmQ+PC9DaXRlPjxDaXRlPjxBdXRob3I+QnlybmU8L0F1dGhvcj48WWVhcj4yMDE2
PC9ZZWFyPjxSZWNOdW0+NDYyPC9SZWNOdW0+PHJlY29yZD48cmVjLW51bWJlcj40NjI8L3JlYy1u
dW1iZXI+PGZvcmVpZ24ta2V5cz48a2V5IGFwcD0iRU4iIGRiLWlkPSJyYXhhc3pmcjN2dGE5bWV6
cHQ3eGVwMHIycjV6ZHAycHd6ZHIiIHRpbWVzdGFtcD0iMTY3OTI4NjgwMyI+NDYyPC9rZXk+PC9m
b3JlaWduLWtleXM+PHJlZi10eXBlIG5hbWU9IkpvdXJuYWwgQXJ0aWNsZSI+MTc8L3JlZi10eXBl
Pjxjb250cmlidXRvcnM+PGF1dGhvcnM+PGF1dGhvcj5CeXJuZSwgQWRhbSBKPC9hdXRob3I+PGF1
dGhvcj5NYWhlciwgVG9ieSBNPC9hdXRob3I+PGF1dGhvcj5MbG95ZCwgQ2xhcmUgTTwvYXV0aG9y
PjwvYXV0aG9ycz48L2NvbnRyaWJ1dG9ycz48dGl0bGVzPjx0aXRsZT5QdWxtb25hcnkgbWFjcm9w
aGFnZXM6IGEgbmV3IHRoZXJhcGV1dGljIHBhdGh3YXkgaW4gZmlicm9zaW5nIGx1bmcgZGlzZWFz
ZT88L3RpdGxlPjxzZWNvbmRhcnktdGl0bGU+VHJlbmRzIGluIG1vbGVjdWxhciBtZWRpY2luZTwv
c2Vjb25kYXJ5LXRpdGxlPjwvdGl0bGVzPjxwZXJpb2RpY2FsPjxmdWxsLXRpdGxlPlRyZW5kcyBp
biBNb2xlY3VsYXIgTWVkaWNpbmU8L2Z1bGwtdGl0bGU+PGFiYnItMT5UcmVuZHMgTW9sLiBNZWQu
PC9hYmJyLTE+PGFiYnItMj5UcmVuZHMgTW9sIE1lZDwvYWJici0yPjwvcGVyaW9kaWNhbD48cGFn
ZXM+MzAzLTMxNjwvcGFnZXM+PHZvbHVtZT4yMjwvdm9sdW1lPjxudW1iZXI+NDwvbnVtYmVyPjxk
YXRlcz48eWVhcj4yMDE2PC95ZWFyPjwvZGF0ZXM+PGlzYm4+MTQ3MS00OTE0PC9pc2JuPjx1cmxz
PjwvdXJscz48L3JlY29yZD48L0NpdGU+PENpdGU+PEF1dGhvcj5Ib3U8L0F1dGhvcj48WWVhcj4y
MDIxPC9ZZWFyPjxSZWNOdW0+NDYzPC9SZWNOdW0+PHJlY29yZD48cmVjLW51bWJlcj40NjM8L3Jl
Yy1udW1iZXI+PGZvcmVpZ24ta2V5cz48a2V5IGFwcD0iRU4iIGRiLWlkPSJyYXhhc3pmcjN2dGE5
bWV6cHQ3eGVwMHIycjV6ZHAycHd6ZHIiIHRpbWVzdGFtcD0iMTY3OTMwNzcxNyI+NDYzPC9rZXk+
PC9mb3JlaWduLWtleXM+PHJlZi10eXBlIG5hbWU9IkpvdXJuYWwgQXJ0aWNsZSI+MTc8L3JlZi10
eXBlPjxjb250cmlidXRvcnM+PGF1dGhvcnM+PGF1dGhvcj5Ib3UsIEZlaTwvYXV0aG9yPjxhdXRo
b3I+WGlhbywgS3VuPC9hdXRob3I+PGF1dGhvcj5UYW5nLCBMaTwvYXV0aG9yPjxhdXRob3I+WGll
LCBMaXhpbjwvYXV0aG9yPjwvYXV0aG9ycz48L2NvbnRyaWJ1dG9ycz48dGl0bGVzPjx0aXRsZT5E
aXZlcnNpdHkgb2YgbWFjcm9waGFnZXMgaW4gbHVuZyBob21lb3N0YXNpcyBhbmQgZGlzZWFzZXM8
L3RpdGxlPjxzZWNvbmRhcnktdGl0bGU+RnJvbnRpZXJzIGluIEltbXVub2xvZ3k8L3NlY29uZGFy
eS10aXRsZT48L3RpdGxlcz48cGVyaW9kaWNhbD48ZnVsbC10aXRsZT5Gcm9udGllcnMgaW4gSW1t
dW5vbG9neTwvZnVsbC10aXRsZT48YWJici0xPkZyb250LiBJbW11bm9sLjwvYWJici0xPjxhYmJy
LTI+RnJvbnQgSW1tdW5vbDwvYWJici0yPjwvcGVyaW9kaWNhbD48cGFnZXM+NzUzOTQwPC9wYWdl
cz48dm9sdW1lPjEyPC92b2x1bWU+PGRhdGVzPjx5ZWFyPjIwMjE8L3llYXI+PC9kYXRlcz48aXNi
bj4xNjY0LTMyMjQ8L2lzYm4+PHVybHM+PC91cmxzPjwvcmVjb3JkPjwvQ2l0ZT48Q2l0ZT48QXV0
aG9yPkJ5cm5lPC9BdXRob3I+PFllYXI+MjAxNTwvWWVhcj48UmVjTnVtPjQ2NDwvUmVjTnVtPjxy
ZWNvcmQ+PHJlYy1udW1iZXI+NDY0PC9yZWMtbnVtYmVyPjxmb3JlaWduLWtleXM+PGtleSBhcHA9
IkVOIiBkYi1pZD0icmF4YXN6ZnIzdnRhOW1lenB0N3hlcDByMnI1emRwMnB3emRyIiB0aW1lc3Rh
bXA9IjE2NzkzMDc3OTUiPjQ2NDwva2V5PjwvZm9yZWlnbi1rZXlzPjxyZWYtdHlwZSBuYW1lPSJK
b3VybmFsIEFydGljbGUiPjE3PC9yZWYtdHlwZT48Y29udHJpYnV0b3JzPjxhdXRob3JzPjxhdXRo
b3I+QnlybmUsIEFkYW0gSjwvYXV0aG9yPjxhdXRob3I+TWF0aGllLCBTYXJhIEE8L2F1dGhvcj48
YXV0aG9yPkdyZWdvcnksIExpc2EgRzwvYXV0aG9yPjxhdXRob3I+TGxveWQsIENsYXJlIE08L2F1
dGhvcj48L2F1dGhvcnM+PC9jb250cmlidXRvcnM+PHRpdGxlcz48dGl0bGU+UHVsbW9uYXJ5IG1h
Y3JvcGhhZ2VzOiBrZXkgcGxheWVycyBpbiB0aGUgaW5uYXRlIGRlZmVuY2Ugb2YgdGhlIGFpcndh
eXM8L3RpdGxlPjxzZWNvbmRhcnktdGl0bGU+VGhvcmF4PC9zZWNvbmRhcnktdGl0bGU+PC90aXRs
ZXM+PHBlcmlvZGljYWw+PGZ1bGwtdGl0bGU+VGhvcmF4PC9mdWxsLXRpdGxlPjxhYmJyLTE+VGhv
cmF4PC9hYmJyLTE+PGFiYnItMj5UaG9yYXg8L2FiYnItMj48L3BlcmlvZGljYWw+PHBhZ2VzPjEx
ODktMTE5NjwvcGFnZXM+PHZvbHVtZT43MDwvdm9sdW1lPjxudW1iZXI+MTI8L251bWJlcj48ZGF0
ZXM+PHllYXI+MjAxNTwveWVhcj48L2RhdGVzPjxpc2JuPjAwNDAtNjM3NjwvaXNibj48dXJscz48
L3VybHM+PC9yZWNvcmQ+PC9DaXRlPjwvRW5kTm90ZT4A
</w:fldData>
        </w:fldChar>
      </w:r>
      <w:r w:rsidR="0026641A" w:rsidRPr="001446F1">
        <w:rPr>
          <w:color w:val="FF0000"/>
        </w:rPr>
        <w:instrText xml:space="preserve"> ADDIN EN.CITE </w:instrText>
      </w:r>
      <w:r w:rsidR="0026641A" w:rsidRPr="001446F1">
        <w:rPr>
          <w:color w:val="FF0000"/>
        </w:rPr>
        <w:fldChar w:fldCharType="begin">
          <w:fldData xml:space="preserve">PEVuZE5vdGU+PENpdGU+PEF1dGhvcj5ZaW5nPC9BdXRob3I+PFllYXI+MjAyMTwvWWVhcj48UmVj
TnVtPjM5MTwvUmVjTnVtPjxEaXNwbGF5VGV4dD48c3R5bGUgZmFjZT0ic3VwZXJzY3JpcHQiPls1
XTwvc3R5bGU+PC9EaXNwbGF5VGV4dD48cmVjb3JkPjxyZWMtbnVtYmVyPjM5MTwvcmVjLW51bWJl
cj48Zm9yZWlnbi1rZXlzPjxrZXkgYXBwPSJFTiIgZGItaWQ9InJheGFzemZyM3Z0YTltZXpwdDd4
ZXAwcjJyNXpkcDJwd3pkciIgdGltZXN0YW1wPSIxNjc0MjA4NzYzIj4zOTE8L2tleT48L2ZvcmVp
Z24ta2V5cz48cmVmLXR5cGUgbmFtZT0iSm91cm5hbCBBcnRpY2xlIj4xNzwvcmVmLXR5cGU+PGNv
bnRyaWJ1dG9ycz48YXV0aG9ycz48YXV0aG9yPllpbmcsIEhhbmdqaWU8L2F1dGhvcj48YXV0aG9y
PkZhbmcsIE1pbjwvYXV0aG9yPjxhdXRob3I+SGFuZywgUWluZyBRaW5nPC9hdXRob3I+PGF1dGhv
cj5DaGVuLCBZYW1laTwvYXV0aG9yPjxhdXRob3I+UWlhbiwgWHU8L2F1dGhvcj48YXV0aG9yPkNo
ZW4sIE1pbmc8L2F1dGhvcj48L2F1dGhvcnM+PC9jb250cmlidXRvcnM+PHRpdGxlcz48dGl0bGU+
UGlyZmVuaWRvbmUgbW9kdWxhdGVzIG1hY3JvcGhhZ2UgcG9sYXJpemF0aW9uIGFuZCBhbWVsaW9y
YXRlcyByYWRpYXRpb27igJBpbmR1Y2VkIGx1bmcgZmlicm9zaXMgYnkgaW5oaWJpdGluZyB0aGUg
VEdG4oCQzrIxL1NtYWQzIHBhdGh3YXk8L3RpdGxlPjxzZWNvbmRhcnktdGl0bGU+Sm91cm5hbCBv
ZiBjZWxsdWxhciBhbmQgbW9sZWN1bGFyIG1lZGljaW5lPC9zZWNvbmRhcnktdGl0bGU+PC90aXRs
ZXM+PHBlcmlvZGljYWw+PGZ1bGwtdGl0bGU+Sm91cm5hbCBvZiBDZWxsdWxhciBhbmQgTW9sZWN1
bGFyIE1lZGljaW5lPC9mdWxsLXRpdGxlPjxhYmJyLTE+Si4gQ2VsbC4gTW9sLiBNZWQuPC9hYmJy
LTE+PGFiYnItMj5KIENlbGwgTW9sIE1lZDwvYWJici0yPjxhYmJyLTM+Sm91cm5hbCBvZiBDZWxs
dWxhciAmYW1wOyBNb2xlY3VsYXIgTWVkaWNpbmU8L2FiYnItMz48L3BlcmlvZGljYWw+PHBhZ2Vz
Pjg2NjItODY3NTwvcGFnZXM+PHZvbHVtZT4yNTwvdm9sdW1lPjxudW1iZXI+MTg8L251bWJlcj48
ZGF0ZXM+PHllYXI+MjAyMTwveWVhcj48L2RhdGVzPjxpc2JuPjE1ODItMTgzODwvaXNibj48dXJs
cz48L3VybHM+PC9yZWNvcmQ+PC9DaXRlPjxDaXRlPjxBdXRob3I+U2FuZzwvQXV0aG9yPjxZZWFy
PjIwMjE8L1llYXI+PFJlY051bT4zOTI8L1JlY051bT48cmVjb3JkPjxyZWMtbnVtYmVyPjM5Mjwv
cmVjLW51bWJlcj48Zm9yZWlnbi1rZXlzPjxrZXkgYXBwPSJFTiIgZGItaWQ9InJheGFzemZyM3Z0
YTltZXpwdDd4ZXAwcjJyNXpkcDJwd3pkciIgdGltZXN0YW1wPSIxNjc0MjA4Nzg5Ij4zOTI8L2tl
eT48L2ZvcmVpZ24ta2V5cz48cmVmLXR5cGUgbmFtZT0iSm91cm5hbCBBcnRpY2xlIj4xNzwvcmVm
LXR5cGU+PGNvbnRyaWJ1dG9ycz48YXV0aG9ycz48YXV0aG9yPlNhbmcsIFhpYW9xaW5nPC9hdXRo
b3I+PGF1dGhvcj5XYW5nLCBZdWFueXVhbjwvYXV0aG9yPjxhdXRob3I+WHVlLCBaaGlmZW5nPC9h
dXRob3I+PGF1dGhvcj5RaSwgRGF3ZWk8L2F1dGhvcj48YXV0aG9yPkZhbiwgR3VhbndlaTwvYXV0
aG9yPjxhdXRob3I+VGlhbiwgRmVpPC9hdXRob3I+PGF1dGhvcj5aaHUsIFlhbjwvYXV0aG9yPjxh
dXRob3I+WWFuZywgSmlhbjwvYXV0aG9yPjwvYXV0aG9ycz48L2NvbnRyaWJ1dG9ycz48dGl0bGVz
Pjx0aXRsZT5NYWNyb3BoYWdlLXRhcmdldGVkIGx1bmcgZGVsaXZlcnkgb2YgZGV4YW1ldGhhc29u
ZSBpbXByb3ZlcyBwdWxtb25hcnkgZmlicm9zaXMgdGhlcmFweSB2aWEgcmVndWxhdGluZyB0aGUg
aW1tdW5lIG1pY3JvZW52aXJvbm1lbnQ8L3RpdGxlPjxzZWNvbmRhcnktdGl0bGU+RnJvbnRpZXJz
IGluIGltbXVub2xvZ3k8L3NlY29uZGFyeS10aXRsZT48L3RpdGxlcz48cGVyaW9kaWNhbD48ZnVs
bC10aXRsZT5Gcm9udGllcnMgaW4gSW1tdW5vbG9neTwvZnVsbC10aXRsZT48YWJici0xPkZyb250
LiBJbW11bm9sLjwvYWJici0xPjxhYmJyLTI+RnJvbnQgSW1tdW5vbDwvYWJici0yPjwvcGVyaW9k
aWNhbD48cGFnZXM+NjEzOTA3PC9wYWdlcz48dm9sdW1lPjEyPC92b2x1bWU+PGRhdGVzPjx5ZWFy
PjIwMjE8L3llYXI+PC9kYXRlcz48aXNibj4xNjY0LTMyMjQ8L2lzYm4+PHVybHM+PC91cmxzPjwv
cmVjb3JkPjwvQ2l0ZT48Q2l0ZT48QXV0aG9yPkJ5cm5lPC9BdXRob3I+PFllYXI+MjAxNjwvWWVh
cj48UmVjTnVtPjQ2MjwvUmVjTnVtPjxyZWNvcmQ+PHJlYy1udW1iZXI+NDYyPC9yZWMtbnVtYmVy
Pjxmb3JlaWduLWtleXM+PGtleSBhcHA9IkVOIiBkYi1pZD0icmF4YXN6ZnIzdnRhOW1lenB0N3hl
cDByMnI1emRwMnB3emRyIiB0aW1lc3RhbXA9IjE2NzkyODY4MDMiPjQ2Mjwva2V5PjwvZm9yZWln
bi1rZXlzPjxyZWYtdHlwZSBuYW1lPSJKb3VybmFsIEFydGljbGUiPjE3PC9yZWYtdHlwZT48Y29u
dHJpYnV0b3JzPjxhdXRob3JzPjxhdXRob3I+QnlybmUsIEFkYW0gSjwvYXV0aG9yPjxhdXRob3I+
TWFoZXIsIFRvYnkgTTwvYXV0aG9yPjxhdXRob3I+TGxveWQsIENsYXJlIE08L2F1dGhvcj48L2F1
dGhvcnM+PC9jb250cmlidXRvcnM+PHRpdGxlcz48dGl0bGU+UHVsbW9uYXJ5IG1hY3JvcGhhZ2Vz
OiBhIG5ldyB0aGVyYXBldXRpYyBwYXRod2F5IGluIGZpYnJvc2luZyBsdW5nIGRpc2Vhc2U/PC90
aXRsZT48c2Vjb25kYXJ5LXRpdGxlPlRyZW5kcyBpbiBtb2xlY3VsYXIgbWVkaWNpbmU8L3NlY29u
ZGFyeS10aXRsZT48L3RpdGxlcz48cGVyaW9kaWNhbD48ZnVsbC10aXRsZT5UcmVuZHMgaW4gTW9s
ZWN1bGFyIE1lZGljaW5lPC9mdWxsLXRpdGxlPjxhYmJyLTE+VHJlbmRzIE1vbC4gTWVkLjwvYWJi
ci0xPjxhYmJyLTI+VHJlbmRzIE1vbCBNZWQ8L2FiYnItMj48L3BlcmlvZGljYWw+PHBhZ2VzPjMw
My0zMTY8L3BhZ2VzPjx2b2x1bWU+MjI8L3ZvbHVtZT48bnVtYmVyPjQ8L251bWJlcj48ZGF0ZXM+
PHllYXI+MjAxNjwveWVhcj48L2RhdGVzPjxpc2JuPjE0NzEtNDkxNDwvaXNibj48dXJscz48L3Vy
bHM+PC9yZWNvcmQ+PC9DaXRlPjxDaXRlPjxBdXRob3I+QnlybmU8L0F1dGhvcj48WWVhcj4yMDE2
PC9ZZWFyPjxSZWNOdW0+NDYyPC9SZWNOdW0+PHJlY29yZD48cmVjLW51bWJlcj40NjI8L3JlYy1u
dW1iZXI+PGZvcmVpZ24ta2V5cz48a2V5IGFwcD0iRU4iIGRiLWlkPSJyYXhhc3pmcjN2dGE5bWV6
cHQ3eGVwMHIycjV6ZHAycHd6ZHIiIHRpbWVzdGFtcD0iMTY3OTI4NjgwMyI+NDYyPC9rZXk+PC9m
b3JlaWduLWtleXM+PHJlZi10eXBlIG5hbWU9IkpvdXJuYWwgQXJ0aWNsZSI+MTc8L3JlZi10eXBl
Pjxjb250cmlidXRvcnM+PGF1dGhvcnM+PGF1dGhvcj5CeXJuZSwgQWRhbSBKPC9hdXRob3I+PGF1
dGhvcj5NYWhlciwgVG9ieSBNPC9hdXRob3I+PGF1dGhvcj5MbG95ZCwgQ2xhcmUgTTwvYXV0aG9y
PjwvYXV0aG9ycz48L2NvbnRyaWJ1dG9ycz48dGl0bGVzPjx0aXRsZT5QdWxtb25hcnkgbWFjcm9w
aGFnZXM6IGEgbmV3IHRoZXJhcGV1dGljIHBhdGh3YXkgaW4gZmlicm9zaW5nIGx1bmcgZGlzZWFz
ZT88L3RpdGxlPjxzZWNvbmRhcnktdGl0bGU+VHJlbmRzIGluIG1vbGVjdWxhciBtZWRpY2luZTwv
c2Vjb25kYXJ5LXRpdGxlPjwvdGl0bGVzPjxwZXJpb2RpY2FsPjxmdWxsLXRpdGxlPlRyZW5kcyBp
biBNb2xlY3VsYXIgTWVkaWNpbmU8L2Z1bGwtdGl0bGU+PGFiYnItMT5UcmVuZHMgTW9sLiBNZWQu
PC9hYmJyLTE+PGFiYnItMj5UcmVuZHMgTW9sIE1lZDwvYWJici0yPjwvcGVyaW9kaWNhbD48cGFn
ZXM+MzAzLTMxNjwvcGFnZXM+PHZvbHVtZT4yMjwvdm9sdW1lPjxudW1iZXI+NDwvbnVtYmVyPjxk
YXRlcz48eWVhcj4yMDE2PC95ZWFyPjwvZGF0ZXM+PGlzYm4+MTQ3MS00OTE0PC9pc2JuPjx1cmxz
PjwvdXJscz48L3JlY29yZD48L0NpdGU+PENpdGU+PEF1dGhvcj5Ib3U8L0F1dGhvcj48WWVhcj4y
MDIxPC9ZZWFyPjxSZWNOdW0+NDYzPC9SZWNOdW0+PHJlY29yZD48cmVjLW51bWJlcj40NjM8L3Jl
Yy1udW1iZXI+PGZvcmVpZ24ta2V5cz48a2V5IGFwcD0iRU4iIGRiLWlkPSJyYXhhc3pmcjN2dGE5
bWV6cHQ3eGVwMHIycjV6ZHAycHd6ZHIiIHRpbWVzdGFtcD0iMTY3OTMwNzcxNyI+NDYzPC9rZXk+
PC9mb3JlaWduLWtleXM+PHJlZi10eXBlIG5hbWU9IkpvdXJuYWwgQXJ0aWNsZSI+MTc8L3JlZi10
eXBlPjxjb250cmlidXRvcnM+PGF1dGhvcnM+PGF1dGhvcj5Ib3UsIEZlaTwvYXV0aG9yPjxhdXRo
b3I+WGlhbywgS3VuPC9hdXRob3I+PGF1dGhvcj5UYW5nLCBMaTwvYXV0aG9yPjxhdXRob3I+WGll
LCBMaXhpbjwvYXV0aG9yPjwvYXV0aG9ycz48L2NvbnRyaWJ1dG9ycz48dGl0bGVzPjx0aXRsZT5E
aXZlcnNpdHkgb2YgbWFjcm9waGFnZXMgaW4gbHVuZyBob21lb3N0YXNpcyBhbmQgZGlzZWFzZXM8
L3RpdGxlPjxzZWNvbmRhcnktdGl0bGU+RnJvbnRpZXJzIGluIEltbXVub2xvZ3k8L3NlY29uZGFy
eS10aXRsZT48L3RpdGxlcz48cGVyaW9kaWNhbD48ZnVsbC10aXRsZT5Gcm9udGllcnMgaW4gSW1t
dW5vbG9neTwvZnVsbC10aXRsZT48YWJici0xPkZyb250LiBJbW11bm9sLjwvYWJici0xPjxhYmJy
LTI+RnJvbnQgSW1tdW5vbDwvYWJici0yPjwvcGVyaW9kaWNhbD48cGFnZXM+NzUzOTQwPC9wYWdl
cz48dm9sdW1lPjEyPC92b2x1bWU+PGRhdGVzPjx5ZWFyPjIwMjE8L3llYXI+PC9kYXRlcz48aXNi
bj4xNjY0LTMyMjQ8L2lzYm4+PHVybHM+PC91cmxzPjwvcmVjb3JkPjwvQ2l0ZT48Q2l0ZT48QXV0
aG9yPkJ5cm5lPC9BdXRob3I+PFllYXI+MjAxNTwvWWVhcj48UmVjTnVtPjQ2NDwvUmVjTnVtPjxy
ZWNvcmQ+PHJlYy1udW1iZXI+NDY0PC9yZWMtbnVtYmVyPjxmb3JlaWduLWtleXM+PGtleSBhcHA9
IkVOIiBkYi1pZD0icmF4YXN6ZnIzdnRhOW1lenB0N3hlcDByMnI1emRwMnB3emRyIiB0aW1lc3Rh
bXA9IjE2NzkzMDc3OTUiPjQ2NDwva2V5PjwvZm9yZWlnbi1rZXlzPjxyZWYtdHlwZSBuYW1lPSJK
b3VybmFsIEFydGljbGUiPjE3PC9yZWYtdHlwZT48Y29udHJpYnV0b3JzPjxhdXRob3JzPjxhdXRo
b3I+QnlybmUsIEFkYW0gSjwvYXV0aG9yPjxhdXRob3I+TWF0aGllLCBTYXJhIEE8L2F1dGhvcj48
YXV0aG9yPkdyZWdvcnksIExpc2EgRzwvYXV0aG9yPjxhdXRob3I+TGxveWQsIENsYXJlIE08L2F1
dGhvcj48L2F1dGhvcnM+PC9jb250cmlidXRvcnM+PHRpdGxlcz48dGl0bGU+UHVsbW9uYXJ5IG1h
Y3JvcGhhZ2VzOiBrZXkgcGxheWVycyBpbiB0aGUgaW5uYXRlIGRlZmVuY2Ugb2YgdGhlIGFpcndh
eXM8L3RpdGxlPjxzZWNvbmRhcnktdGl0bGU+VGhvcmF4PC9zZWNvbmRhcnktdGl0bGU+PC90aXRs
ZXM+PHBlcmlvZGljYWw+PGZ1bGwtdGl0bGU+VGhvcmF4PC9mdWxsLXRpdGxlPjxhYmJyLTE+VGhv
cmF4PC9hYmJyLTE+PGFiYnItMj5UaG9yYXg8L2FiYnItMj48L3BlcmlvZGljYWw+PHBhZ2VzPjEx
ODktMTE5NjwvcGFnZXM+PHZvbHVtZT43MDwvdm9sdW1lPjxudW1iZXI+MTI8L251bWJlcj48ZGF0
ZXM+PHllYXI+MjAxNTwveWVhcj48L2RhdGVzPjxpc2JuPjAwNDAtNjM3NjwvaXNibj48dXJscz48
L3VybHM+PC9yZWNvcmQ+PC9DaXRlPjwvRW5kTm90ZT4A
</w:fldData>
        </w:fldChar>
      </w:r>
      <w:r w:rsidR="0026641A" w:rsidRPr="001446F1">
        <w:rPr>
          <w:color w:val="FF0000"/>
        </w:rPr>
        <w:instrText xml:space="preserve"> ADDIN EN.CITE.DATA </w:instrText>
      </w:r>
      <w:r w:rsidR="0026641A" w:rsidRPr="001446F1">
        <w:rPr>
          <w:color w:val="FF0000"/>
        </w:rPr>
      </w:r>
      <w:r w:rsidR="0026641A" w:rsidRPr="001446F1">
        <w:rPr>
          <w:color w:val="FF0000"/>
        </w:rPr>
        <w:fldChar w:fldCharType="end"/>
      </w:r>
      <w:r w:rsidRPr="001446F1">
        <w:rPr>
          <w:color w:val="FF0000"/>
        </w:rPr>
      </w:r>
      <w:r w:rsidRPr="001446F1">
        <w:rPr>
          <w:color w:val="FF0000"/>
        </w:rPr>
        <w:fldChar w:fldCharType="separate"/>
      </w:r>
      <w:r w:rsidR="0026641A" w:rsidRPr="001446F1">
        <w:rPr>
          <w:noProof/>
          <w:color w:val="FF0000"/>
          <w:vertAlign w:val="superscript"/>
        </w:rPr>
        <w:t>[5]</w:t>
      </w:r>
      <w:r w:rsidRPr="001446F1">
        <w:rPr>
          <w:color w:val="FF0000"/>
        </w:rPr>
        <w:fldChar w:fldCharType="end"/>
      </w:r>
      <w:r w:rsidRPr="001446F1">
        <w:rPr>
          <w:color w:val="FF0000"/>
        </w:rPr>
        <w:t xml:space="preserve">. </w:t>
      </w:r>
      <w:r w:rsidRPr="00960ED2">
        <w:rPr>
          <w:color w:val="000000" w:themeColor="text1"/>
        </w:rPr>
        <w:t>As the number of patients suffering from lung-related diseases has increased rapidly due to the recent SARS-CoV-2 viruses, demand for the various Food and Drug Administration (FDA)-approved drugs, such as pirfenidone (Pir)</w:t>
      </w:r>
      <w:r w:rsidRPr="00960ED2">
        <w:rPr>
          <w:color w:val="000000" w:themeColor="text1"/>
        </w:rPr>
        <w:fldChar w:fldCharType="begin">
          <w:fldData xml:space="preserve">PEVuZE5vdGU+PENpdGU+PEF1dGhvcj5LaW08L0F1dGhvcj48WWVhcj4yMDEwPC9ZZWFyPjxSZWNO
dW0+MzEzPC9SZWNOdW0+PERpc3BsYXlUZXh0PjxzdHlsZSBmYWNlPSJzdXBlcnNjcmlwdCI+WzVh
LCA2XTwvc3R5bGU+PC9EaXNwbGF5VGV4dD48cmVjb3JkPjxyZWMtbnVtYmVyPjMxMzwvcmVjLW51
bWJlcj48Zm9yZWlnbi1rZXlzPjxrZXkgYXBwPSJFTiIgZGItaWQ9InJheGFzemZyM3Z0YTltZXpw
dDd4ZXAwcjJyNXpkcDJwd3pkciIgdGltZXN0YW1wPSIxNjYzOTEyMzgyIj4zMTM8L2tleT48L2Zv
cmVpZ24ta2V5cz48cmVmLXR5cGUgbmFtZT0iSm91cm5hbCBBcnRpY2xlIj4xNzwvcmVmLXR5cGU+
PGNvbnRyaWJ1dG9ycz48YXV0aG9ycz48YXV0aG9yPktpbSwgSHl1bm1pPC9hdXRob3I+PGF1dGhv
cj5DaG9pLCBZb3VuLUhlZTwvYXV0aG9yPjxhdXRob3I+UGFyaywgU29vIEp1bmc8L2F1dGhvcj48
YXV0aG9yPkxlZSwgU2FuZyBZZXVsPC9hdXRob3I+PGF1dGhvcj5LaW0sIFN1bmcgSm9vPC9hdXRo
b3I+PGF1dGhvcj5Kb3UsIElsbzwvYXV0aG9yPjxhdXRob3I+S29vaywgS291bmcgSG9vbjwvYXV0
aG9yPjwvYXV0aG9ycz48L2NvbnRyaWJ1dG9ycz48dGl0bGVzPjx0aXRsZT5BbnRpZmlicm90aWMg
ZWZmZWN0IG9mIFBpcmZlbmlkb25lIG9uIG9yYml0YWwgZmlicm9ibGFzdHMgb2YgcGF0aWVudHMg
d2l0aCB0aHlyb2lkLWFzc29jaWF0ZWQgb3BodGhhbG1vcGF0aHkgYnkgZGVjcmVhc2luZyBUSU1Q
LTEgYW5kIGNvbGxhZ2VuIGxldmVsczwvdGl0bGU+PHNlY29uZGFyeS10aXRsZT5JbnZlc3RpZ2F0
aXZlIG9waHRoYWxtb2xvZ3kgJmFtcDsgdmlzdWFsIHNjaWVuY2U8L3NlY29uZGFyeS10aXRsZT48
L3RpdGxlcz48cGVyaW9kaWNhbD48ZnVsbC10aXRsZT5JbnZlc3RpZ2F0aXZlIE9waHRoYWxtb2xv
Z3kgYW5kIFZpc3VhbCBTY2llbmNlPC9mdWxsLXRpdGxlPjxhYmJyLTE+SW52ZXN0LiBPcGh0aGFs
bW9sLiBWaXMuIFNjaS48L2FiYnItMT48YWJici0yPkludmVzdCBPcGh0aGFsbW9sIFZpcyBTY2k8
L2FiYnItMj48YWJici0zPkludmVzdGlnYXRpdmUgT3BodGhhbG1vbG9neSAmYW1wOyBWaXN1YWwg
U2NpZW5jZTwvYWJici0zPjwvcGVyaW9kaWNhbD48cGFnZXM+MzA2MS0zMDY2PC9wYWdlcz48dm9s
dW1lPjUxPC92b2x1bWU+PG51bWJlcj42PC9udW1iZXI+PGRhdGVzPjx5ZWFyPjIwMTA8L3llYXI+
PC9kYXRlcz48aXNibj4xNTUyLTU3ODM8L2lzYm4+PHVybHM+PC91cmxzPjwvcmVjb3JkPjwvQ2l0
ZT48Q2l0ZT48QXV0aG9yPllpbmc8L0F1dGhvcj48WWVhcj4yMDIxPC9ZZWFyPjxSZWNOdW0+MzE0
PC9SZWNOdW0+PHJlY29yZD48cmVjLW51bWJlcj4zMTQ8L3JlYy1udW1iZXI+PGZvcmVpZ24ta2V5
cz48a2V5IGFwcD0iRU4iIGRiLWlkPSJyYXhhc3pmcjN2dGE5bWV6cHQ3eGVwMHIycjV6ZHAycHd6
ZHIiIHRpbWVzdGFtcD0iMTY2MzkxMjQxNCI+MzE0PC9rZXk+PC9mb3JlaWduLWtleXM+PHJlZi10
eXBlIG5hbWU9IkpvdXJuYWwgQXJ0aWNsZSI+MTc8L3JlZi10eXBlPjxjb250cmlidXRvcnM+PGF1
dGhvcnM+PGF1dGhvcj5ZaW5nLCBIYW5namllPC9hdXRob3I+PGF1dGhvcj5GYW5nLCBNaW48L2F1
dGhvcj48YXV0aG9yPkhhbmcsIFFpbmcgUWluZzwvYXV0aG9yPjxhdXRob3I+Q2hlbiwgWWFtZWk8
L2F1dGhvcj48YXV0aG9yPlFpYW4sIFh1PC9hdXRob3I+PGF1dGhvcj5DaGVuLCBNaW5nPC9hdXRo
b3I+PC9hdXRob3JzPjwvY29udHJpYnV0b3JzPjx0aXRsZXM+PHRpdGxlPlBpcmZlbmlkb25lIG1v
ZHVsYXRlcyBtYWNyb3BoYWdlIHBvbGFyaXphdGlvbiBhbmQgYW1lbGlvcmF0ZXMgcmFkaWF0aW9u
4oCQaW5kdWNlZCBsdW5nIGZpYnJvc2lzIGJ5IGluaGliaXRpbmcgdGhlIFRHRuKAkM6yMS9TbWFk
MyBwYXRod2F5PC90aXRsZT48c2Vjb25kYXJ5LXRpdGxlPkpvdXJuYWwgb2YgY2VsbHVsYXIgYW5k
IG1vbGVjdWxhciBtZWRpY2luZTwvc2Vjb25kYXJ5LXRpdGxlPjwvdGl0bGVzPjxwZXJpb2RpY2Fs
PjxmdWxsLXRpdGxlPkpvdXJuYWwgb2YgQ2VsbHVsYXIgYW5kIE1vbGVjdWxhciBNZWRpY2luZTwv
ZnVsbC10aXRsZT48YWJici0xPkouIENlbGwuIE1vbC4gTWVkLjwvYWJici0xPjxhYmJyLTI+SiBD
ZWxsIE1vbCBNZWQ8L2FiYnItMj48YWJici0zPkpvdXJuYWwgb2YgQ2VsbHVsYXIgJmFtcDsgTW9s
ZWN1bGFyIE1lZGljaW5lPC9hYmJyLTM+PC9wZXJpb2RpY2FsPjxwYWdlcz44NjYyLTg2NzU8L3Bh
Z2VzPjx2b2x1bWU+MjU8L3ZvbHVtZT48bnVtYmVyPjE4PC9udW1iZXI+PGRhdGVzPjx5ZWFyPjIw
MjE8L3llYXI+PC9kYXRlcz48aXNibj4xNTgyLTE4Mzg8L2lzYm4+PHVybHM+PC91cmxzPjwvcmVj
b3JkPjwvQ2l0ZT48L0VuZE5vdGU+
</w:fldData>
        </w:fldChar>
      </w:r>
      <w:r w:rsidRPr="00960ED2">
        <w:rPr>
          <w:color w:val="000000" w:themeColor="text1"/>
        </w:rPr>
        <w:instrText xml:space="preserve"> ADDIN EN.CITE </w:instrText>
      </w:r>
      <w:r w:rsidRPr="00960ED2">
        <w:rPr>
          <w:color w:val="000000" w:themeColor="text1"/>
        </w:rPr>
        <w:fldChar w:fldCharType="begin">
          <w:fldData xml:space="preserve">PEVuZE5vdGU+PENpdGU+PEF1dGhvcj5LaW08L0F1dGhvcj48WWVhcj4yMDEwPC9ZZWFyPjxSZWNO
dW0+MzEzPC9SZWNOdW0+PERpc3BsYXlUZXh0PjxzdHlsZSBmYWNlPSJzdXBlcnNjcmlwdCI+WzVh
LCA2XTwvc3R5bGU+PC9EaXNwbGF5VGV4dD48cmVjb3JkPjxyZWMtbnVtYmVyPjMxMzwvcmVjLW51
bWJlcj48Zm9yZWlnbi1rZXlzPjxrZXkgYXBwPSJFTiIgZGItaWQ9InJheGFzemZyM3Z0YTltZXpw
dDd4ZXAwcjJyNXpkcDJwd3pkciIgdGltZXN0YW1wPSIxNjYzOTEyMzgyIj4zMTM8L2tleT48L2Zv
cmVpZ24ta2V5cz48cmVmLXR5cGUgbmFtZT0iSm91cm5hbCBBcnRpY2xlIj4xNzwvcmVmLXR5cGU+
PGNvbnRyaWJ1dG9ycz48YXV0aG9ycz48YXV0aG9yPktpbSwgSHl1bm1pPC9hdXRob3I+PGF1dGhv
cj5DaG9pLCBZb3VuLUhlZTwvYXV0aG9yPjxhdXRob3I+UGFyaywgU29vIEp1bmc8L2F1dGhvcj48
YXV0aG9yPkxlZSwgU2FuZyBZZXVsPC9hdXRob3I+PGF1dGhvcj5LaW0sIFN1bmcgSm9vPC9hdXRo
b3I+PGF1dGhvcj5Kb3UsIElsbzwvYXV0aG9yPjxhdXRob3I+S29vaywgS291bmcgSG9vbjwvYXV0
aG9yPjwvYXV0aG9ycz48L2NvbnRyaWJ1dG9ycz48dGl0bGVzPjx0aXRsZT5BbnRpZmlicm90aWMg
ZWZmZWN0IG9mIFBpcmZlbmlkb25lIG9uIG9yYml0YWwgZmlicm9ibGFzdHMgb2YgcGF0aWVudHMg
d2l0aCB0aHlyb2lkLWFzc29jaWF0ZWQgb3BodGhhbG1vcGF0aHkgYnkgZGVjcmVhc2luZyBUSU1Q
LTEgYW5kIGNvbGxhZ2VuIGxldmVsczwvdGl0bGU+PHNlY29uZGFyeS10aXRsZT5JbnZlc3RpZ2F0
aXZlIG9waHRoYWxtb2xvZ3kgJmFtcDsgdmlzdWFsIHNjaWVuY2U8L3NlY29uZGFyeS10aXRsZT48
L3RpdGxlcz48cGVyaW9kaWNhbD48ZnVsbC10aXRsZT5JbnZlc3RpZ2F0aXZlIE9waHRoYWxtb2xv
Z3kgYW5kIFZpc3VhbCBTY2llbmNlPC9mdWxsLXRpdGxlPjxhYmJyLTE+SW52ZXN0LiBPcGh0aGFs
bW9sLiBWaXMuIFNjaS48L2FiYnItMT48YWJici0yPkludmVzdCBPcGh0aGFsbW9sIFZpcyBTY2k8
L2FiYnItMj48YWJici0zPkludmVzdGlnYXRpdmUgT3BodGhhbG1vbG9neSAmYW1wOyBWaXN1YWwg
U2NpZW5jZTwvYWJici0zPjwvcGVyaW9kaWNhbD48cGFnZXM+MzA2MS0zMDY2PC9wYWdlcz48dm9s
dW1lPjUxPC92b2x1bWU+PG51bWJlcj42PC9udW1iZXI+PGRhdGVzPjx5ZWFyPjIwMTA8L3llYXI+
PC9kYXRlcz48aXNibj4xNTUyLTU3ODM8L2lzYm4+PHVybHM+PC91cmxzPjwvcmVjb3JkPjwvQ2l0
ZT48Q2l0ZT48QXV0aG9yPllpbmc8L0F1dGhvcj48WWVhcj4yMDIxPC9ZZWFyPjxSZWNOdW0+MzE0
PC9SZWNOdW0+PHJlY29yZD48cmVjLW51bWJlcj4zMTQ8L3JlYy1udW1iZXI+PGZvcmVpZ24ta2V5
cz48a2V5IGFwcD0iRU4iIGRiLWlkPSJyYXhhc3pmcjN2dGE5bWV6cHQ3eGVwMHIycjV6ZHAycHd6
ZHIiIHRpbWVzdGFtcD0iMTY2MzkxMjQxNCI+MzE0PC9rZXk+PC9mb3JlaWduLWtleXM+PHJlZi10
eXBlIG5hbWU9IkpvdXJuYWwgQXJ0aWNsZSI+MTc8L3JlZi10eXBlPjxjb250cmlidXRvcnM+PGF1
dGhvcnM+PGF1dGhvcj5ZaW5nLCBIYW5namllPC9hdXRob3I+PGF1dGhvcj5GYW5nLCBNaW48L2F1
dGhvcj48YXV0aG9yPkhhbmcsIFFpbmcgUWluZzwvYXV0aG9yPjxhdXRob3I+Q2hlbiwgWWFtZWk8
L2F1dGhvcj48YXV0aG9yPlFpYW4sIFh1PC9hdXRob3I+PGF1dGhvcj5DaGVuLCBNaW5nPC9hdXRo
b3I+PC9hdXRob3JzPjwvY29udHJpYnV0b3JzPjx0aXRsZXM+PHRpdGxlPlBpcmZlbmlkb25lIG1v
ZHVsYXRlcyBtYWNyb3BoYWdlIHBvbGFyaXphdGlvbiBhbmQgYW1lbGlvcmF0ZXMgcmFkaWF0aW9u
4oCQaW5kdWNlZCBsdW5nIGZpYnJvc2lzIGJ5IGluaGliaXRpbmcgdGhlIFRHRuKAkM6yMS9TbWFk
MyBwYXRod2F5PC90aXRsZT48c2Vjb25kYXJ5LXRpdGxlPkpvdXJuYWwgb2YgY2VsbHVsYXIgYW5k
IG1vbGVjdWxhciBtZWRpY2luZTwvc2Vjb25kYXJ5LXRpdGxlPjwvdGl0bGVzPjxwZXJpb2RpY2Fs
PjxmdWxsLXRpdGxlPkpvdXJuYWwgb2YgQ2VsbHVsYXIgYW5kIE1vbGVjdWxhciBNZWRpY2luZTwv
ZnVsbC10aXRsZT48YWJici0xPkouIENlbGwuIE1vbC4gTWVkLjwvYWJici0xPjxhYmJyLTI+SiBD
ZWxsIE1vbCBNZWQ8L2FiYnItMj48YWJici0zPkpvdXJuYWwgb2YgQ2VsbHVsYXIgJmFtcDsgTW9s
ZWN1bGFyIE1lZGljaW5lPC9hYmJyLTM+PC9wZXJpb2RpY2FsPjxwYWdlcz44NjYyLTg2NzU8L3Bh
Z2VzPjx2b2x1bWU+MjU8L3ZvbHVtZT48bnVtYmVyPjE4PC9udW1iZXI+PGRhdGVzPjx5ZWFyPjIw
MjE8L3llYXI+PC9kYXRlcz48aXNibj4xNTgyLTE4Mzg8L2lzYm4+PHVybHM+PC91cmxzPjwvcmVj
b3JkPjwvQ2l0ZT48L0VuZE5vdGU+
</w:fldData>
        </w:fldChar>
      </w:r>
      <w:r w:rsidRPr="00960ED2">
        <w:rPr>
          <w:color w:val="000000" w:themeColor="text1"/>
        </w:rPr>
        <w:instrText xml:space="preserve"> ADDIN EN.CITE.DATA </w:instrText>
      </w:r>
      <w:r w:rsidRPr="00960ED2">
        <w:rPr>
          <w:color w:val="000000" w:themeColor="text1"/>
        </w:rPr>
      </w:r>
      <w:r w:rsidRPr="00960ED2">
        <w:rPr>
          <w:color w:val="000000" w:themeColor="text1"/>
        </w:rPr>
        <w:fldChar w:fldCharType="end"/>
      </w:r>
      <w:r w:rsidRPr="00960ED2">
        <w:rPr>
          <w:color w:val="000000" w:themeColor="text1"/>
        </w:rPr>
      </w:r>
      <w:r w:rsidRPr="00960ED2">
        <w:rPr>
          <w:color w:val="000000" w:themeColor="text1"/>
        </w:rPr>
        <w:fldChar w:fldCharType="separate"/>
      </w:r>
      <w:r w:rsidRPr="00960ED2">
        <w:rPr>
          <w:noProof/>
          <w:color w:val="000000" w:themeColor="text1"/>
          <w:vertAlign w:val="superscript"/>
        </w:rPr>
        <w:t>[5a, 6]</w:t>
      </w:r>
      <w:r w:rsidRPr="00960ED2">
        <w:rPr>
          <w:color w:val="000000" w:themeColor="text1"/>
        </w:rPr>
        <w:fldChar w:fldCharType="end"/>
      </w:r>
      <w:r w:rsidRPr="00960ED2">
        <w:rPr>
          <w:color w:val="000000" w:themeColor="text1"/>
        </w:rPr>
        <w:t>, and nintedanib (ND)</w:t>
      </w:r>
      <w:r w:rsidRPr="00960ED2">
        <w:rPr>
          <w:color w:val="000000" w:themeColor="text1"/>
        </w:rPr>
        <w:fldChar w:fldCharType="begin">
          <w:fldData xml:space="preserve">PEVuZE5vdGU+PENpdGU+PEF1dGhvcj5MaTwvQXV0aG9yPjxZZWFyPjIwMjI8L1llYXI+PFJlY051
bT4zMTI8L1JlY051bT48RGlzcGxheVRleHQ+PHN0eWxlIGZhY2U9InN1cGVyc2NyaXB0Ij5bN108
L3N0eWxlPjwvRGlzcGxheVRleHQ+PHJlY29yZD48cmVjLW51bWJlcj4zMTI8L3JlYy1udW1iZXI+
PGZvcmVpZ24ta2V5cz48a2V5IGFwcD0iRU4iIGRiLWlkPSJyYXhhc3pmcjN2dGE5bWV6cHQ3eGVw
MHIycjV6ZHAycHd6ZHIiIHRpbWVzdGFtcD0iMTY2MzkxMjM1OSI+MzEyPC9rZXk+PC9mb3JlaWdu
LWtleXM+PHJlZi10eXBlIG5hbWU9IkpvdXJuYWwgQXJ0aWNsZSI+MTc8L3JlZi10eXBlPjxjb250
cmlidXRvcnM+PGF1dGhvcnM+PGF1dGhvcj5MaSwgUnVpPC9hdXRob3I+PGF1dGhvcj5KaWEsIFlp
emhlbjwvYXV0aG9yPjxhdXRob3I+S29uZywgWGlhb2hhbjwvYXV0aG9yPjxhdXRob3I+TmllLCBZ
aWNodTwvYXV0aG9yPjxhdXRob3I+RGVuZywgWWFuZzwvYXV0aG9yPjxhdXRob3I+TGl1LCBZYW5n
PC9hdXRob3I+PC9hdXRob3JzPjwvY29udHJpYnV0b3JzPjx0aXRsZXM+PHRpdGxlPk5vdmVsIGRy
dWcgZGVsaXZlcnkgc3lzdGVtcyBhbmQgZGlzZWFzZSBtb2RlbHMgZm9yIHB1bG1vbmFyeSBmaWJy
b3NpczwvdGl0bGU+PHNlY29uZGFyeS10aXRsZT5Kb3VybmFsIG9mIENvbnRyb2xsZWQgUmVsZWFz
ZTwvc2Vjb25kYXJ5LXRpdGxlPjwvdGl0bGVzPjxwZXJpb2RpY2FsPjxmdWxsLXRpdGxlPkpvdXJu
YWwgb2YgQ29udHJvbGxlZCBSZWxlYXNlPC9mdWxsLXRpdGxlPjxhYmJyLTE+Si4gQ29udHJvbC4g
UmVsZWFzZTwvYWJici0xPjxhYmJyLTI+SiBDb250cm9sIFJlbGVhc2U8L2FiYnItMj48L3Blcmlv
ZGljYWw+PHBhZ2VzPjk1LTExNDwvcGFnZXM+PHZvbHVtZT4zNDg8L3ZvbHVtZT48ZGF0ZXM+PHll
YXI+MjAyMjwveWVhcj48L2RhdGVzPjxpc2JuPjAxNjgtMzY1OTwvaXNibj48dXJscz48L3VybHM+
PC9yZWNvcmQ+PC9DaXRlPjxDaXRlPjxBdXRob3I+UmljaGVsZGk8L0F1dGhvcj48WWVhcj4yMDE0
PC9ZZWFyPjxSZWNOdW0+MzM0PC9SZWNOdW0+PHJlY29yZD48cmVjLW51bWJlcj4zMzQ8L3JlYy1u
dW1iZXI+PGZvcmVpZ24ta2V5cz48a2V5IGFwcD0iRU4iIGRiLWlkPSJyYXhhc3pmcjN2dGE5bWV6
cHQ3eGVwMHIycjV6ZHAycHd6ZHIiIHRpbWVzdGFtcD0iMTY2MzkyMTA3MSI+MzM0PC9rZXk+PC9m
b3JlaWduLWtleXM+PHJlZi10eXBlIG5hbWU9IkpvdXJuYWwgQXJ0aWNsZSI+MTc8L3JlZi10eXBl
Pjxjb250cmlidXRvcnM+PGF1dGhvcnM+PGF1dGhvcj5SaWNoZWxkaSwgTHVjYTwvYXV0aG9yPjxh
dXRob3I+RHUgQm9pcywgUm9sYW5kIE08L2F1dGhvcj48YXV0aG9yPlJhZ2h1LCBHYW5lc2g8L2F1
dGhvcj48YXV0aG9yPkF6dW1hLCBBcmF0YTwvYXV0aG9yPjxhdXRob3I+QnJvd24sIEtldmluIEs8
L2F1dGhvcj48YXV0aG9yPkNvc3RhYmVsLCBVbHJpY2g8L2F1dGhvcj48YXV0aG9yPkNvdHRpbiwg
VmluY2VudDwvYXV0aG9yPjxhdXRob3I+RmxhaGVydHksIEtldmluIFI8L2F1dGhvcj48YXV0aG9y
PkhhbnNlbGwsIERhdmlkIE08L2F1dGhvcj48YXV0aG9yPklub3VlLCBZb3NoaWthenU8L2F1dGhv
cj48L2F1dGhvcnM+PC9jb250cmlidXRvcnM+PHRpdGxlcz48dGl0bGU+RWZmaWNhY3kgYW5kIHNh
ZmV0eSBvZiBuaW50ZWRhbmliIGluIGlkaW9wYXRoaWMgcHVsbW9uYXJ5IGZpYnJvc2lzPC90aXRs
ZT48c2Vjb25kYXJ5LXRpdGxlPk5ldyBFbmdsYW5kIEpvdXJuYWwgb2YgTWVkaWNpbmU8L3NlY29u
ZGFyeS10aXRsZT48L3RpdGxlcz48cGVyaW9kaWNhbD48ZnVsbC10aXRsZT5OZXcgRW5nbGFuZCBq
b3VybmFsIG9mIG1lZGljaW5lPC9mdWxsLXRpdGxlPjxhYmJyLTE+Ti4gRW5nbC4gSi4gTWVkLjwv
YWJici0xPjwvcGVyaW9kaWNhbD48cGFnZXM+MjA3MS0yMDgyPC9wYWdlcz48dm9sdW1lPjM3MDwv
dm9sdW1lPjxudW1iZXI+MjI8L251bWJlcj48ZGF0ZXM+PHllYXI+MjAxNDwveWVhcj48L2RhdGVz
Pjxpc2JuPjAwMjgtNDc5MzwvaXNibj48dXJscz48L3VybHM+PC9yZWNvcmQ+PC9DaXRlPjwvRW5k
Tm90ZT4A
</w:fldData>
        </w:fldChar>
      </w:r>
      <w:r w:rsidRPr="00960ED2">
        <w:rPr>
          <w:color w:val="000000" w:themeColor="text1"/>
        </w:rPr>
        <w:instrText xml:space="preserve"> ADDIN EN.CITE </w:instrText>
      </w:r>
      <w:r w:rsidRPr="00960ED2">
        <w:rPr>
          <w:color w:val="000000" w:themeColor="text1"/>
        </w:rPr>
        <w:fldChar w:fldCharType="begin">
          <w:fldData xml:space="preserve">PEVuZE5vdGU+PENpdGU+PEF1dGhvcj5MaTwvQXV0aG9yPjxZZWFyPjIwMjI8L1llYXI+PFJlY051
bT4zMTI8L1JlY051bT48RGlzcGxheVRleHQ+PHN0eWxlIGZhY2U9InN1cGVyc2NyaXB0Ij5bN108
L3N0eWxlPjwvRGlzcGxheVRleHQ+PHJlY29yZD48cmVjLW51bWJlcj4zMTI8L3JlYy1udW1iZXI+
PGZvcmVpZ24ta2V5cz48a2V5IGFwcD0iRU4iIGRiLWlkPSJyYXhhc3pmcjN2dGE5bWV6cHQ3eGVw
MHIycjV6ZHAycHd6ZHIiIHRpbWVzdGFtcD0iMTY2MzkxMjM1OSI+MzEyPC9rZXk+PC9mb3JlaWdu
LWtleXM+PHJlZi10eXBlIG5hbWU9IkpvdXJuYWwgQXJ0aWNsZSI+MTc8L3JlZi10eXBlPjxjb250
cmlidXRvcnM+PGF1dGhvcnM+PGF1dGhvcj5MaSwgUnVpPC9hdXRob3I+PGF1dGhvcj5KaWEsIFlp
emhlbjwvYXV0aG9yPjxhdXRob3I+S29uZywgWGlhb2hhbjwvYXV0aG9yPjxhdXRob3I+TmllLCBZ
aWNodTwvYXV0aG9yPjxhdXRob3I+RGVuZywgWWFuZzwvYXV0aG9yPjxhdXRob3I+TGl1LCBZYW5n
PC9hdXRob3I+PC9hdXRob3JzPjwvY29udHJpYnV0b3JzPjx0aXRsZXM+PHRpdGxlPk5vdmVsIGRy
dWcgZGVsaXZlcnkgc3lzdGVtcyBhbmQgZGlzZWFzZSBtb2RlbHMgZm9yIHB1bG1vbmFyeSBmaWJy
b3NpczwvdGl0bGU+PHNlY29uZGFyeS10aXRsZT5Kb3VybmFsIG9mIENvbnRyb2xsZWQgUmVsZWFz
ZTwvc2Vjb25kYXJ5LXRpdGxlPjwvdGl0bGVzPjxwZXJpb2RpY2FsPjxmdWxsLXRpdGxlPkpvdXJu
YWwgb2YgQ29udHJvbGxlZCBSZWxlYXNlPC9mdWxsLXRpdGxlPjxhYmJyLTE+Si4gQ29udHJvbC4g
UmVsZWFzZTwvYWJici0xPjxhYmJyLTI+SiBDb250cm9sIFJlbGVhc2U8L2FiYnItMj48L3Blcmlv
ZGljYWw+PHBhZ2VzPjk1LTExNDwvcGFnZXM+PHZvbHVtZT4zNDg8L3ZvbHVtZT48ZGF0ZXM+PHll
YXI+MjAyMjwveWVhcj48L2RhdGVzPjxpc2JuPjAxNjgtMzY1OTwvaXNibj48dXJscz48L3VybHM+
PC9yZWNvcmQ+PC9DaXRlPjxDaXRlPjxBdXRob3I+UmljaGVsZGk8L0F1dGhvcj48WWVhcj4yMDE0
PC9ZZWFyPjxSZWNOdW0+MzM0PC9SZWNOdW0+PHJlY29yZD48cmVjLW51bWJlcj4zMzQ8L3JlYy1u
dW1iZXI+PGZvcmVpZ24ta2V5cz48a2V5IGFwcD0iRU4iIGRiLWlkPSJyYXhhc3pmcjN2dGE5bWV6
cHQ3eGVwMHIycjV6ZHAycHd6ZHIiIHRpbWVzdGFtcD0iMTY2MzkyMTA3MSI+MzM0PC9rZXk+PC9m
b3JlaWduLWtleXM+PHJlZi10eXBlIG5hbWU9IkpvdXJuYWwgQXJ0aWNsZSI+MTc8L3JlZi10eXBl
Pjxjb250cmlidXRvcnM+PGF1dGhvcnM+PGF1dGhvcj5SaWNoZWxkaSwgTHVjYTwvYXV0aG9yPjxh
dXRob3I+RHUgQm9pcywgUm9sYW5kIE08L2F1dGhvcj48YXV0aG9yPlJhZ2h1LCBHYW5lc2g8L2F1
dGhvcj48YXV0aG9yPkF6dW1hLCBBcmF0YTwvYXV0aG9yPjxhdXRob3I+QnJvd24sIEtldmluIEs8
L2F1dGhvcj48YXV0aG9yPkNvc3RhYmVsLCBVbHJpY2g8L2F1dGhvcj48YXV0aG9yPkNvdHRpbiwg
VmluY2VudDwvYXV0aG9yPjxhdXRob3I+RmxhaGVydHksIEtldmluIFI8L2F1dGhvcj48YXV0aG9y
PkhhbnNlbGwsIERhdmlkIE08L2F1dGhvcj48YXV0aG9yPklub3VlLCBZb3NoaWthenU8L2F1dGhv
cj48L2F1dGhvcnM+PC9jb250cmlidXRvcnM+PHRpdGxlcz48dGl0bGU+RWZmaWNhY3kgYW5kIHNh
ZmV0eSBvZiBuaW50ZWRhbmliIGluIGlkaW9wYXRoaWMgcHVsbW9uYXJ5IGZpYnJvc2lzPC90aXRs
ZT48c2Vjb25kYXJ5LXRpdGxlPk5ldyBFbmdsYW5kIEpvdXJuYWwgb2YgTWVkaWNpbmU8L3NlY29u
ZGFyeS10aXRsZT48L3RpdGxlcz48cGVyaW9kaWNhbD48ZnVsbC10aXRsZT5OZXcgRW5nbGFuZCBq
b3VybmFsIG9mIG1lZGljaW5lPC9mdWxsLXRpdGxlPjxhYmJyLTE+Ti4gRW5nbC4gSi4gTWVkLjwv
YWJici0xPjwvcGVyaW9kaWNhbD48cGFnZXM+MjA3MS0yMDgyPC9wYWdlcz48dm9sdW1lPjM3MDwv
dm9sdW1lPjxudW1iZXI+MjI8L251bWJlcj48ZGF0ZXM+PHllYXI+MjAxNDwveWVhcj48L2RhdGVz
Pjxpc2JuPjAwMjgtNDc5MzwvaXNibj48dXJscz48L3VybHM+PC9yZWNvcmQ+PC9DaXRlPjwvRW5k
Tm90ZT4A
</w:fldData>
        </w:fldChar>
      </w:r>
      <w:r w:rsidRPr="00960ED2">
        <w:rPr>
          <w:color w:val="000000" w:themeColor="text1"/>
        </w:rPr>
        <w:instrText xml:space="preserve"> ADDIN EN.CITE.DATA </w:instrText>
      </w:r>
      <w:r w:rsidRPr="00960ED2">
        <w:rPr>
          <w:color w:val="000000" w:themeColor="text1"/>
        </w:rPr>
      </w:r>
      <w:r w:rsidRPr="00960ED2">
        <w:rPr>
          <w:color w:val="000000" w:themeColor="text1"/>
        </w:rPr>
        <w:fldChar w:fldCharType="end"/>
      </w:r>
      <w:r w:rsidRPr="00960ED2">
        <w:rPr>
          <w:color w:val="000000" w:themeColor="text1"/>
        </w:rPr>
      </w:r>
      <w:r w:rsidRPr="00960ED2">
        <w:rPr>
          <w:color w:val="000000" w:themeColor="text1"/>
        </w:rPr>
        <w:fldChar w:fldCharType="separate"/>
      </w:r>
      <w:r w:rsidRPr="00960ED2">
        <w:rPr>
          <w:noProof/>
          <w:color w:val="000000" w:themeColor="text1"/>
          <w:vertAlign w:val="superscript"/>
        </w:rPr>
        <w:t>[7]</w:t>
      </w:r>
      <w:r w:rsidRPr="00960ED2">
        <w:rPr>
          <w:color w:val="000000" w:themeColor="text1"/>
        </w:rPr>
        <w:fldChar w:fldCharType="end"/>
      </w:r>
      <w:r w:rsidRPr="00960ED2">
        <w:rPr>
          <w:color w:val="000000" w:themeColor="text1"/>
        </w:rPr>
        <w:t xml:space="preserve"> has increased. However, the delivery methods of these drugs, such as oral administration or intravenous injection, are not lung-targeted, so excessive amounts are used and lead to side effects, such as liver dysfunction. Moreover, the effect of dual-releasing Pir and another corticosteroid drug molecule, dexamethasone (Dex)</w:t>
      </w:r>
      <w:r w:rsidRPr="00960ED2">
        <w:rPr>
          <w:color w:val="000000" w:themeColor="text1"/>
        </w:rPr>
        <w:fldChar w:fldCharType="begin"/>
      </w:r>
      <w:r w:rsidRPr="00960ED2">
        <w:rPr>
          <w:color w:val="000000" w:themeColor="text1"/>
        </w:rPr>
        <w:instrText xml:space="preserve"> ADDIN EN.CITE &lt;EndNote&gt;&lt;Cite&gt;&lt;Author&gt;Sang&lt;/Author&gt;&lt;Year&gt;2021&lt;/Year&gt;&lt;RecNum&gt;315&lt;/RecNum&gt;&lt;DisplayText&gt;&lt;style face="superscript"&gt;[5b]&lt;/style&gt;&lt;/DisplayText&gt;&lt;record&gt;&lt;rec-number&gt;315&lt;/rec-number&gt;&lt;foreign-keys&gt;&lt;key app="EN" db-id="raxaszfr3vta9mezpt7xep0r2r5zdp2pwzdr" timestamp="1663912459"&gt;315&lt;/key&gt;&lt;/foreign-keys&gt;&lt;ref-type name="Journal Article"&gt;17&lt;/ref-type&gt;&lt;contributors&gt;&lt;authors&gt;&lt;author&gt;Sang, Xiaoqing&lt;/author&gt;&lt;author&gt;Wang, Yuanyuan&lt;/author&gt;&lt;author&gt;Xue, Zhifeng&lt;/author&gt;&lt;author&gt;Qi, Dawei&lt;/author&gt;&lt;author&gt;Fan, Guanwei&lt;/author&gt;&lt;author&gt;Tian, Fei&lt;/author&gt;&lt;author&gt;Zhu, Yan&lt;/author&gt;&lt;author&gt;Yang, Jian&lt;/author&gt;&lt;/authors&gt;&lt;/contributors&gt;&lt;titles&gt;&lt;title&gt;Macrophage-targeted lung delivery of dexamethasone improves pulmonary fibrosis therapy via regulating the immune microenvironment&lt;/title&gt;&lt;secondary-title&gt;Frontiers in immunology&lt;/secondary-title&gt;&lt;/titles&gt;&lt;periodical&gt;&lt;full-title&gt;Frontiers in Immunology&lt;/full-title&gt;&lt;abbr-1&gt;Front. Immunol.&lt;/abbr-1&gt;&lt;abbr-2&gt;Front Immunol&lt;/abbr-2&gt;&lt;/periodical&gt;&lt;pages&gt;613907&lt;/pages&gt;&lt;volume&gt;12&lt;/volume&gt;&lt;dates&gt;&lt;year&gt;2021&lt;/year&gt;&lt;/dates&gt;&lt;isbn&gt;1664-3224&lt;/isbn&gt;&lt;urls&gt;&lt;/urls&gt;&lt;/record&gt;&lt;/Cite&gt;&lt;/EndNote&gt;</w:instrText>
      </w:r>
      <w:r w:rsidRPr="00960ED2">
        <w:rPr>
          <w:color w:val="000000" w:themeColor="text1"/>
        </w:rPr>
        <w:fldChar w:fldCharType="separate"/>
      </w:r>
      <w:r w:rsidRPr="00960ED2">
        <w:rPr>
          <w:noProof/>
          <w:color w:val="000000" w:themeColor="text1"/>
          <w:vertAlign w:val="superscript"/>
        </w:rPr>
        <w:t>[5b]</w:t>
      </w:r>
      <w:r w:rsidRPr="00960ED2">
        <w:rPr>
          <w:color w:val="000000" w:themeColor="text1"/>
        </w:rPr>
        <w:fldChar w:fldCharType="end"/>
      </w:r>
      <w:r w:rsidRPr="00960ED2">
        <w:rPr>
          <w:color w:val="000000" w:themeColor="text1"/>
        </w:rPr>
        <w:t>, also remains unexplored.</w:t>
      </w:r>
    </w:p>
    <w:p w14:paraId="422DE3B9" w14:textId="6BE68302" w:rsidR="00735223" w:rsidRPr="00960ED2" w:rsidRDefault="00735223" w:rsidP="00735223">
      <w:pPr>
        <w:spacing w:line="480" w:lineRule="auto"/>
        <w:ind w:firstLineChars="50" w:firstLine="120"/>
        <w:rPr>
          <w:color w:val="000000" w:themeColor="text1"/>
        </w:rPr>
      </w:pPr>
      <w:r w:rsidRPr="00960ED2">
        <w:rPr>
          <w:color w:val="000000" w:themeColor="text1"/>
        </w:rPr>
        <w:lastRenderedPageBreak/>
        <w:t>The pulmonary delivery system (PDS) delivers drugs through the lungs is an attractive route for therapeutic administration to treat various disorders, including heart disease</w:t>
      </w:r>
      <w:r w:rsidRPr="00960ED2">
        <w:rPr>
          <w:color w:val="000000" w:themeColor="text1"/>
        </w:rPr>
        <w:fldChar w:fldCharType="begin"/>
      </w:r>
      <w:r w:rsidRPr="00960ED2">
        <w:rPr>
          <w:color w:val="000000" w:themeColor="text1"/>
        </w:rPr>
        <w:instrText xml:space="preserve"> ADDIN EN.CITE &lt;EndNote&gt;&lt;Cite&gt;&lt;Author&gt;Patton&lt;/Author&gt;&lt;Year&gt;2007&lt;/Year&gt;&lt;RecNum&gt;295&lt;/RecNum&gt;&lt;DisplayText&gt;&lt;style face="superscript"&gt;[8]&lt;/style&gt;&lt;/DisplayText&gt;&lt;record&gt;&lt;rec-number&gt;295&lt;/rec-number&gt;&lt;foreign-keys&gt;&lt;key app="EN" db-id="raxaszfr3vta9mezpt7xep0r2r5zdp2pwzdr" timestamp="1663911329"&gt;295&lt;/key&gt;&lt;/foreign-keys&gt;&lt;ref-type name="Journal Article"&gt;17&lt;/ref-type&gt;&lt;contributors&gt;&lt;authors&gt;&lt;author&gt;Patton, John S&lt;/author&gt;&lt;author&gt;Byron, Peter R&lt;/author&gt;&lt;/authors&gt;&lt;/contributors&gt;&lt;titles&gt;&lt;title&gt;Inhaling medicines: delivering drugs to the body through the lungs&lt;/title&gt;&lt;secondary-title&gt;Nature reviews Drug discovery&lt;/secondary-title&gt;&lt;/titles&gt;&lt;periodical&gt;&lt;full-title&gt;Nature Reviews Drug Discovery&lt;/full-title&gt;&lt;abbr-1&gt;Nat. Rev. Drug Discov.&lt;/abbr-1&gt;&lt;/periodical&gt;&lt;pages&gt;67-74&lt;/pages&gt;&lt;volume&gt;6&lt;/volume&gt;&lt;number&gt;1&lt;/number&gt;&lt;dates&gt;&lt;year&gt;2007&lt;/year&gt;&lt;/dates&gt;&lt;isbn&gt;1474-1784&lt;/isbn&gt;&lt;urls&gt;&lt;/urls&gt;&lt;/record&gt;&lt;/Cite&gt;&lt;Cite&gt;&lt;Author&gt;Ding&lt;/Author&gt;&lt;Year&gt;2021&lt;/Year&gt;&lt;RecNum&gt;296&lt;/RecNum&gt;&lt;record&gt;&lt;rec-number&gt;296&lt;/rec-number&gt;&lt;foreign-keys&gt;&lt;key app="EN" db-id="raxaszfr3vta9mezpt7xep0r2r5zdp2pwzdr" timestamp="1663911334"&gt;296&lt;/key&gt;&lt;/foreign-keys&gt;&lt;ref-type name="Journal Article"&gt;17&lt;/ref-type&gt;&lt;contributors&gt;&lt;authors&gt;&lt;author&gt;Ding, Ling&lt;/author&gt;&lt;author&gt;Tang, Siyuan&lt;/author&gt;&lt;author&gt;Wyatt, Todd A&lt;/author&gt;&lt;author&gt;Knoell, Daren L&lt;/author&gt;&lt;author&gt;Oupický, David&lt;/author&gt;&lt;/authors&gt;&lt;/contributors&gt;&lt;titles&gt;&lt;title&gt;Pulmonary siRNA delivery for lung disease: review of recent progress and challenges&lt;/title&gt;&lt;secondary-title&gt;Journal of Controlled Release&lt;/secondary-title&gt;&lt;/titles&gt;&lt;periodical&gt;&lt;full-title&gt;Journal of Controlled Release&lt;/full-title&gt;&lt;abbr-1&gt;J. Control. Release&lt;/abbr-1&gt;&lt;abbr-2&gt;J Control Release&lt;/abbr-2&gt;&lt;/periodical&gt;&lt;pages&gt;977-991&lt;/pages&gt;&lt;volume&gt;330&lt;/volume&gt;&lt;dates&gt;&lt;year&gt;2021&lt;/year&gt;&lt;/dates&gt;&lt;isbn&gt;0168-3659&lt;/isbn&gt;&lt;urls&gt;&lt;/urls&gt;&lt;/record&gt;&lt;/Cite&gt;&lt;/EndNote&gt;</w:instrText>
      </w:r>
      <w:r w:rsidRPr="00960ED2">
        <w:rPr>
          <w:color w:val="000000" w:themeColor="text1"/>
        </w:rPr>
        <w:fldChar w:fldCharType="separate"/>
      </w:r>
      <w:r w:rsidRPr="00960ED2">
        <w:rPr>
          <w:noProof/>
          <w:color w:val="000000" w:themeColor="text1"/>
          <w:vertAlign w:val="superscript"/>
        </w:rPr>
        <w:t>[8]</w:t>
      </w:r>
      <w:r w:rsidRPr="00960ED2">
        <w:rPr>
          <w:color w:val="000000" w:themeColor="text1"/>
        </w:rPr>
        <w:fldChar w:fldCharType="end"/>
      </w:r>
      <w:r w:rsidRPr="00960ED2">
        <w:rPr>
          <w:color w:val="000000" w:themeColor="text1"/>
        </w:rPr>
        <w:t>. PDS is a simple, rapid, targeted delivering method that can potentially enhance the therapeutic efficiency and bioavailability of drugs, especially in lung-specific diseases</w:t>
      </w:r>
      <w:r w:rsidRPr="00960ED2">
        <w:rPr>
          <w:color w:val="000000" w:themeColor="text1"/>
        </w:rPr>
        <w:fldChar w:fldCharType="begin">
          <w:fldData xml:space="preserve">PEVuZE5vdGU+PENpdGU+PEF1dGhvcj5QZXJyeTwvQXV0aG9yPjxZZWFyPjIwMjA8L1llYXI+PFJl
Y051bT4yOTc8L1JlY051bT48RGlzcGxheVRleHQ+PHN0eWxlIGZhY2U9InN1cGVyc2NyaXB0Ij5b
OV08L3N0eWxlPjwvRGlzcGxheVRleHQ+PHJlY29yZD48cmVjLW51bWJlcj4yOTc8L3JlYy1udW1i
ZXI+PGZvcmVpZ24ta2V5cz48a2V5IGFwcD0iRU4iIGRiLWlkPSJyYXhhc3pmcjN2dGE5bWV6cHQ3
eGVwMHIycjV6ZHAycHd6ZHIiIHRpbWVzdGFtcD0iMTY2MzkxMTM2NSI+Mjk3PC9rZXk+PC9mb3Jl
aWduLWtleXM+PHJlZi10eXBlIG5hbWU9IkpvdXJuYWwgQXJ0aWNsZSI+MTc8L3JlZi10eXBlPjxj
b250cmlidXRvcnM+PGF1dGhvcnM+PGF1dGhvcj5QZXJyeSwgSmlsbGlhbiBMPC9hdXRob3I+PGF1
dGhvcj5UaWFuLCBTaGFvbWluPC9hdXRob3I+PGF1dGhvcj5TZW5nb3R0dXZlbCwgTmlzaXRoYTwv
YXV0aG9yPjxhdXRob3I+SGFycmlzb24sIEVtaWx5IEI8L2F1dGhvcj48YXV0aG9yPkdvcmVudGxh
LCBCYWxhY2hhbmRyYSBLPC9hdXRob3I+PGF1dGhvcj5LYXBhZGlhLCBDaGludGFuIEg8L2F1dGhv
cj48YXV0aG9yPkNoZW5nLCBOaW5nPC9hdXRob3I+PGF1dGhvcj5MdWZ0LCBKIENocmlzdG9waGVy
PC9hdXRob3I+PGF1dGhvcj5UaW5nLCBKZW5ueSBQLVk8L2F1dGhvcj48YXV0aG9yPkRlU2ltb25l
LCBKb3NlcGggTTwvYXV0aG9yPjwvYXV0aG9ycz48L2NvbnRyaWJ1dG9ycz48dGl0bGVzPjx0aXRs
ZT5QdWxtb25hcnkgZGVsaXZlcnkgb2YgbmFub3BhcnRpY2xlLWJvdW5kIHRvbGwtbGlrZSByZWNl
cHRvciA5IGFnb25pc3QgZm9yIHRoZSB0cmVhdG1lbnQgb2YgbWV0YXN0YXRpYyBsdW5nIGNhbmNl
cjwvdGl0bGU+PHNlY29uZGFyeS10aXRsZT5BQ1MgbmFubzwvc2Vjb25kYXJ5LXRpdGxlPjwvdGl0
bGVzPjxwYWdlcz43MjAwLTcyMTU8L3BhZ2VzPjx2b2x1bWU+MTQ8L3ZvbHVtZT48bnVtYmVyPjY8
L251bWJlcj48ZGF0ZXM+PHllYXI+MjAyMDwveWVhcj48L2RhdGVzPjxpc2JuPjE5MzYtMDg1MTwv
aXNibj48dXJscz48L3VybHM+PC9yZWNvcmQ+PC9DaXRlPjxDaXRlPjxBdXRob3I+S2ltPC9BdXRo
b3I+PFllYXI+MjAyMTwvWWVhcj48UmVjTnVtPjI5ODwvUmVjTnVtPjxyZWNvcmQ+PHJlYy1udW1i
ZXI+Mjk4PC9yZWMtbnVtYmVyPjxmb3JlaWduLWtleXM+PGtleSBhcHA9IkVOIiBkYi1pZD0icmF4
YXN6ZnIzdnRhOW1lenB0N3hlcDByMnI1emRwMnB3emRyIiB0aW1lc3RhbXA9IjE2NjM5MTE1MTci
PjI5ODwva2V5PjwvZm9yZWlnbi1rZXlzPjxyZWYtdHlwZSBuYW1lPSJKb3VybmFsIEFydGljbGUi
PjE3PC9yZWYtdHlwZT48Y29udHJpYnV0b3JzPjxhdXRob3JzPjxhdXRob3I+S2ltLCBHeWV1bmdZ
dW48L2F1dGhvcj48YXV0aG9yPkxlZSwgWW91bmdraTwvYXV0aG9yPjxhdXRob3I+SGEsIEp1bmt5
dTwvYXV0aG9yPjxhdXRob3I+SGFuLCBTYW5ncm9rPC9hdXRob3I+PGF1dGhvcj5MZWUsIE1pbmh5
dW5nPC9hdXRob3I+PC9hdXRob3JzPjwvY29udHJpYnV0b3JzPjx0aXRsZXM+PHRpdGxlPkVuZ2lu
ZWVyaW5nIGV4b3NvbWVzIGZvciBwdWxtb25hcnkgZGVsaXZlcnkgb2YgcGVwdGlkZXMgYW5kIGRy
dWdzIHRvIGluZmxhbW1hdG9yeSBsdW5nIGNlbGxzIGJ5IGluaGFsYXRpb248L3RpdGxlPjxzZWNv
bmRhcnktdGl0bGU+Sm91cm5hbCBvZiBDb250cm9sbGVkIFJlbGVhc2U8L3NlY29uZGFyeS10aXRs
ZT48L3RpdGxlcz48cGVyaW9kaWNhbD48ZnVsbC10aXRsZT5Kb3VybmFsIG9mIENvbnRyb2xsZWQg
UmVsZWFzZTwvZnVsbC10aXRsZT48YWJici0xPkouIENvbnRyb2wuIFJlbGVhc2U8L2FiYnItMT48
YWJici0yPkogQ29udHJvbCBSZWxlYXNlPC9hYmJyLTI+PC9wZXJpb2RpY2FsPjxwYWdlcz42ODQt
Njk1PC9wYWdlcz48dm9sdW1lPjMzMDwvdm9sdW1lPjxkYXRlcz48eWVhcj4yMDIxPC95ZWFyPjwv
ZGF0ZXM+PGlzYm4+MDE2OC0zNjU5PC9pc2JuPjx1cmxzPjwvdXJscz48L3JlY29yZD48L0NpdGU+
PENpdGU+PEF1dGhvcj5BbmRyYWRlPC9BdXRob3I+PFllYXI+MjAxMzwvWWVhcj48UmVjTnVtPjMy
OTwvUmVjTnVtPjxyZWNvcmQ+PHJlYy1udW1iZXI+MzI5PC9yZWMtbnVtYmVyPjxmb3JlaWduLWtl
eXM+PGtleSBhcHA9IkVOIiBkYi1pZD0icmF4YXN6ZnIzdnRhOW1lenB0N3hlcDByMnI1emRwMnB3
emRyIiB0aW1lc3RhbXA9IjE2NjM5MjA3OTIiPjMyOTwva2V5PjwvZm9yZWlnbi1rZXlzPjxyZWYt
dHlwZSBuYW1lPSJKb3VybmFsIEFydGljbGUiPjE3PC9yZWYtdHlwZT48Y29udHJpYnV0b3JzPjxh
dXRob3JzPjxhdXRob3I+QW5kcmFkZSwgRmVybmFuZGE8L2F1dGhvcj48YXV0aG9yPlJhZmFlbCwg
RGlhbmE8L2F1dGhvcj48YXV0aG9yPlZpZGVpcmEsIE1hZmFsZGE8L2F1dGhvcj48YXV0aG9yPkZl
cnJlaXJhLCBEb21pbmdvczwvYXV0aG9yPjxhdXRob3I+U29zbmlrLCBBbGVqYW5kcm88L2F1dGhv
cj48YXV0aG9yPlNhcm1lbnRvLCBCcnVubzwvYXV0aG9yPjwvYXV0aG9ycz48L2NvbnRyaWJ1dG9y
cz48dGl0bGVzPjx0aXRsZT5OYW5vdGVjaG5vbG9neSBhbmQgcHVsbW9uYXJ5IGRlbGl2ZXJ5IHRv
IG92ZXJjb21lIHJlc2lzdGFuY2UgaW4gaW5mZWN0aW91cyBkaXNlYXNlczwvdGl0bGU+PHNlY29u
ZGFyeS10aXRsZT5BZHZhbmNlZCBkcnVnIGRlbGl2ZXJ5IHJldmlld3M8L3NlY29uZGFyeS10aXRs
ZT48L3RpdGxlcz48cGFnZXM+MTgxNi0xODI3PC9wYWdlcz48dm9sdW1lPjY1PC92b2x1bWU+PG51
bWJlcj4xMy0xNDwvbnVtYmVyPjxkYXRlcz48eWVhcj4yMDEzPC95ZWFyPjwvZGF0ZXM+PGlzYm4+
MDE2OS00MDlYPC9pc2JuPjx1cmxzPjwvdXJscz48L3JlY29yZD48L0NpdGU+PC9FbmROb3RlPn==
</w:fldData>
        </w:fldChar>
      </w:r>
      <w:r w:rsidRPr="00960ED2">
        <w:rPr>
          <w:color w:val="000000" w:themeColor="text1"/>
        </w:rPr>
        <w:instrText xml:space="preserve"> ADDIN EN.CITE </w:instrText>
      </w:r>
      <w:r w:rsidRPr="00960ED2">
        <w:rPr>
          <w:color w:val="000000" w:themeColor="text1"/>
        </w:rPr>
        <w:fldChar w:fldCharType="begin">
          <w:fldData xml:space="preserve">PEVuZE5vdGU+PENpdGU+PEF1dGhvcj5QZXJyeTwvQXV0aG9yPjxZZWFyPjIwMjA8L1llYXI+PFJl
Y051bT4yOTc8L1JlY051bT48RGlzcGxheVRleHQ+PHN0eWxlIGZhY2U9InN1cGVyc2NyaXB0Ij5b
OV08L3N0eWxlPjwvRGlzcGxheVRleHQ+PHJlY29yZD48cmVjLW51bWJlcj4yOTc8L3JlYy1udW1i
ZXI+PGZvcmVpZ24ta2V5cz48a2V5IGFwcD0iRU4iIGRiLWlkPSJyYXhhc3pmcjN2dGE5bWV6cHQ3
eGVwMHIycjV6ZHAycHd6ZHIiIHRpbWVzdGFtcD0iMTY2MzkxMTM2NSI+Mjk3PC9rZXk+PC9mb3Jl
aWduLWtleXM+PHJlZi10eXBlIG5hbWU9IkpvdXJuYWwgQXJ0aWNsZSI+MTc8L3JlZi10eXBlPjxj
b250cmlidXRvcnM+PGF1dGhvcnM+PGF1dGhvcj5QZXJyeSwgSmlsbGlhbiBMPC9hdXRob3I+PGF1
dGhvcj5UaWFuLCBTaGFvbWluPC9hdXRob3I+PGF1dGhvcj5TZW5nb3R0dXZlbCwgTmlzaXRoYTwv
YXV0aG9yPjxhdXRob3I+SGFycmlzb24sIEVtaWx5IEI8L2F1dGhvcj48YXV0aG9yPkdvcmVudGxh
LCBCYWxhY2hhbmRyYSBLPC9hdXRob3I+PGF1dGhvcj5LYXBhZGlhLCBDaGludGFuIEg8L2F1dGhv
cj48YXV0aG9yPkNoZW5nLCBOaW5nPC9hdXRob3I+PGF1dGhvcj5MdWZ0LCBKIENocmlzdG9waGVy
PC9hdXRob3I+PGF1dGhvcj5UaW5nLCBKZW5ueSBQLVk8L2F1dGhvcj48YXV0aG9yPkRlU2ltb25l
LCBKb3NlcGggTTwvYXV0aG9yPjwvYXV0aG9ycz48L2NvbnRyaWJ1dG9ycz48dGl0bGVzPjx0aXRs
ZT5QdWxtb25hcnkgZGVsaXZlcnkgb2YgbmFub3BhcnRpY2xlLWJvdW5kIHRvbGwtbGlrZSByZWNl
cHRvciA5IGFnb25pc3QgZm9yIHRoZSB0cmVhdG1lbnQgb2YgbWV0YXN0YXRpYyBsdW5nIGNhbmNl
cjwvdGl0bGU+PHNlY29uZGFyeS10aXRsZT5BQ1MgbmFubzwvc2Vjb25kYXJ5LXRpdGxlPjwvdGl0
bGVzPjxwYWdlcz43MjAwLTcyMTU8L3BhZ2VzPjx2b2x1bWU+MTQ8L3ZvbHVtZT48bnVtYmVyPjY8
L251bWJlcj48ZGF0ZXM+PHllYXI+MjAyMDwveWVhcj48L2RhdGVzPjxpc2JuPjE5MzYtMDg1MTwv
aXNibj48dXJscz48L3VybHM+PC9yZWNvcmQ+PC9DaXRlPjxDaXRlPjxBdXRob3I+S2ltPC9BdXRo
b3I+PFllYXI+MjAyMTwvWWVhcj48UmVjTnVtPjI5ODwvUmVjTnVtPjxyZWNvcmQ+PHJlYy1udW1i
ZXI+Mjk4PC9yZWMtbnVtYmVyPjxmb3JlaWduLWtleXM+PGtleSBhcHA9IkVOIiBkYi1pZD0icmF4
YXN6ZnIzdnRhOW1lenB0N3hlcDByMnI1emRwMnB3emRyIiB0aW1lc3RhbXA9IjE2NjM5MTE1MTci
PjI5ODwva2V5PjwvZm9yZWlnbi1rZXlzPjxyZWYtdHlwZSBuYW1lPSJKb3VybmFsIEFydGljbGUi
PjE3PC9yZWYtdHlwZT48Y29udHJpYnV0b3JzPjxhdXRob3JzPjxhdXRob3I+S2ltLCBHeWV1bmdZ
dW48L2F1dGhvcj48YXV0aG9yPkxlZSwgWW91bmdraTwvYXV0aG9yPjxhdXRob3I+SGEsIEp1bmt5
dTwvYXV0aG9yPjxhdXRob3I+SGFuLCBTYW5ncm9rPC9hdXRob3I+PGF1dGhvcj5MZWUsIE1pbmh5
dW5nPC9hdXRob3I+PC9hdXRob3JzPjwvY29udHJpYnV0b3JzPjx0aXRsZXM+PHRpdGxlPkVuZ2lu
ZWVyaW5nIGV4b3NvbWVzIGZvciBwdWxtb25hcnkgZGVsaXZlcnkgb2YgcGVwdGlkZXMgYW5kIGRy
dWdzIHRvIGluZmxhbW1hdG9yeSBsdW5nIGNlbGxzIGJ5IGluaGFsYXRpb248L3RpdGxlPjxzZWNv
bmRhcnktdGl0bGU+Sm91cm5hbCBvZiBDb250cm9sbGVkIFJlbGVhc2U8L3NlY29uZGFyeS10aXRs
ZT48L3RpdGxlcz48cGVyaW9kaWNhbD48ZnVsbC10aXRsZT5Kb3VybmFsIG9mIENvbnRyb2xsZWQg
UmVsZWFzZTwvZnVsbC10aXRsZT48YWJici0xPkouIENvbnRyb2wuIFJlbGVhc2U8L2FiYnItMT48
YWJici0yPkogQ29udHJvbCBSZWxlYXNlPC9hYmJyLTI+PC9wZXJpb2RpY2FsPjxwYWdlcz42ODQt
Njk1PC9wYWdlcz48dm9sdW1lPjMzMDwvdm9sdW1lPjxkYXRlcz48eWVhcj4yMDIxPC95ZWFyPjwv
ZGF0ZXM+PGlzYm4+MDE2OC0zNjU5PC9pc2JuPjx1cmxzPjwvdXJscz48L3JlY29yZD48L0NpdGU+
PENpdGU+PEF1dGhvcj5BbmRyYWRlPC9BdXRob3I+PFllYXI+MjAxMzwvWWVhcj48UmVjTnVtPjMy
OTwvUmVjTnVtPjxyZWNvcmQ+PHJlYy1udW1iZXI+MzI5PC9yZWMtbnVtYmVyPjxmb3JlaWduLWtl
eXM+PGtleSBhcHA9IkVOIiBkYi1pZD0icmF4YXN6ZnIzdnRhOW1lenB0N3hlcDByMnI1emRwMnB3
emRyIiB0aW1lc3RhbXA9IjE2NjM5MjA3OTIiPjMyOTwva2V5PjwvZm9yZWlnbi1rZXlzPjxyZWYt
dHlwZSBuYW1lPSJKb3VybmFsIEFydGljbGUiPjE3PC9yZWYtdHlwZT48Y29udHJpYnV0b3JzPjxh
dXRob3JzPjxhdXRob3I+QW5kcmFkZSwgRmVybmFuZGE8L2F1dGhvcj48YXV0aG9yPlJhZmFlbCwg
RGlhbmE8L2F1dGhvcj48YXV0aG9yPlZpZGVpcmEsIE1hZmFsZGE8L2F1dGhvcj48YXV0aG9yPkZl
cnJlaXJhLCBEb21pbmdvczwvYXV0aG9yPjxhdXRob3I+U29zbmlrLCBBbGVqYW5kcm88L2F1dGhv
cj48YXV0aG9yPlNhcm1lbnRvLCBCcnVubzwvYXV0aG9yPjwvYXV0aG9ycz48L2NvbnRyaWJ1dG9y
cz48dGl0bGVzPjx0aXRsZT5OYW5vdGVjaG5vbG9neSBhbmQgcHVsbW9uYXJ5IGRlbGl2ZXJ5IHRv
IG92ZXJjb21lIHJlc2lzdGFuY2UgaW4gaW5mZWN0aW91cyBkaXNlYXNlczwvdGl0bGU+PHNlY29u
ZGFyeS10aXRsZT5BZHZhbmNlZCBkcnVnIGRlbGl2ZXJ5IHJldmlld3M8L3NlY29uZGFyeS10aXRs
ZT48L3RpdGxlcz48cGFnZXM+MTgxNi0xODI3PC9wYWdlcz48dm9sdW1lPjY1PC92b2x1bWU+PG51
bWJlcj4xMy0xNDwvbnVtYmVyPjxkYXRlcz48eWVhcj4yMDEzPC95ZWFyPjwvZGF0ZXM+PGlzYm4+
MDE2OS00MDlYPC9pc2JuPjx1cmxzPjwvdXJscz48L3JlY29yZD48L0NpdGU+PC9FbmROb3RlPn==
</w:fldData>
        </w:fldChar>
      </w:r>
      <w:r w:rsidRPr="00960ED2">
        <w:rPr>
          <w:color w:val="000000" w:themeColor="text1"/>
        </w:rPr>
        <w:instrText xml:space="preserve"> ADDIN EN.CITE.DATA </w:instrText>
      </w:r>
      <w:r w:rsidRPr="00960ED2">
        <w:rPr>
          <w:color w:val="000000" w:themeColor="text1"/>
        </w:rPr>
      </w:r>
      <w:r w:rsidRPr="00960ED2">
        <w:rPr>
          <w:color w:val="000000" w:themeColor="text1"/>
        </w:rPr>
        <w:fldChar w:fldCharType="end"/>
      </w:r>
      <w:r w:rsidRPr="00960ED2">
        <w:rPr>
          <w:color w:val="000000" w:themeColor="text1"/>
        </w:rPr>
      </w:r>
      <w:r w:rsidRPr="00960ED2">
        <w:rPr>
          <w:color w:val="000000" w:themeColor="text1"/>
        </w:rPr>
        <w:fldChar w:fldCharType="separate"/>
      </w:r>
      <w:r w:rsidRPr="00960ED2">
        <w:rPr>
          <w:noProof/>
          <w:color w:val="000000" w:themeColor="text1"/>
          <w:vertAlign w:val="superscript"/>
        </w:rPr>
        <w:t>[9]</w:t>
      </w:r>
      <w:r w:rsidRPr="00960ED2">
        <w:rPr>
          <w:color w:val="000000" w:themeColor="text1"/>
        </w:rPr>
        <w:fldChar w:fldCharType="end"/>
      </w:r>
      <w:r w:rsidRPr="00960ED2">
        <w:rPr>
          <w:color w:val="000000" w:themeColor="text1"/>
        </w:rPr>
        <w:t>. There are several advantages of drug administration through the lungs, including the large surface area, high vascularization, and low metabolic activity of the lungs</w:t>
      </w:r>
      <w:r w:rsidRPr="00960ED2">
        <w:rPr>
          <w:color w:val="000000" w:themeColor="text1"/>
        </w:rPr>
        <w:fldChar w:fldCharType="begin"/>
      </w:r>
      <w:r w:rsidRPr="00960ED2">
        <w:rPr>
          <w:color w:val="000000" w:themeColor="text1"/>
        </w:rPr>
        <w:instrText xml:space="preserve"> ADDIN EN.CITE &lt;EndNote&gt;&lt;Cite&gt;&lt;Author&gt;Groneberg&lt;/Author&gt;&lt;Year&gt;2003&lt;/Year&gt;&lt;RecNum&gt;299&lt;/RecNum&gt;&lt;DisplayText&gt;&lt;style face="superscript"&gt;[10]&lt;/style&gt;&lt;/DisplayText&gt;&lt;record&gt;&lt;rec-number&gt;299&lt;/rec-number&gt;&lt;foreign-keys&gt;&lt;key app="EN" db-id="raxaszfr3vta9mezpt7xep0r2r5zdp2pwzdr" timestamp="1663911616"&gt;299&lt;/key&gt;&lt;/foreign-keys&gt;&lt;ref-type name="Journal Article"&gt;17&lt;/ref-type&gt;&lt;contributors&gt;&lt;authors&gt;&lt;author&gt;Groneberg, DA&lt;/author&gt;&lt;author&gt;Witt, C&lt;/author&gt;&lt;author&gt;Wagner, U&lt;/author&gt;&lt;author&gt;Chung, KF&lt;/author&gt;&lt;author&gt;Fischer, A&lt;/author&gt;&lt;/authors&gt;&lt;/contributors&gt;&lt;titles&gt;&lt;title&gt;Fundamentals of pulmonary drug delivery&lt;/title&gt;&lt;secondary-title&gt;Respiratory medicine&lt;/secondary-title&gt;&lt;/titles&gt;&lt;periodical&gt;&lt;full-title&gt;Respiratory Medicine&lt;/full-title&gt;&lt;abbr-1&gt;Respir. Med.&lt;/abbr-1&gt;&lt;abbr-2&gt;Respir Med&lt;/abbr-2&gt;&lt;/periodical&gt;&lt;pages&gt;382-387&lt;/pages&gt;&lt;volume&gt;97&lt;/volume&gt;&lt;number&gt;4&lt;/number&gt;&lt;dates&gt;&lt;year&gt;2003&lt;/year&gt;&lt;/dates&gt;&lt;isbn&gt;0954-6111&lt;/isbn&gt;&lt;urls&gt;&lt;/urls&gt;&lt;/record&gt;&lt;/Cite&gt;&lt;Cite&gt;&lt;Author&gt;Mansour&lt;/Author&gt;&lt;Year&gt;2009&lt;/Year&gt;&lt;RecNum&gt;330&lt;/RecNum&gt;&lt;record&gt;&lt;rec-number&gt;330&lt;/rec-number&gt;&lt;foreign-keys&gt;&lt;key app="EN" db-id="raxaszfr3vta9mezpt7xep0r2r5zdp2pwzdr" timestamp="1663920855"&gt;330&lt;/key&gt;&lt;/foreign-keys&gt;&lt;ref-type name="Journal Article"&gt;17&lt;/ref-type&gt;&lt;contributors&gt;&lt;authors&gt;&lt;author&gt;Mansour, Heidi M&lt;/author&gt;&lt;author&gt;Rhee, Yun-Seok&lt;/author&gt;&lt;author&gt;Wu, Xiao&lt;/author&gt;&lt;/authors&gt;&lt;/contributors&gt;&lt;titles&gt;&lt;title&gt;Nanomedicine in pulmonary delivery&lt;/title&gt;&lt;secondary-title&gt;International journal of nanomedicine&lt;/secondary-title&gt;&lt;/titles&gt;&lt;periodical&gt;&lt;full-title&gt;International journal of nanomedicine&lt;/full-title&gt;&lt;abbr-1&gt;Int. J. Nanomedicine.&lt;/abbr-1&gt;&lt;/periodical&gt;&lt;pages&gt;299&lt;/pages&gt;&lt;volume&gt;4&lt;/volume&gt;&lt;dates&gt;&lt;year&gt;2009&lt;/year&gt;&lt;/dates&gt;&lt;urls&gt;&lt;/urls&gt;&lt;/record&gt;&lt;/Cite&gt;&lt;/EndNote&gt;</w:instrText>
      </w:r>
      <w:r w:rsidRPr="00960ED2">
        <w:rPr>
          <w:color w:val="000000" w:themeColor="text1"/>
        </w:rPr>
        <w:fldChar w:fldCharType="separate"/>
      </w:r>
      <w:r w:rsidRPr="00960ED2">
        <w:rPr>
          <w:noProof/>
          <w:color w:val="000000" w:themeColor="text1"/>
          <w:vertAlign w:val="superscript"/>
        </w:rPr>
        <w:t>[10]</w:t>
      </w:r>
      <w:r w:rsidRPr="00960ED2">
        <w:rPr>
          <w:color w:val="000000" w:themeColor="text1"/>
        </w:rPr>
        <w:fldChar w:fldCharType="end"/>
      </w:r>
      <w:r w:rsidRPr="00960ED2">
        <w:rPr>
          <w:color w:val="000000" w:themeColor="text1"/>
        </w:rPr>
        <w:t xml:space="preserve">. However, these advantages also </w:t>
      </w:r>
      <w:bookmarkEnd w:id="0"/>
      <w:r w:rsidRPr="00960ED2">
        <w:rPr>
          <w:color w:val="000000" w:themeColor="text1"/>
        </w:rPr>
        <w:t>allow toxic and harmful substances (</w:t>
      </w:r>
      <w:r w:rsidRPr="00960ED2">
        <w:rPr>
          <w:i/>
          <w:iCs/>
          <w:color w:val="000000" w:themeColor="text1"/>
        </w:rPr>
        <w:t>e.g.,</w:t>
      </w:r>
      <w:r w:rsidRPr="00960ED2">
        <w:rPr>
          <w:color w:val="000000" w:themeColor="text1"/>
        </w:rPr>
        <w:t xml:space="preserve"> bacteria, contaminants) to enter the lungs with the same high efficiency; hence, lungs have biological barriers for protection. First, there is a viscous mucus layer composed of mucin protein in the airways of the lungs. Mucin is a high molecular weight, heavily glycosylated protein with a fibrillar aggregated structure</w:t>
      </w:r>
      <w:r w:rsidRPr="00960ED2">
        <w:rPr>
          <w:color w:val="000000" w:themeColor="text1"/>
        </w:rPr>
        <w:fldChar w:fldCharType="begin"/>
      </w:r>
      <w:r w:rsidRPr="00960ED2">
        <w:rPr>
          <w:color w:val="000000" w:themeColor="text1"/>
        </w:rPr>
        <w:instrText xml:space="preserve"> ADDIN EN.CITE &lt;EndNote&gt;&lt;Cite&gt;&lt;Author&gt;Bandi&lt;/Author&gt;&lt;Year&gt;2021&lt;/Year&gt;&lt;RecNum&gt;300&lt;/RecNum&gt;&lt;DisplayText&gt;&lt;style face="superscript"&gt;[11]&lt;/style&gt;&lt;/DisplayText&gt;&lt;record&gt;&lt;rec-number&gt;300&lt;/rec-number&gt;&lt;foreign-keys&gt;&lt;key app="EN" db-id="raxaszfr3vta9mezpt7xep0r2r5zdp2pwzdr" timestamp="1663911703"&gt;300&lt;/key&gt;&lt;/foreign-keys&gt;&lt;ref-type name="Journal Article"&gt;17&lt;/ref-type&gt;&lt;contributors&gt;&lt;authors&gt;&lt;author&gt;Bandi, Sony Priyanka&lt;/author&gt;&lt;author&gt;Bhatnagar, Shubhmita&lt;/author&gt;&lt;author&gt;Venuganti, Venkata Vamsi Krishna&lt;/author&gt;&lt;/authors&gt;&lt;/contributors&gt;&lt;titles&gt;&lt;title&gt;Advanced materials for drug delivery across mucosal barriers&lt;/title&gt;&lt;secondary-title&gt;Acta Biomaterialia&lt;/secondary-title&gt;&lt;/titles&gt;&lt;periodical&gt;&lt;full-title&gt;Acta Biomaterialia&lt;/full-title&gt;&lt;abbr-1&gt;Acta Biomater.&lt;/abbr-1&gt;&lt;abbr-2&gt;Acta Biomater&lt;/abbr-2&gt;&lt;/periodical&gt;&lt;pages&gt;13-29&lt;/pages&gt;&lt;volume&gt;119&lt;/volume&gt;&lt;dates&gt;&lt;year&gt;2021&lt;/year&gt;&lt;/dates&gt;&lt;isbn&gt;1742-7061&lt;/isbn&gt;&lt;urls&gt;&lt;/urls&gt;&lt;/record&gt;&lt;/Cite&gt;&lt;Cite&gt;&lt;Author&gt;Bansil&lt;/Author&gt;&lt;Year&gt;2006&lt;/Year&gt;&lt;RecNum&gt;328&lt;/RecNum&gt;&lt;record&gt;&lt;rec-number&gt;328&lt;/rec-number&gt;&lt;foreign-keys&gt;&lt;key app="EN" db-id="raxaszfr3vta9mezpt7xep0r2r5zdp2pwzdr" timestamp="1663920760"&gt;328&lt;/key&gt;&lt;/foreign-keys&gt;&lt;ref-type name="Journal Article"&gt;17&lt;/ref-type&gt;&lt;contributors&gt;&lt;authors&gt;&lt;author&gt;Bansil, Rama&lt;/author&gt;&lt;author&gt;Turner, Bradley S&lt;/author&gt;&lt;/authors&gt;&lt;/contributors&gt;&lt;titles&gt;&lt;title&gt;Mucin structure, aggregation, physiological functions and biomedical applications&lt;/title&gt;&lt;secondary-title&gt;Current opinion in colloid &amp;amp; interface science&lt;/secondary-title&gt;&lt;/titles&gt;&lt;periodical&gt;&lt;full-title&gt;Current Opinion in Colloid &amp;amp; Interface Science&lt;/full-title&gt;&lt;abbr-1&gt;Curr. Opin. Colloid Interface Sci.&lt;/abbr-1&gt;&lt;abbr-2&gt;Curr Opin Colloid Interface Sci&lt;/abbr-2&gt;&lt;/periodical&gt;&lt;pages&gt;164-170&lt;/pages&gt;&lt;volume&gt;11&lt;/volume&gt;&lt;number&gt;2-3&lt;/number&gt;&lt;dates&gt;&lt;year&gt;2006&lt;/year&gt;&lt;/dates&gt;&lt;isbn&gt;1359-0294&lt;/isbn&gt;&lt;urls&gt;&lt;/urls&gt;&lt;/record&gt;&lt;/Cite&gt;&lt;/EndNote&gt;</w:instrText>
      </w:r>
      <w:r w:rsidRPr="00960ED2">
        <w:rPr>
          <w:color w:val="000000" w:themeColor="text1"/>
        </w:rPr>
        <w:fldChar w:fldCharType="separate"/>
      </w:r>
      <w:r w:rsidRPr="00960ED2">
        <w:rPr>
          <w:noProof/>
          <w:color w:val="000000" w:themeColor="text1"/>
          <w:vertAlign w:val="superscript"/>
        </w:rPr>
        <w:t>[11]</w:t>
      </w:r>
      <w:r w:rsidRPr="00960ED2">
        <w:rPr>
          <w:color w:val="000000" w:themeColor="text1"/>
        </w:rPr>
        <w:fldChar w:fldCharType="end"/>
      </w:r>
      <w:r w:rsidRPr="00960ED2">
        <w:rPr>
          <w:color w:val="000000" w:themeColor="text1"/>
        </w:rPr>
        <w:t>. The harmful substances introduced during inhalation are excreted out of the body through mucociliary clearance via mucin. Second, if the harmful substances reach the alveolar region, they are removed via phagocytosis by alveolar macrophages</w:t>
      </w:r>
      <w:r w:rsidRPr="00960ED2">
        <w:rPr>
          <w:color w:val="000000" w:themeColor="text1"/>
        </w:rPr>
        <w:fldChar w:fldCharType="begin"/>
      </w:r>
      <w:r w:rsidRPr="00960ED2">
        <w:rPr>
          <w:color w:val="000000" w:themeColor="text1"/>
        </w:rPr>
        <w:instrText xml:space="preserve"> ADDIN EN.CITE &lt;EndNote&gt;&lt;Cite&gt;&lt;Author&gt;Hussell&lt;/Author&gt;&lt;Year&gt;2014&lt;/Year&gt;&lt;RecNum&gt;301&lt;/RecNum&gt;&lt;DisplayText&gt;&lt;style face="superscript"&gt;[12]&lt;/style&gt;&lt;/DisplayText&gt;&lt;record&gt;&lt;rec-number&gt;301&lt;/rec-number&gt;&lt;foreign-keys&gt;&lt;key app="EN" db-id="raxaszfr3vta9mezpt7xep0r2r5zdp2pwzdr" timestamp="1663911771"&gt;301&lt;/key&gt;&lt;/foreign-keys&gt;&lt;ref-type name="Journal Article"&gt;17&lt;/ref-type&gt;&lt;contributors&gt;&lt;authors&gt;&lt;author&gt;Hussell, Tracy&lt;/author&gt;&lt;author&gt;Bell, Thomas J&lt;/author&gt;&lt;/authors&gt;&lt;/contributors&gt;&lt;titles&gt;&lt;title&gt;Alveolar macrophages: plasticity in a tissue-specific context&lt;/title&gt;&lt;secondary-title&gt;Nature reviews immunology&lt;/secondary-title&gt;&lt;/titles&gt;&lt;periodical&gt;&lt;full-title&gt;Nature Reviews Immunology&lt;/full-title&gt;&lt;abbr-1&gt;Nat. Rev. Immunol.&lt;/abbr-1&gt;&lt;abbr-2&gt;Nat Rev Immunol&lt;/abbr-2&gt;&lt;/periodical&gt;&lt;pages&gt;81-93&lt;/pages&gt;&lt;volume&gt;14&lt;/volume&gt;&lt;number&gt;2&lt;/number&gt;&lt;dates&gt;&lt;year&gt;2014&lt;/year&gt;&lt;/dates&gt;&lt;isbn&gt;1474-1741&lt;/isbn&gt;&lt;urls&gt;&lt;/urls&gt;&lt;/record&gt;&lt;/Cite&gt;&lt;Cite&gt;&lt;Author&gt;Ochs&lt;/Author&gt;&lt;Year&gt;2020&lt;/Year&gt;&lt;RecNum&gt;302&lt;/RecNum&gt;&lt;record&gt;&lt;rec-number&gt;302&lt;/rec-number&gt;&lt;foreign-keys&gt;&lt;key app="EN" db-id="raxaszfr3vta9mezpt7xep0r2r5zdp2pwzdr" timestamp="1663911825"&gt;302&lt;/key&gt;&lt;/foreign-keys&gt;&lt;ref-type name="Journal Article"&gt;17&lt;/ref-type&gt;&lt;contributors&gt;&lt;authors&gt;&lt;author&gt;Ochs, Matthias&lt;/author&gt;&lt;author&gt;Hegermann, Jan&lt;/author&gt;&lt;author&gt;Lopez-Rodriguez, Elena&lt;/author&gt;&lt;author&gt;Timm, Sara&lt;/author&gt;&lt;author&gt;Nouailles, Geraldine&lt;/author&gt;&lt;author&gt;Matuszak, Jasmin&lt;/author&gt;&lt;author&gt;Simmons, Szandor&lt;/author&gt;&lt;author&gt;Witzenrath, Martin&lt;/author&gt;&lt;author&gt;Kuebler, Wolfgang M&lt;/author&gt;&lt;/authors&gt;&lt;/contributors&gt;&lt;titles&gt;&lt;title&gt;On top of the alveolar epithelium: surfactant and the glycocalyx&lt;/title&gt;&lt;secondary-title&gt;International Journal of Molecular Sciences&lt;/secondary-title&gt;&lt;/titles&gt;&lt;periodical&gt;&lt;full-title&gt;International Journal of Molecular Sciences&lt;/full-title&gt;&lt;abbr-1&gt;Int. J. Mol. Sci.&lt;/abbr-1&gt;&lt;abbr-2&gt;Int J Mol Sci&lt;/abbr-2&gt;&lt;/periodical&gt;&lt;pages&gt;3075&lt;/pages&gt;&lt;volume&gt;21&lt;/volume&gt;&lt;number&gt;9&lt;/number&gt;&lt;dates&gt;&lt;year&gt;2020&lt;/year&gt;&lt;/dates&gt;&lt;isbn&gt;1422-0067&lt;/isbn&gt;&lt;urls&gt;&lt;/urls&gt;&lt;/record&gt;&lt;/Cite&gt;&lt;/EndNote&gt;</w:instrText>
      </w:r>
      <w:r w:rsidRPr="00960ED2">
        <w:rPr>
          <w:color w:val="000000" w:themeColor="text1"/>
        </w:rPr>
        <w:fldChar w:fldCharType="separate"/>
      </w:r>
      <w:r w:rsidRPr="00960ED2">
        <w:rPr>
          <w:noProof/>
          <w:color w:val="000000" w:themeColor="text1"/>
          <w:vertAlign w:val="superscript"/>
        </w:rPr>
        <w:t>[12]</w:t>
      </w:r>
      <w:r w:rsidRPr="00960ED2">
        <w:rPr>
          <w:color w:val="000000" w:themeColor="text1"/>
        </w:rPr>
        <w:fldChar w:fldCharType="end"/>
      </w:r>
      <w:r w:rsidRPr="00960ED2">
        <w:rPr>
          <w:color w:val="000000" w:themeColor="text1"/>
        </w:rPr>
        <w:t>. These biological barriers of the lungs can effectively defend the human body from harmful substances. However, using the lungs for drug delivery, for instance, particle-based delivery, presents a problem as the biological barriers make it difficult for drugs to reach the alveolar region and have an effect. Hence, overcoming such a defensive system is one of the major concerns for the particle-based PDS to have a high therapeutic efficiency. As the representative delivery carrier for PDS, poly(lactide-co-glycolide) (PLGA) microparticles (MPs) are one of the most attractive materials due to their remarkable biocompatibility and enzymatic biodegradability</w:t>
      </w:r>
      <w:r w:rsidRPr="00960ED2">
        <w:rPr>
          <w:color w:val="000000" w:themeColor="text1"/>
        </w:rPr>
        <w:fldChar w:fldCharType="begin"/>
      </w:r>
      <w:r w:rsidRPr="00960ED2">
        <w:rPr>
          <w:color w:val="000000" w:themeColor="text1"/>
        </w:rPr>
        <w:instrText xml:space="preserve"> ADDIN EN.CITE &lt;EndNote&gt;&lt;Cite&gt;&lt;Author&gt;Ungaro&lt;/Author&gt;&lt;Year&gt;2012&lt;/Year&gt;&lt;RecNum&gt;303&lt;/RecNum&gt;&lt;DisplayText&gt;&lt;style face="superscript"&gt;[13]&lt;/style&gt;&lt;/DisplayText&gt;&lt;record&gt;&lt;rec-number&gt;303&lt;/rec-number&gt;&lt;foreign-keys&gt;&lt;key app="EN" db-id="raxaszfr3vta9mezpt7xep0r2r5zdp2pwzdr" timestamp="1663911885"&gt;303&lt;/key&gt;&lt;/foreign-keys&gt;&lt;ref-type name="Journal Article"&gt;17&lt;/ref-type&gt;&lt;contributors&gt;&lt;authors&gt;&lt;author&gt;Ungaro, Francesca&lt;/author&gt;&lt;author&gt;d&amp;apos;Angelo, Ivana&lt;/author&gt;&lt;author&gt;Miro, Agnese&lt;/author&gt;&lt;author&gt;La Rotonda, Maria I&lt;/author&gt;&lt;author&gt;Quaglia, Fabiana&lt;/author&gt;&lt;/authors&gt;&lt;/contributors&gt;&lt;titles&gt;&lt;title&gt;Engineered PLGA nano-and micro-carriers for pulmonary delivery: challenges and promises&lt;/title&gt;&lt;secondary-title&gt;Journal of Pharmacy and Pharmacology&lt;/secondary-title&gt;&lt;/titles&gt;&lt;periodical&gt;&lt;full-title&gt;Journal of Pharmacy and Pharmacology&lt;/full-title&gt;&lt;abbr-1&gt;J. Pharm. Pharmacol.&lt;/abbr-1&gt;&lt;abbr-2&gt;J Pharm Pharmacol&lt;/abbr-2&gt;&lt;abbr-3&gt;Journal of Pharmacy &amp;amp; Pharmacology&lt;/abbr-3&gt;&lt;/periodical&gt;&lt;pages&gt;1217-1235&lt;/pages&gt;&lt;volume&gt;64&lt;/volume&gt;&lt;number&gt;9&lt;/number&gt;&lt;dates&gt;&lt;year&gt;2012&lt;/year&gt;&lt;/dates&gt;&lt;isbn&gt;0022-3573&lt;/isbn&gt;&lt;urls&gt;&lt;/urls&gt;&lt;/record&gt;&lt;/Cite&gt;&lt;/EndNote&gt;</w:instrText>
      </w:r>
      <w:r w:rsidRPr="00960ED2">
        <w:rPr>
          <w:color w:val="000000" w:themeColor="text1"/>
        </w:rPr>
        <w:fldChar w:fldCharType="separate"/>
      </w:r>
      <w:r w:rsidRPr="00960ED2">
        <w:rPr>
          <w:noProof/>
          <w:color w:val="000000" w:themeColor="text1"/>
          <w:vertAlign w:val="superscript"/>
        </w:rPr>
        <w:t>[13]</w:t>
      </w:r>
      <w:r w:rsidRPr="00960ED2">
        <w:rPr>
          <w:color w:val="000000" w:themeColor="text1"/>
        </w:rPr>
        <w:fldChar w:fldCharType="end"/>
      </w:r>
      <w:r w:rsidRPr="00960ED2">
        <w:rPr>
          <w:color w:val="000000" w:themeColor="text1"/>
        </w:rPr>
        <w:t xml:space="preserve">. However, PLGA use is limited as it can be easily removed from the alveolar region by macrophages, and vulnerability to mucociliary clearance still exists. </w:t>
      </w:r>
    </w:p>
    <w:p w14:paraId="75860BC4" w14:textId="464DFB9D" w:rsidR="00735223" w:rsidRPr="00960ED2" w:rsidRDefault="00735223" w:rsidP="00735223">
      <w:pPr>
        <w:spacing w:line="480" w:lineRule="auto"/>
        <w:ind w:firstLineChars="50" w:firstLine="120"/>
        <w:rPr>
          <w:color w:val="000000" w:themeColor="text1"/>
        </w:rPr>
      </w:pPr>
      <w:r w:rsidRPr="00960ED2">
        <w:rPr>
          <w:color w:val="000000" w:themeColor="text1"/>
        </w:rPr>
        <w:t>Consequently, several methods for overcoming the lung defense system have been developed, such as polyethylene glycol (PEG)-ylation of the PLGA surface</w:t>
      </w:r>
      <w:r w:rsidRPr="00960ED2">
        <w:rPr>
          <w:color w:val="000000" w:themeColor="text1"/>
        </w:rPr>
        <w:fldChar w:fldCharType="begin">
          <w:fldData xml:space="preserve">PEVuZE5vdGU+PENpdGU+PEF1dGhvcj5MaTwvQXV0aG9yPjxZZWFyPjIwMjE8L1llYXI+PFJlY051
bT4zMDQ8L1JlY051bT48RGlzcGxheVRleHQ+PHN0eWxlIGZhY2U9InN1cGVyc2NyaXB0Ij5bMTRd
PC9zdHlsZT48L0Rpc3BsYXlUZXh0PjxyZWNvcmQ+PHJlYy1udW1iZXI+MzA0PC9yZWMtbnVtYmVy
Pjxmb3JlaWduLWtleXM+PGtleSBhcHA9IkVOIiBkYi1pZD0icmF4YXN6ZnIzdnRhOW1lenB0N3hl
cDByMnI1emRwMnB3emRyIiB0aW1lc3RhbXA9IjE2NjM5MTE5MjkiPjMwNDwva2V5PjwvZm9yZWln
bi1rZXlzPjxyZWYtdHlwZSBuYW1lPSJKb3VybmFsIEFydGljbGUiPjE3PC9yZWYtdHlwZT48Y29u
dHJpYnV0b3JzPjxhdXRob3JzPjxhdXRob3I+TGksIEppYXFpPC9hdXRob3I+PGF1dGhvcj5aaGVu
ZywgSHVhbmdsaWFuZzwvYXV0aG9yPjxhdXRob3I+WHUsIEVuLVl1PC9hdXRob3I+PGF1dGhvcj5N
b2Vod2FsZCwgTWljaGFlbDwvYXV0aG9yPjxhdXRob3I+Q2hlbiwgTGluYzwvYXV0aG9yPjxhdXRo
b3I+WmhhbmcsIFhpbjwvYXV0aG9yPjxhdXRob3I+TWFvLCBTaGlydWk8L2F1dGhvcj48L2F1dGhv
cnM+PC9jb250cmlidXRvcnM+PHRpdGxlcz48dGl0bGU+SW5oYWxhYmxlIFBMR0EgbWljcm9zcGhl
cmVzOiBUdW5hYmxlIGx1bmcgcmV0ZW50aW9uIGFuZCBzeXN0ZW1pYyBleHBvc3VyZSB2aWEgcG9s
eWV0aHlsZW5lIGdseWNvbCBtb2RpZmljYXRpb248L3RpdGxlPjxzZWNvbmRhcnktdGl0bGU+QWN0
YSBCaW9tYXRlcmlhbGlhPC9zZWNvbmRhcnktdGl0bGU+PC90aXRsZXM+PHBlcmlvZGljYWw+PGZ1
bGwtdGl0bGU+QWN0YSBCaW9tYXRlcmlhbGlhPC9mdWxsLXRpdGxlPjxhYmJyLTE+QWN0YSBCaW9t
YXRlci48L2FiYnItMT48YWJici0yPkFjdGEgQmlvbWF0ZXI8L2FiYnItMj48L3BlcmlvZGljYWw+
PHBhZ2VzPjMyNS0zMzQ8L3BhZ2VzPjx2b2x1bWU+MTIzPC92b2x1bWU+PGRhdGVzPjx5ZWFyPjIw
MjE8L3llYXI+PC9kYXRlcz48aXNibj4xNzQyLTcwNjE8L2lzYm4+PHVybHM+PC91cmxzPjwvcmVj
b3JkPjwvQ2l0ZT48Q2l0ZT48QXV0aG9yPkh1PC9BdXRob3I+PFllYXI+MjAyMjwvWWVhcj48UmVj
TnVtPjMwNTwvUmVjTnVtPjxyZWNvcmQ+PHJlYy1udW1iZXI+MzA1PC9yZWMtbnVtYmVyPjxmb3Jl
aWduLWtleXM+PGtleSBhcHA9IkVOIiBkYi1pZD0icmF4YXN6ZnIzdnRhOW1lenB0N3hlcDByMnI1
emRwMnB3emRyIiB0aW1lc3RhbXA9IjE2NjM5MTE5NzEiPjMwNTwva2V5PjwvZm9yZWlnbi1rZXlz
PjxyZWYtdHlwZSBuYW1lPSJKb3VybmFsIEFydGljbGUiPjE3PC9yZWYtdHlwZT48Y29udHJpYnV0
b3JzPjxhdXRob3JzPjxhdXRob3I+SHUsIFNoYW5zaGFuPC9hdXRob3I+PGF1dGhvcj5ZYW5nLCBa
aXhpbjwvYXV0aG9yPjxhdXRob3I+V2FuZywgU2hhbjwvYXV0aG9yPjxhdXRob3I+V2FuZywgTGlw
aW5nPC9hdXRob3I+PGF1dGhvcj5IZSwgUWluZ3Fpbmc8L2F1dGhvcj48YXV0aG9yPlRhbmcsIEhh
bjwvYXV0aG9yPjxhdXRob3I+SmksIFBpbmc8L2F1dGhvcj48YXV0aG9yPkNoZW4sIFRhbzwvYXV0
aG9yPjwvYXV0aG9ycz48L2NvbnRyaWJ1dG9ycz48dGl0bGVzPjx0aXRsZT5ad2l0dGVyaW9uaWMg
cG9seWRvcGFtaW5lIG1vZGlmaWVkIG5hbm9wYXJ0aWNsZXMgYXMgYW4gZWZmaWNpZW50IG5hbm9w
bGF0Zm9ybSB0byBvdmVyY29tZSBib3RoIHRoZSBtdWN1cyBhbmQgZXBpdGhlbGlhbCBiYXJyaWVy
czwvdGl0bGU+PHNlY29uZGFyeS10aXRsZT5DaGVtaWNhbCBFbmdpbmVlcmluZyBKb3VybmFsPC9z
ZWNvbmRhcnktdGl0bGU+PC90aXRsZXM+PHBlcmlvZGljYWw+PGZ1bGwtdGl0bGU+Q2hlbWljYWwg
RW5naW5lZXJpbmcgSm91cm5hbDwvZnVsbC10aXRsZT48YWJici0xPkNoZW0uIEVuZy4gSi48L2Fi
YnItMT48YWJici0yPkNoZW0gRW5nIEo8L2FiYnItMj48L3BlcmlvZGljYWw+PHBhZ2VzPjEzMjEw
NzwvcGFnZXM+PHZvbHVtZT40Mjg8L3ZvbHVtZT48ZGF0ZXM+PHllYXI+MjAyMjwveWVhcj48L2Rh
dGVzPjxpc2JuPjEzODUtODk0NzwvaXNibj48dXJscz48L3VybHM+PC9yZWNvcmQ+PC9DaXRlPjxD
aXRlPjxBdXRob3I+U2VjcmV0PC9BdXRob3I+PFllYXI+MjAxNDwvWWVhcj48UmVjTnVtPjMwNjwv
UmVjTnVtPjxyZWNvcmQ+PHJlYy1udW1iZXI+MzA2PC9yZWMtbnVtYmVyPjxmb3JlaWduLWtleXM+
PGtleSBhcHA9IkVOIiBkYi1pZD0icmF4YXN6ZnIzdnRhOW1lenB0N3hlcDByMnI1emRwMnB3emRy
IiB0aW1lc3RhbXA9IjE2NjM5MTIwMDYiPjMwNjwva2V5PjwvZm9yZWlnbi1rZXlzPjxyZWYtdHlw
ZSBuYW1lPSJKb3VybmFsIEFydGljbGUiPjE3PC9yZWYtdHlwZT48Y29udHJpYnV0b3JzPjxhdXRo
b3JzPjxhdXRob3I+U2VjcmV0LCBFbWlsaWU8L2F1dGhvcj48YXV0aG9yPktlbGx5LCBTdGVmYW4g
SjwvYXV0aG9yPjxhdXRob3I+Q3Jhbm5lbGwsIEtlbHNleSBFPC9hdXRob3I+PGF1dGhvcj5BbmRy
ZXcsIEplbm5pZmVyIFM8L2F1dGhvcj48L2F1dGhvcnM+PC9jb250cmlidXRvcnM+PHRpdGxlcz48
dGl0bGU+RW56eW1lLXJlc3BvbnNpdmUgaHlkcm9nZWwgbWljcm9wYXJ0aWNsZXMgZm9yIHB1bG1v
bmFyeSBkcnVnIGRlbGl2ZXJ5PC90aXRsZT48c2Vjb25kYXJ5LXRpdGxlPkFDUyBhcHBsaWVkIG1h
dGVyaWFscyAmYW1wOyBpbnRlcmZhY2VzPC9zZWNvbmRhcnktdGl0bGU+PC90aXRsZXM+PHBlcmlv
ZGljYWw+PGZ1bGwtdGl0bGU+QUNTIEFwcGxpZWQgbWF0ZXJpYWxzICZhbXA7IGludGVyZmFjZXM8
L2Z1bGwtdGl0bGU+PGFiYnItMT5BQ1MgQXBwbC4gTWF0ZXIuIEludGVyZmFjZXM8L2FiYnItMT48
L3BlcmlvZGljYWw+PHBhZ2VzPjEwMzEzLTEwMzIxPC9wYWdlcz48dm9sdW1lPjY8L3ZvbHVtZT48
bnVtYmVyPjEzPC9udW1iZXI+PGRhdGVzPjx5ZWFyPjIwMTQ8L3llYXI+PC9kYXRlcz48aXNibj4x
OTQ0LTgyNDQ8L2lzYm4+PHVybHM+PC91cmxzPjwvcmVjb3JkPjwvQ2l0ZT48L0VuZE5vdGU+AG==
</w:fldData>
        </w:fldChar>
      </w:r>
      <w:r w:rsidRPr="00960ED2">
        <w:rPr>
          <w:color w:val="000000" w:themeColor="text1"/>
        </w:rPr>
        <w:instrText xml:space="preserve"> ADDIN EN.CITE </w:instrText>
      </w:r>
      <w:r w:rsidRPr="00960ED2">
        <w:rPr>
          <w:color w:val="000000" w:themeColor="text1"/>
        </w:rPr>
        <w:fldChar w:fldCharType="begin">
          <w:fldData xml:space="preserve">PEVuZE5vdGU+PENpdGU+PEF1dGhvcj5MaTwvQXV0aG9yPjxZZWFyPjIwMjE8L1llYXI+PFJlY051
bT4zMDQ8L1JlY051bT48RGlzcGxheVRleHQ+PHN0eWxlIGZhY2U9InN1cGVyc2NyaXB0Ij5bMTRd
PC9zdHlsZT48L0Rpc3BsYXlUZXh0PjxyZWNvcmQ+PHJlYy1udW1iZXI+MzA0PC9yZWMtbnVtYmVy
Pjxmb3JlaWduLWtleXM+PGtleSBhcHA9IkVOIiBkYi1pZD0icmF4YXN6ZnIzdnRhOW1lenB0N3hl
cDByMnI1emRwMnB3emRyIiB0aW1lc3RhbXA9IjE2NjM5MTE5MjkiPjMwNDwva2V5PjwvZm9yZWln
bi1rZXlzPjxyZWYtdHlwZSBuYW1lPSJKb3VybmFsIEFydGljbGUiPjE3PC9yZWYtdHlwZT48Y29u
dHJpYnV0b3JzPjxhdXRob3JzPjxhdXRob3I+TGksIEppYXFpPC9hdXRob3I+PGF1dGhvcj5aaGVu
ZywgSHVhbmdsaWFuZzwvYXV0aG9yPjxhdXRob3I+WHUsIEVuLVl1PC9hdXRob3I+PGF1dGhvcj5N
b2Vod2FsZCwgTWljaGFlbDwvYXV0aG9yPjxhdXRob3I+Q2hlbiwgTGluYzwvYXV0aG9yPjxhdXRo
b3I+WmhhbmcsIFhpbjwvYXV0aG9yPjxhdXRob3I+TWFvLCBTaGlydWk8L2F1dGhvcj48L2F1dGhv
cnM+PC9jb250cmlidXRvcnM+PHRpdGxlcz48dGl0bGU+SW5oYWxhYmxlIFBMR0EgbWljcm9zcGhl
cmVzOiBUdW5hYmxlIGx1bmcgcmV0ZW50aW9uIGFuZCBzeXN0ZW1pYyBleHBvc3VyZSB2aWEgcG9s
eWV0aHlsZW5lIGdseWNvbCBtb2RpZmljYXRpb248L3RpdGxlPjxzZWNvbmRhcnktdGl0bGU+QWN0
YSBCaW9tYXRlcmlhbGlhPC9zZWNvbmRhcnktdGl0bGU+PC90aXRsZXM+PHBlcmlvZGljYWw+PGZ1
bGwtdGl0bGU+QWN0YSBCaW9tYXRlcmlhbGlhPC9mdWxsLXRpdGxlPjxhYmJyLTE+QWN0YSBCaW9t
YXRlci48L2FiYnItMT48YWJici0yPkFjdGEgQmlvbWF0ZXI8L2FiYnItMj48L3BlcmlvZGljYWw+
PHBhZ2VzPjMyNS0zMzQ8L3BhZ2VzPjx2b2x1bWU+MTIzPC92b2x1bWU+PGRhdGVzPjx5ZWFyPjIw
MjE8L3llYXI+PC9kYXRlcz48aXNibj4xNzQyLTcwNjE8L2lzYm4+PHVybHM+PC91cmxzPjwvcmVj
b3JkPjwvQ2l0ZT48Q2l0ZT48QXV0aG9yPkh1PC9BdXRob3I+PFllYXI+MjAyMjwvWWVhcj48UmVj
TnVtPjMwNTwvUmVjTnVtPjxyZWNvcmQ+PHJlYy1udW1iZXI+MzA1PC9yZWMtbnVtYmVyPjxmb3Jl
aWduLWtleXM+PGtleSBhcHA9IkVOIiBkYi1pZD0icmF4YXN6ZnIzdnRhOW1lenB0N3hlcDByMnI1
emRwMnB3emRyIiB0aW1lc3RhbXA9IjE2NjM5MTE5NzEiPjMwNTwva2V5PjwvZm9yZWlnbi1rZXlz
PjxyZWYtdHlwZSBuYW1lPSJKb3VybmFsIEFydGljbGUiPjE3PC9yZWYtdHlwZT48Y29udHJpYnV0
b3JzPjxhdXRob3JzPjxhdXRob3I+SHUsIFNoYW5zaGFuPC9hdXRob3I+PGF1dGhvcj5ZYW5nLCBa
aXhpbjwvYXV0aG9yPjxhdXRob3I+V2FuZywgU2hhbjwvYXV0aG9yPjxhdXRob3I+V2FuZywgTGlw
aW5nPC9hdXRob3I+PGF1dGhvcj5IZSwgUWluZ3Fpbmc8L2F1dGhvcj48YXV0aG9yPlRhbmcsIEhh
bjwvYXV0aG9yPjxhdXRob3I+SmksIFBpbmc8L2F1dGhvcj48YXV0aG9yPkNoZW4sIFRhbzwvYXV0
aG9yPjwvYXV0aG9ycz48L2NvbnRyaWJ1dG9ycz48dGl0bGVzPjx0aXRsZT5ad2l0dGVyaW9uaWMg
cG9seWRvcGFtaW5lIG1vZGlmaWVkIG5hbm9wYXJ0aWNsZXMgYXMgYW4gZWZmaWNpZW50IG5hbm9w
bGF0Zm9ybSB0byBvdmVyY29tZSBib3RoIHRoZSBtdWN1cyBhbmQgZXBpdGhlbGlhbCBiYXJyaWVy
czwvdGl0bGU+PHNlY29uZGFyeS10aXRsZT5DaGVtaWNhbCBFbmdpbmVlcmluZyBKb3VybmFsPC9z
ZWNvbmRhcnktdGl0bGU+PC90aXRsZXM+PHBlcmlvZGljYWw+PGZ1bGwtdGl0bGU+Q2hlbWljYWwg
RW5naW5lZXJpbmcgSm91cm5hbDwvZnVsbC10aXRsZT48YWJici0xPkNoZW0uIEVuZy4gSi48L2Fi
YnItMT48YWJici0yPkNoZW0gRW5nIEo8L2FiYnItMj48L3BlcmlvZGljYWw+PHBhZ2VzPjEzMjEw
NzwvcGFnZXM+PHZvbHVtZT40Mjg8L3ZvbHVtZT48ZGF0ZXM+PHllYXI+MjAyMjwveWVhcj48L2Rh
dGVzPjxpc2JuPjEzODUtODk0NzwvaXNibj48dXJscz48L3VybHM+PC9yZWNvcmQ+PC9DaXRlPjxD
aXRlPjxBdXRob3I+U2VjcmV0PC9BdXRob3I+PFllYXI+MjAxNDwvWWVhcj48UmVjTnVtPjMwNjwv
UmVjTnVtPjxyZWNvcmQ+PHJlYy1udW1iZXI+MzA2PC9yZWMtbnVtYmVyPjxmb3JlaWduLWtleXM+
PGtleSBhcHA9IkVOIiBkYi1pZD0icmF4YXN6ZnIzdnRhOW1lenB0N3hlcDByMnI1emRwMnB3emRy
IiB0aW1lc3RhbXA9IjE2NjM5MTIwMDYiPjMwNjwva2V5PjwvZm9yZWlnbi1rZXlzPjxyZWYtdHlw
ZSBuYW1lPSJKb3VybmFsIEFydGljbGUiPjE3PC9yZWYtdHlwZT48Y29udHJpYnV0b3JzPjxhdXRo
b3JzPjxhdXRob3I+U2VjcmV0LCBFbWlsaWU8L2F1dGhvcj48YXV0aG9yPktlbGx5LCBTdGVmYW4g
SjwvYXV0aG9yPjxhdXRob3I+Q3Jhbm5lbGwsIEtlbHNleSBFPC9hdXRob3I+PGF1dGhvcj5BbmRy
ZXcsIEplbm5pZmVyIFM8L2F1dGhvcj48L2F1dGhvcnM+PC9jb250cmlidXRvcnM+PHRpdGxlcz48
dGl0bGU+RW56eW1lLXJlc3BvbnNpdmUgaHlkcm9nZWwgbWljcm9wYXJ0aWNsZXMgZm9yIHB1bG1v
bmFyeSBkcnVnIGRlbGl2ZXJ5PC90aXRsZT48c2Vjb25kYXJ5LXRpdGxlPkFDUyBhcHBsaWVkIG1h
dGVyaWFscyAmYW1wOyBpbnRlcmZhY2VzPC9zZWNvbmRhcnktdGl0bGU+PC90aXRsZXM+PHBlcmlv
ZGljYWw+PGZ1bGwtdGl0bGU+QUNTIEFwcGxpZWQgbWF0ZXJpYWxzICZhbXA7IGludGVyZmFjZXM8
L2Z1bGwtdGl0bGU+PGFiYnItMT5BQ1MgQXBwbC4gTWF0ZXIuIEludGVyZmFjZXM8L2FiYnItMT48
L3BlcmlvZGljYWw+PHBhZ2VzPjEwMzEzLTEwMzIxPC9wYWdlcz48dm9sdW1lPjY8L3ZvbHVtZT48
bnVtYmVyPjEzPC9udW1iZXI+PGRhdGVzPjx5ZWFyPjIwMTQ8L3llYXI+PC9kYXRlcz48aXNibj4x
OTQ0LTgyNDQ8L2lzYm4+PHVybHM+PC91cmxzPjwvcmVjb3JkPjwvQ2l0ZT48L0VuZE5vdGU+AG==
</w:fldData>
        </w:fldChar>
      </w:r>
      <w:r w:rsidRPr="00960ED2">
        <w:rPr>
          <w:color w:val="000000" w:themeColor="text1"/>
        </w:rPr>
        <w:instrText xml:space="preserve"> ADDIN EN.CITE.DATA </w:instrText>
      </w:r>
      <w:r w:rsidRPr="00960ED2">
        <w:rPr>
          <w:color w:val="000000" w:themeColor="text1"/>
        </w:rPr>
      </w:r>
      <w:r w:rsidRPr="00960ED2">
        <w:rPr>
          <w:color w:val="000000" w:themeColor="text1"/>
        </w:rPr>
        <w:fldChar w:fldCharType="end"/>
      </w:r>
      <w:r w:rsidRPr="00960ED2">
        <w:rPr>
          <w:color w:val="000000" w:themeColor="text1"/>
        </w:rPr>
      </w:r>
      <w:r w:rsidRPr="00960ED2">
        <w:rPr>
          <w:color w:val="000000" w:themeColor="text1"/>
        </w:rPr>
        <w:fldChar w:fldCharType="separate"/>
      </w:r>
      <w:r w:rsidRPr="00960ED2">
        <w:rPr>
          <w:noProof/>
          <w:color w:val="000000" w:themeColor="text1"/>
          <w:vertAlign w:val="superscript"/>
        </w:rPr>
        <w:t>[14]</w:t>
      </w:r>
      <w:r w:rsidRPr="00960ED2">
        <w:rPr>
          <w:color w:val="000000" w:themeColor="text1"/>
        </w:rPr>
        <w:fldChar w:fldCharType="end"/>
      </w:r>
      <w:r w:rsidRPr="00960ED2">
        <w:rPr>
          <w:color w:val="000000" w:themeColor="text1"/>
        </w:rPr>
        <w:t xml:space="preserve">. However, pulmonary delivery applications of zwitterion-based PLGA remain unexplored. A zwitterion, a molecule that contains an equal number of positive and negative charges, can form a </w:t>
      </w:r>
      <w:r w:rsidRPr="00960ED2">
        <w:rPr>
          <w:color w:val="000000" w:themeColor="text1"/>
        </w:rPr>
        <w:lastRenderedPageBreak/>
        <w:t>physical and energetic barrier called a hydration layer on the surface due to its strong affinity to water and has an antifouling effect</w:t>
      </w:r>
      <w:r w:rsidRPr="00960ED2">
        <w:rPr>
          <w:color w:val="000000" w:themeColor="text1"/>
        </w:rPr>
        <w:fldChar w:fldCharType="begin">
          <w:fldData xml:space="preserve">PEVuZE5vdGU+PENpdGU+PEF1dGhvcj5TY2hsZW5vZmY8L0F1dGhvcj48WWVhcj4yMDE0PC9ZZWFy
PjxSZWNOdW0+MzA3PC9SZWNOdW0+PERpc3BsYXlUZXh0PjxzdHlsZSBmYWNlPSJzdXBlcnNjcmlw
dCI+WzE1XTwvc3R5bGU+PC9EaXNwbGF5VGV4dD48cmVjb3JkPjxyZWMtbnVtYmVyPjMwNzwvcmVj
LW51bWJlcj48Zm9yZWlnbi1rZXlzPjxrZXkgYXBwPSJFTiIgZGItaWQ9InJheGFzemZyM3Z0YTlt
ZXpwdDd4ZXAwcjJyNXpkcDJwd3pkciIgdGltZXN0YW1wPSIxNjYzOTEyMTA1Ij4zMDc8L2tleT48
L2ZvcmVpZ24ta2V5cz48cmVmLXR5cGUgbmFtZT0iSm91cm5hbCBBcnRpY2xlIj4xNzwvcmVmLXR5
cGU+PGNvbnRyaWJ1dG9ycz48YXV0aG9ycz48YXV0aG9yPlNjaGxlbm9mZiwgSm9zZXBoIEI8L2F1
dGhvcj48L2F1dGhvcnM+PC9jb250cmlidXRvcnM+PHRpdGxlcz48dGl0bGU+WndpdHRlcmF0aW9u
OiBjb2F0aW5nIHN1cmZhY2VzIHdpdGggendpdHRlcmlvbmljIGZ1bmN0aW9uYWxpdHkgdG8gcmVk
dWNlIG5vbnNwZWNpZmljIGFkc29ycHRpb248L3RpdGxlPjxzZWNvbmRhcnktdGl0bGU+TGFuZ211
aXI8L3NlY29uZGFyeS10aXRsZT48L3RpdGxlcz48cGFnZXM+OTYyNS05NjM2PC9wYWdlcz48dm9s
dW1lPjMwPC92b2x1bWU+PG51bWJlcj4zMjwvbnVtYmVyPjxkYXRlcz48eWVhcj4yMDE0PC95ZWFy
PjwvZGF0ZXM+PGlzYm4+MDc0My03NDYzPC9pc2JuPjx1cmxzPjwvdXJscz48L3JlY29yZD48L0Np
dGU+PENpdGU+PEF1dGhvcj5XdTwvQXV0aG9yPjxZZWFyPjIwMTk8L1llYXI+PFJlY051bT4zMDg8
L1JlY051bT48cmVjb3JkPjxyZWMtbnVtYmVyPjMwODwvcmVjLW51bWJlcj48Zm9yZWlnbi1rZXlz
PjxrZXkgYXBwPSJFTiIgZGItaWQ9InJheGFzemZyM3Z0YTltZXpwdDd4ZXAwcjJyNXpkcDJwd3pk
ciIgdGltZXN0YW1wPSIxNjYzOTEyMTQxIj4zMDg8L2tleT48L2ZvcmVpZ24ta2V5cz48cmVmLXR5
cGUgbmFtZT0iSm91cm5hbCBBcnRpY2xlIj4xNzwvcmVmLXR5cGU+PGNvbnRyaWJ1dG9ycz48YXV0
aG9ycz48YXV0aG9yPld1LCBBb2xpPC9hdXRob3I+PGF1dGhvcj5HYW8sIFlhbmFuPC9hdXRob3I+
PGF1dGhvcj5aaGVuZywgTGlxaWFuZzwvYXV0aG9yPjwvYXV0aG9ycz48L2NvbnRyaWJ1dG9ycz48
dGl0bGVzPjx0aXRsZT5ad2l0dGVyaW9uaWMgYW1waGlwaGlsZXM6IFRoZWlyIGFnZ3JlZ2F0aW9u
IGJlaGF2aW9yIGFuZCBhcHBsaWNhdGlvbnM8L3RpdGxlPjxzZWNvbmRhcnktdGl0bGU+R3JlZW4g
Q2hlbWlzdHJ5PC9zZWNvbmRhcnktdGl0bGU+PC90aXRsZXM+PHBlcmlvZGljYWw+PGZ1bGwtdGl0
bGU+R3JlZW4gQ2hlbWlzdHJ5PC9mdWxsLXRpdGxlPjxhYmJyLTE+R3JlZW4gQ2hlbS48L2FiYnIt
MT48L3BlcmlvZGljYWw+PHBhZ2VzPjQyOTAtNDMxMjwvcGFnZXM+PHZvbHVtZT4yMTwvdm9sdW1l
PjxudW1iZXI+MTY8L251bWJlcj48ZGF0ZXM+PHllYXI+MjAxOTwveWVhcj48L2RhdGVzPjx1cmxz
PjwvdXJscz48L3JlY29yZD48L0NpdGU+PENpdGU+PEF1dGhvcj5aaGFuZzwvQXV0aG9yPjxZZWFy
PjIwMjE8L1llYXI+PFJlY051bT4zMzE8L1JlY051bT48cmVjb3JkPjxyZWMtbnVtYmVyPjMzMTwv
cmVjLW51bWJlcj48Zm9yZWlnbi1rZXlzPjxrZXkgYXBwPSJFTiIgZGItaWQ9InJheGFzemZyM3Z0
YTltZXpwdDd4ZXAwcjJyNXpkcDJwd3pkciIgdGltZXN0YW1wPSIxNjYzOTIwOTU1Ij4zMzE8L2tl
eT48L2ZvcmVpZ24ta2V5cz48cmVmLXR5cGUgbmFtZT0iSm91cm5hbCBBcnRpY2xlIj4xNzwvcmVm
LXR5cGU+PGNvbnRyaWJ1dG9ycz48YXV0aG9ycz48YXV0aG9yPlpoYW5nLCBFcnNodWFpPC9hdXRo
b3I+PGF1dGhvcj5ZYW5nLCBKaWFuaGFpPC9hdXRob3I+PGF1dGhvcj5XYW5nLCBLZTwvYXV0aG9y
PjxhdXRob3I+U29uZywgQm95aTwvYXV0aG9yPjxhdXRob3I+Wmh1LCBIdWk8L2F1dGhvcj48YXV0
aG9yPkhhbiwgWGlhbmdmZWk8L2F1dGhvcj48YXV0aG9yPlNoaSwgWXVhbmppZTwvYXV0aG9yPjxh
dXRob3I+WWFuZywgQ2hlbmdiaWFvPC9hdXRob3I+PGF1dGhvcj5aZW5nLCBaaGlwZW5nPC9hdXRo
b3I+PGF1dGhvcj5DYW8sIFpoaXFpYW5nPC9hdXRob3I+PC9hdXRob3JzPjwvY29udHJpYnV0b3Jz
Pjx0aXRsZXM+PHRpdGxlPkJpb2RlZ3JhZGFibGUgendpdHRlcmlvbmljIGNyZWFtIGdlbCBmb3Ig
ZWZmZWN0aXZlIHByZXZlbnRpb24gb2YgcG9zdG9wZXJhdGl2ZSBhZGhlc2lvbjwvdGl0bGU+PHNl
Y29uZGFyeS10aXRsZT5BZHZhbmNlZCBGdW5jdGlvbmFsIE1hdGVyaWFsczwvc2Vjb25kYXJ5LXRp
dGxlPjwvdGl0bGVzPjxwZXJpb2RpY2FsPjxmdWxsLXRpdGxlPkFkdmFuY2VkIEZ1bmN0aW9uYWwg
TWF0ZXJpYWxzPC9mdWxsLXRpdGxlPjxhYmJyLTE+QWR2LiBGdW5jdC4gTWF0ZXIuPC9hYmJyLTE+
PC9wZXJpb2RpY2FsPjxwYWdlcz4yMDA5NDMxPC9wYWdlcz48dm9sdW1lPjMxPC92b2x1bWU+PG51
bWJlcj4xMDwvbnVtYmVyPjxkYXRlcz48eWVhcj4yMDIxPC95ZWFyPjwvZGF0ZXM+PGlzYm4+MTYx
Ni0zMDFYPC9pc2JuPjx1cmxzPjwvdXJscz48L3JlY29yZD48L0NpdGU+PC9FbmROb3RlPn==
</w:fldData>
        </w:fldChar>
      </w:r>
      <w:r w:rsidRPr="00960ED2">
        <w:rPr>
          <w:color w:val="000000" w:themeColor="text1"/>
        </w:rPr>
        <w:instrText xml:space="preserve"> ADDIN EN.CITE </w:instrText>
      </w:r>
      <w:r w:rsidRPr="00960ED2">
        <w:rPr>
          <w:color w:val="000000" w:themeColor="text1"/>
        </w:rPr>
        <w:fldChar w:fldCharType="begin">
          <w:fldData xml:space="preserve">PEVuZE5vdGU+PENpdGU+PEF1dGhvcj5TY2hsZW5vZmY8L0F1dGhvcj48WWVhcj4yMDE0PC9ZZWFy
PjxSZWNOdW0+MzA3PC9SZWNOdW0+PERpc3BsYXlUZXh0PjxzdHlsZSBmYWNlPSJzdXBlcnNjcmlw
dCI+WzE1XTwvc3R5bGU+PC9EaXNwbGF5VGV4dD48cmVjb3JkPjxyZWMtbnVtYmVyPjMwNzwvcmVj
LW51bWJlcj48Zm9yZWlnbi1rZXlzPjxrZXkgYXBwPSJFTiIgZGItaWQ9InJheGFzemZyM3Z0YTlt
ZXpwdDd4ZXAwcjJyNXpkcDJwd3pkciIgdGltZXN0YW1wPSIxNjYzOTEyMTA1Ij4zMDc8L2tleT48
L2ZvcmVpZ24ta2V5cz48cmVmLXR5cGUgbmFtZT0iSm91cm5hbCBBcnRpY2xlIj4xNzwvcmVmLXR5
cGU+PGNvbnRyaWJ1dG9ycz48YXV0aG9ycz48YXV0aG9yPlNjaGxlbm9mZiwgSm9zZXBoIEI8L2F1
dGhvcj48L2F1dGhvcnM+PC9jb250cmlidXRvcnM+PHRpdGxlcz48dGl0bGU+WndpdHRlcmF0aW9u
OiBjb2F0aW5nIHN1cmZhY2VzIHdpdGggendpdHRlcmlvbmljIGZ1bmN0aW9uYWxpdHkgdG8gcmVk
dWNlIG5vbnNwZWNpZmljIGFkc29ycHRpb248L3RpdGxlPjxzZWNvbmRhcnktdGl0bGU+TGFuZ211
aXI8L3NlY29uZGFyeS10aXRsZT48L3RpdGxlcz48cGFnZXM+OTYyNS05NjM2PC9wYWdlcz48dm9s
dW1lPjMwPC92b2x1bWU+PG51bWJlcj4zMjwvbnVtYmVyPjxkYXRlcz48eWVhcj4yMDE0PC95ZWFy
PjwvZGF0ZXM+PGlzYm4+MDc0My03NDYzPC9pc2JuPjx1cmxzPjwvdXJscz48L3JlY29yZD48L0Np
dGU+PENpdGU+PEF1dGhvcj5XdTwvQXV0aG9yPjxZZWFyPjIwMTk8L1llYXI+PFJlY051bT4zMDg8
L1JlY051bT48cmVjb3JkPjxyZWMtbnVtYmVyPjMwODwvcmVjLW51bWJlcj48Zm9yZWlnbi1rZXlz
PjxrZXkgYXBwPSJFTiIgZGItaWQ9InJheGFzemZyM3Z0YTltZXpwdDd4ZXAwcjJyNXpkcDJwd3pk
ciIgdGltZXN0YW1wPSIxNjYzOTEyMTQxIj4zMDg8L2tleT48L2ZvcmVpZ24ta2V5cz48cmVmLXR5
cGUgbmFtZT0iSm91cm5hbCBBcnRpY2xlIj4xNzwvcmVmLXR5cGU+PGNvbnRyaWJ1dG9ycz48YXV0
aG9ycz48YXV0aG9yPld1LCBBb2xpPC9hdXRob3I+PGF1dGhvcj5HYW8sIFlhbmFuPC9hdXRob3I+
PGF1dGhvcj5aaGVuZywgTGlxaWFuZzwvYXV0aG9yPjwvYXV0aG9ycz48L2NvbnRyaWJ1dG9ycz48
dGl0bGVzPjx0aXRsZT5ad2l0dGVyaW9uaWMgYW1waGlwaGlsZXM6IFRoZWlyIGFnZ3JlZ2F0aW9u
IGJlaGF2aW9yIGFuZCBhcHBsaWNhdGlvbnM8L3RpdGxlPjxzZWNvbmRhcnktdGl0bGU+R3JlZW4g
Q2hlbWlzdHJ5PC9zZWNvbmRhcnktdGl0bGU+PC90aXRsZXM+PHBlcmlvZGljYWw+PGZ1bGwtdGl0
bGU+R3JlZW4gQ2hlbWlzdHJ5PC9mdWxsLXRpdGxlPjxhYmJyLTE+R3JlZW4gQ2hlbS48L2FiYnIt
MT48L3BlcmlvZGljYWw+PHBhZ2VzPjQyOTAtNDMxMjwvcGFnZXM+PHZvbHVtZT4yMTwvdm9sdW1l
PjxudW1iZXI+MTY8L251bWJlcj48ZGF0ZXM+PHllYXI+MjAxOTwveWVhcj48L2RhdGVzPjx1cmxz
PjwvdXJscz48L3JlY29yZD48L0NpdGU+PENpdGU+PEF1dGhvcj5aaGFuZzwvQXV0aG9yPjxZZWFy
PjIwMjE8L1llYXI+PFJlY051bT4zMzE8L1JlY051bT48cmVjb3JkPjxyZWMtbnVtYmVyPjMzMTwv
cmVjLW51bWJlcj48Zm9yZWlnbi1rZXlzPjxrZXkgYXBwPSJFTiIgZGItaWQ9InJheGFzemZyM3Z0
YTltZXpwdDd4ZXAwcjJyNXpkcDJwd3pkciIgdGltZXN0YW1wPSIxNjYzOTIwOTU1Ij4zMzE8L2tl
eT48L2ZvcmVpZ24ta2V5cz48cmVmLXR5cGUgbmFtZT0iSm91cm5hbCBBcnRpY2xlIj4xNzwvcmVm
LXR5cGU+PGNvbnRyaWJ1dG9ycz48YXV0aG9ycz48YXV0aG9yPlpoYW5nLCBFcnNodWFpPC9hdXRo
b3I+PGF1dGhvcj5ZYW5nLCBKaWFuaGFpPC9hdXRob3I+PGF1dGhvcj5XYW5nLCBLZTwvYXV0aG9y
PjxhdXRob3I+U29uZywgQm95aTwvYXV0aG9yPjxhdXRob3I+Wmh1LCBIdWk8L2F1dGhvcj48YXV0
aG9yPkhhbiwgWGlhbmdmZWk8L2F1dGhvcj48YXV0aG9yPlNoaSwgWXVhbmppZTwvYXV0aG9yPjxh
dXRob3I+WWFuZywgQ2hlbmdiaWFvPC9hdXRob3I+PGF1dGhvcj5aZW5nLCBaaGlwZW5nPC9hdXRo
b3I+PGF1dGhvcj5DYW8sIFpoaXFpYW5nPC9hdXRob3I+PC9hdXRob3JzPjwvY29udHJpYnV0b3Jz
Pjx0aXRsZXM+PHRpdGxlPkJpb2RlZ3JhZGFibGUgendpdHRlcmlvbmljIGNyZWFtIGdlbCBmb3Ig
ZWZmZWN0aXZlIHByZXZlbnRpb24gb2YgcG9zdG9wZXJhdGl2ZSBhZGhlc2lvbjwvdGl0bGU+PHNl
Y29uZGFyeS10aXRsZT5BZHZhbmNlZCBGdW5jdGlvbmFsIE1hdGVyaWFsczwvc2Vjb25kYXJ5LXRp
dGxlPjwvdGl0bGVzPjxwZXJpb2RpY2FsPjxmdWxsLXRpdGxlPkFkdmFuY2VkIEZ1bmN0aW9uYWwg
TWF0ZXJpYWxzPC9mdWxsLXRpdGxlPjxhYmJyLTE+QWR2LiBGdW5jdC4gTWF0ZXIuPC9hYmJyLTE+
PC9wZXJpb2RpY2FsPjxwYWdlcz4yMDA5NDMxPC9wYWdlcz48dm9sdW1lPjMxPC92b2x1bWU+PG51
bWJlcj4xMDwvbnVtYmVyPjxkYXRlcz48eWVhcj4yMDIxPC95ZWFyPjwvZGF0ZXM+PGlzYm4+MTYx
Ni0zMDFYPC9pc2JuPjx1cmxzPjwvdXJscz48L3JlY29yZD48L0NpdGU+PC9FbmROb3RlPn==
</w:fldData>
        </w:fldChar>
      </w:r>
      <w:r w:rsidRPr="00960ED2">
        <w:rPr>
          <w:color w:val="000000" w:themeColor="text1"/>
        </w:rPr>
        <w:instrText xml:space="preserve"> ADDIN EN.CITE.DATA </w:instrText>
      </w:r>
      <w:r w:rsidRPr="00960ED2">
        <w:rPr>
          <w:color w:val="000000" w:themeColor="text1"/>
        </w:rPr>
      </w:r>
      <w:r w:rsidRPr="00960ED2">
        <w:rPr>
          <w:color w:val="000000" w:themeColor="text1"/>
        </w:rPr>
        <w:fldChar w:fldCharType="end"/>
      </w:r>
      <w:r w:rsidRPr="00960ED2">
        <w:rPr>
          <w:color w:val="000000" w:themeColor="text1"/>
        </w:rPr>
      </w:r>
      <w:r w:rsidRPr="00960ED2">
        <w:rPr>
          <w:color w:val="000000" w:themeColor="text1"/>
        </w:rPr>
        <w:fldChar w:fldCharType="separate"/>
      </w:r>
      <w:r w:rsidRPr="00960ED2">
        <w:rPr>
          <w:noProof/>
          <w:color w:val="000000" w:themeColor="text1"/>
          <w:vertAlign w:val="superscript"/>
        </w:rPr>
        <w:t>[15]</w:t>
      </w:r>
      <w:r w:rsidRPr="00960ED2">
        <w:rPr>
          <w:color w:val="000000" w:themeColor="text1"/>
        </w:rPr>
        <w:fldChar w:fldCharType="end"/>
      </w:r>
      <w:r w:rsidRPr="00960ED2">
        <w:rPr>
          <w:color w:val="000000" w:themeColor="text1"/>
        </w:rPr>
        <w:t xml:space="preserve">. In this study, two types of zwitterions, sulfobetaine methacrylate (SBMA) and 2-methacryloyloxyethyl phosphorylcholine (MPC), were functionalized on the surface of size-controlled PLGA particles (~ 3 </w:t>
      </w:r>
      <w:r w:rsidRPr="00960ED2">
        <w:rPr>
          <w:rFonts w:eastAsia="맑은 고딕"/>
          <w:color w:val="000000" w:themeColor="text1"/>
        </w:rPr>
        <w:t>μ</w:t>
      </w:r>
      <w:r w:rsidRPr="00960ED2">
        <w:rPr>
          <w:color w:val="000000" w:themeColor="text1"/>
        </w:rPr>
        <w:t>m). These zwitterionic-PLGA particles are expected to evade the mucin proteins and macrophages due to the hydration barrier (Fig. 1a). As proof of concept, the anti-mucus and anti-macrophage uptake property of zwitterionic-PLGA was investigated in this study (Fig. 1b). Moreover, we constructed Dex/Pir-loaded zwitterion-PLGA (DPPG) and observed that synergistic effect of DPPG led reprogramming of over-polarized M2 macrophages to pro-inflammatory phenotype (M1).</w:t>
      </w:r>
    </w:p>
    <w:p w14:paraId="6549F4AE" w14:textId="41F0603A" w:rsidR="00C23B8E" w:rsidRPr="00960ED2" w:rsidRDefault="00735223" w:rsidP="008C6D5F">
      <w:pPr>
        <w:spacing w:line="360" w:lineRule="auto"/>
        <w:rPr>
          <w:b/>
          <w:color w:val="000000" w:themeColor="text1"/>
        </w:rPr>
      </w:pPr>
      <w:r w:rsidRPr="00960ED2">
        <w:rPr>
          <w:b/>
          <w:noProof/>
          <w:color w:val="000000" w:themeColor="text1"/>
        </w:rPr>
        <w:drawing>
          <wp:inline distT="0" distB="0" distL="0" distR="0" wp14:anchorId="60EB4163" wp14:editId="6F30E5E4">
            <wp:extent cx="5681980" cy="2219325"/>
            <wp:effectExtent l="0" t="0" r="0" b="9525"/>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1980" cy="2219325"/>
                    </a:xfrm>
                    <a:prstGeom prst="rect">
                      <a:avLst/>
                    </a:prstGeom>
                    <a:noFill/>
                  </pic:spPr>
                </pic:pic>
              </a:graphicData>
            </a:graphic>
          </wp:inline>
        </w:drawing>
      </w:r>
    </w:p>
    <w:p w14:paraId="28D31B44" w14:textId="66121618" w:rsidR="0023732F" w:rsidRPr="00960ED2" w:rsidRDefault="0023732F" w:rsidP="0023732F">
      <w:pPr>
        <w:spacing w:line="276" w:lineRule="auto"/>
        <w:rPr>
          <w:color w:val="000000" w:themeColor="text1"/>
        </w:rPr>
      </w:pPr>
      <w:r w:rsidRPr="00960ED2">
        <w:rPr>
          <w:b/>
          <w:bCs/>
          <w:color w:val="000000" w:themeColor="text1"/>
        </w:rPr>
        <w:t>Figure 1. Schematic illustration of multifunctional zwitterionic-PLGA MPs a</w:t>
      </w:r>
      <w:r w:rsidRPr="00960ED2">
        <w:rPr>
          <w:color w:val="000000" w:themeColor="text1"/>
        </w:rPr>
        <w:t xml:space="preserve">. </w:t>
      </w:r>
      <w:r w:rsidR="00735223" w:rsidRPr="00960ED2">
        <w:rPr>
          <w:color w:val="000000" w:themeColor="text1"/>
        </w:rPr>
        <w:t xml:space="preserve">Synthesis of zwitterionic-PLGA with stealth ability by hydration barrier. </w:t>
      </w:r>
      <w:r w:rsidR="00735223" w:rsidRPr="00960ED2">
        <w:rPr>
          <w:b/>
          <w:bCs/>
          <w:color w:val="000000" w:themeColor="text1"/>
        </w:rPr>
        <w:t>b</w:t>
      </w:r>
      <w:r w:rsidR="00735223" w:rsidRPr="00960ED2">
        <w:rPr>
          <w:color w:val="000000" w:themeColor="text1"/>
        </w:rPr>
        <w:t>. Multifunction (anti-mucociliary clearance, anti-macrophage uptake) of Zwitterionic-PLGA inhaler for pulmonary delivery</w:t>
      </w:r>
    </w:p>
    <w:p w14:paraId="5C297012" w14:textId="77777777" w:rsidR="0023732F" w:rsidRPr="00960ED2" w:rsidRDefault="0023732F" w:rsidP="008C6D5F">
      <w:pPr>
        <w:spacing w:line="360" w:lineRule="auto"/>
        <w:rPr>
          <w:b/>
          <w:color w:val="000000" w:themeColor="text1"/>
        </w:rPr>
      </w:pPr>
    </w:p>
    <w:p w14:paraId="613CA7C0" w14:textId="3BD87EE9" w:rsidR="002D16A0" w:rsidRPr="00960ED2" w:rsidRDefault="002D16A0" w:rsidP="008C6D5F">
      <w:pPr>
        <w:pStyle w:val="Head1"/>
        <w:rPr>
          <w:color w:val="000000" w:themeColor="text1"/>
        </w:rPr>
      </w:pPr>
      <w:r w:rsidRPr="00960ED2">
        <w:rPr>
          <w:color w:val="000000" w:themeColor="text1"/>
        </w:rPr>
        <w:t xml:space="preserve">2. </w:t>
      </w:r>
      <w:r w:rsidR="0023732F" w:rsidRPr="00960ED2">
        <w:rPr>
          <w:color w:val="000000" w:themeColor="text1"/>
        </w:rPr>
        <w:t>Results and discussion</w:t>
      </w:r>
    </w:p>
    <w:p w14:paraId="6EFC6A35" w14:textId="77777777" w:rsidR="00562E2B" w:rsidRPr="00960ED2" w:rsidRDefault="00562E2B" w:rsidP="008C6D5F">
      <w:pPr>
        <w:pStyle w:val="Head1"/>
        <w:rPr>
          <w:color w:val="000000" w:themeColor="text1"/>
        </w:rPr>
      </w:pPr>
    </w:p>
    <w:p w14:paraId="19E2086C" w14:textId="77777777" w:rsidR="008526AA" w:rsidRPr="00960ED2" w:rsidRDefault="00562E2B" w:rsidP="008526AA">
      <w:pPr>
        <w:spacing w:line="480" w:lineRule="auto"/>
        <w:rPr>
          <w:color w:val="000000" w:themeColor="text1"/>
        </w:rPr>
      </w:pPr>
      <w:r w:rsidRPr="00960ED2">
        <w:rPr>
          <w:color w:val="000000" w:themeColor="text1"/>
        </w:rPr>
        <w:t xml:space="preserve">2.1. </w:t>
      </w:r>
      <w:r w:rsidR="008526AA" w:rsidRPr="00960ED2">
        <w:rPr>
          <w:color w:val="000000" w:themeColor="text1"/>
        </w:rPr>
        <w:t xml:space="preserve">Synthesis of zwitterion functionalized PLGA MPs </w:t>
      </w:r>
    </w:p>
    <w:p w14:paraId="19A0829F" w14:textId="534C8534" w:rsidR="00735223" w:rsidRPr="00960ED2" w:rsidRDefault="00735223" w:rsidP="00735223">
      <w:pPr>
        <w:spacing w:line="480" w:lineRule="auto"/>
        <w:ind w:firstLineChars="50" w:firstLine="120"/>
        <w:rPr>
          <w:color w:val="000000" w:themeColor="text1"/>
        </w:rPr>
      </w:pPr>
      <w:r w:rsidRPr="00960ED2">
        <w:rPr>
          <w:color w:val="000000" w:themeColor="text1"/>
        </w:rPr>
        <w:t>Inhalable particles must have an optimized particle size</w:t>
      </w:r>
      <w:r w:rsidRPr="00960ED2">
        <w:rPr>
          <w:color w:val="000000" w:themeColor="text1"/>
        </w:rPr>
        <w:fldChar w:fldCharType="begin"/>
      </w:r>
      <w:r w:rsidRPr="00960ED2">
        <w:rPr>
          <w:color w:val="000000" w:themeColor="text1"/>
        </w:rPr>
        <w:instrText xml:space="preserve"> ADDIN EN.CITE &lt;EndNote&gt;&lt;Cite&gt;&lt;Author&gt;Champion&lt;/Author&gt;&lt;Year&gt;2008&lt;/Year&gt;&lt;RecNum&gt;316&lt;/RecNum&gt;&lt;DisplayText&gt;&lt;style face="superscript"&gt;[8a, 16]&lt;/style&gt;&lt;/DisplayText&gt;&lt;record&gt;&lt;rec-number&gt;316&lt;/rec-number&gt;&lt;foreign-keys&gt;&lt;key app="EN" db-id="raxaszfr3vta9mezpt7xep0r2r5zdp2pwzdr" timestamp="1663912599"&gt;316&lt;/key&gt;&lt;/foreign-keys&gt;&lt;ref-type name="Journal Article"&gt;17&lt;/ref-type&gt;&lt;contributors&gt;&lt;authors&gt;&lt;author&gt;Champion, Julie A&lt;/author&gt;&lt;author&gt;Walker, Amanda&lt;/author&gt;&lt;author&gt;Mitragotri, Samir&lt;/author&gt;&lt;/authors&gt;&lt;/contributors&gt;&lt;titles&gt;&lt;title&gt;Role of particle size in phagocytosis of polymeric microspheres&lt;/title&gt;&lt;secondary-title&gt;Pharmaceutical research&lt;/secondary-title&gt;&lt;/titles&gt;&lt;periodical&gt;&lt;full-title&gt;Pharmaceutical research&lt;/full-title&gt;&lt;abbr-1&gt;Pharm. Res.&lt;/abbr-1&gt;&lt;/periodical&gt;&lt;pages&gt;1815-1821&lt;/pages&gt;&lt;volume&gt;25&lt;/volume&gt;&lt;number&gt;8&lt;/number&gt;&lt;dates&gt;&lt;year&gt;2008&lt;/year&gt;&lt;/dates&gt;&lt;isbn&gt;1573-904X&lt;/isbn&gt;&lt;urls&gt;&lt;/urls&gt;&lt;/record&gt;&lt;/Cite&gt;&lt;Cite&gt;&lt;Author&gt;Patton&lt;/Author&gt;&lt;Year&gt;2007&lt;/Year&gt;&lt;RecNum&gt;295&lt;/RecNum&gt;&lt;record&gt;&lt;rec-number&gt;295&lt;/rec-number&gt;&lt;foreign-keys&gt;&lt;key app="EN" db-id="raxaszfr3vta9mezpt7xep0r2r5zdp2pwzdr" timestamp="1663911329"&gt;295&lt;/key&gt;&lt;/foreign-keys&gt;&lt;ref-type name="Journal Article"&gt;17&lt;/ref-type&gt;&lt;contributors&gt;&lt;authors&gt;&lt;author&gt;Patton, John S&lt;/author&gt;&lt;author&gt;Byron, Peter R&lt;/author&gt;&lt;/authors&gt;&lt;/contributors&gt;&lt;titles&gt;&lt;title&gt;Inhaling medicines: delivering drugs to the body through the lungs&lt;/title&gt;&lt;secondary-title&gt;Nature reviews Drug discovery&lt;/secondary-title&gt;&lt;/titles&gt;&lt;periodical&gt;&lt;full-title&gt;Nature Reviews Drug Discovery&lt;/full-title&gt;&lt;abbr-1&gt;Nat. Rev. Drug Discov.&lt;/abbr-1&gt;&lt;/periodical&gt;&lt;pages&gt;67-74&lt;/pages&gt;&lt;volume&gt;6&lt;/volume&gt;&lt;number&gt;1&lt;/number&gt;&lt;dates&gt;&lt;year&gt;2007&lt;/year&gt;&lt;/dates&gt;&lt;isbn&gt;1474-1784&lt;/isbn&gt;&lt;urls&gt;&lt;/urls&gt;&lt;/record&gt;&lt;/Cite&gt;&lt;/EndNote&gt;</w:instrText>
      </w:r>
      <w:r w:rsidRPr="00960ED2">
        <w:rPr>
          <w:color w:val="000000" w:themeColor="text1"/>
        </w:rPr>
        <w:fldChar w:fldCharType="separate"/>
      </w:r>
      <w:r w:rsidRPr="00960ED2">
        <w:rPr>
          <w:noProof/>
          <w:color w:val="000000" w:themeColor="text1"/>
          <w:vertAlign w:val="superscript"/>
        </w:rPr>
        <w:t>[8a, 16]</w:t>
      </w:r>
      <w:r w:rsidRPr="00960ED2">
        <w:rPr>
          <w:color w:val="000000" w:themeColor="text1"/>
        </w:rPr>
        <w:fldChar w:fldCharType="end"/>
      </w:r>
      <w:r w:rsidRPr="00960ED2">
        <w:rPr>
          <w:color w:val="000000" w:themeColor="text1"/>
        </w:rPr>
        <w:t xml:space="preserve">. The efficiency of reaching the alveolar region is low for nano-sized particles (&lt; 1 </w:t>
      </w:r>
      <w:r w:rsidRPr="00960ED2">
        <w:rPr>
          <w:rFonts w:eastAsia="맑은 고딕"/>
          <w:color w:val="000000" w:themeColor="text1"/>
        </w:rPr>
        <w:t>μ</w:t>
      </w:r>
      <w:r w:rsidRPr="00960ED2">
        <w:rPr>
          <w:color w:val="000000" w:themeColor="text1"/>
        </w:rPr>
        <w:t xml:space="preserve">m) due to exhalation, and particles larger than 5 </w:t>
      </w:r>
      <w:r w:rsidRPr="00960ED2">
        <w:rPr>
          <w:rFonts w:eastAsia="맑은 고딕"/>
          <w:color w:val="000000" w:themeColor="text1"/>
        </w:rPr>
        <w:t>μ</w:t>
      </w:r>
      <w:r w:rsidRPr="00960ED2">
        <w:rPr>
          <w:color w:val="000000" w:themeColor="text1"/>
        </w:rPr>
        <w:t xml:space="preserve">m are removed from the oropharyngeal region. Therefore, particles with a size of 1–5 </w:t>
      </w:r>
      <w:r w:rsidRPr="00960ED2">
        <w:rPr>
          <w:rFonts w:eastAsia="맑은 고딕"/>
          <w:color w:val="000000" w:themeColor="text1"/>
        </w:rPr>
        <w:lastRenderedPageBreak/>
        <w:t>μ</w:t>
      </w:r>
      <w:r w:rsidRPr="00960ED2">
        <w:rPr>
          <w:color w:val="000000" w:themeColor="text1"/>
        </w:rPr>
        <w:t xml:space="preserve">m are generally accepted as the optimal size to reach the alveolar region. Prior to functionalizing sulfobetaine methacrylate (SBMA) and 2-methacryloyloxyethyl phosphorylcholine (MPC) on PLGA MPs, the optimized size of PLGA MPs (mean size: 3.61 </w:t>
      </w:r>
      <w:r w:rsidRPr="00960ED2">
        <w:rPr>
          <w:rFonts w:eastAsia="맑은 고딕"/>
          <w:color w:val="000000" w:themeColor="text1"/>
        </w:rPr>
        <w:t>μm</w:t>
      </w:r>
      <w:r w:rsidRPr="00960ED2">
        <w:rPr>
          <w:color w:val="000000" w:themeColor="text1"/>
        </w:rPr>
        <w:t xml:space="preserve">) for pulmonary delivery were constructed and overall preparation steps are briefly introduced in experimental section. </w:t>
      </w:r>
    </w:p>
    <w:p w14:paraId="3DBFC150" w14:textId="29AA7D16" w:rsidR="00735223" w:rsidRPr="001446F1" w:rsidRDefault="00735223" w:rsidP="00735223">
      <w:pPr>
        <w:spacing w:line="480" w:lineRule="auto"/>
        <w:ind w:firstLineChars="50" w:firstLine="120"/>
        <w:rPr>
          <w:color w:val="FF0000"/>
        </w:rPr>
      </w:pPr>
      <w:r w:rsidRPr="00960ED2">
        <w:rPr>
          <w:color w:val="000000" w:themeColor="text1"/>
        </w:rPr>
        <w:t>In practice, for the modifying surface of synthesized PLGA MPs, the solvent that cannot dissolve PLGA should be used. Therefore, zwitterion functionalization of PLGA MPs were conducted through an optimized process using non-solvent and organic solvent that does not dissolve PLGA. The process of zwitterion functionalization to PLGA MPs was carried out by the atom transfer radical polymerization (ATRP) method (</w:t>
      </w:r>
      <w:r w:rsidRPr="00960ED2">
        <w:rPr>
          <w:b/>
          <w:bCs/>
          <w:color w:val="000000" w:themeColor="text1"/>
        </w:rPr>
        <w:t>Fig. 2a</w:t>
      </w:r>
      <w:r w:rsidRPr="00960ED2">
        <w:rPr>
          <w:color w:val="000000" w:themeColor="text1"/>
        </w:rPr>
        <w:t>). First, an aminolysis reaction was performed using ethylenediamine (EDA) to form an amine group on the synthesized PLGA MPs by using IPA as solvent. The aminolysis process induces the degradation of PLGA MPs rapidly depending on the reaction time, and after 30 minutes of the aminolysis process, the MP morphology started to change, and aggregation also appeared (</w:t>
      </w:r>
      <w:r w:rsidRPr="00960ED2">
        <w:rPr>
          <w:b/>
          <w:bCs/>
          <w:color w:val="000000" w:themeColor="text1"/>
        </w:rPr>
        <w:t>Fig. S1a</w:t>
      </w:r>
      <w:r w:rsidRPr="00960ED2">
        <w:rPr>
          <w:color w:val="000000" w:themeColor="text1"/>
        </w:rPr>
        <w:t>). The surface charge of the amine functionalized PLGA MPs (NH</w:t>
      </w:r>
      <w:r w:rsidRPr="00960ED2">
        <w:rPr>
          <w:color w:val="000000" w:themeColor="text1"/>
          <w:vertAlign w:val="subscript"/>
        </w:rPr>
        <w:t>2</w:t>
      </w:r>
      <w:r w:rsidRPr="00960ED2">
        <w:rPr>
          <w:color w:val="000000" w:themeColor="text1"/>
        </w:rPr>
        <w:t>-PG) increases according to the reaction time, and further aminolysis was performed for 10 minutes in consideration of particle stability (</w:t>
      </w:r>
      <w:r w:rsidRPr="00960ED2">
        <w:rPr>
          <w:b/>
          <w:bCs/>
          <w:color w:val="000000" w:themeColor="text1"/>
        </w:rPr>
        <w:t>Fig. S1b</w:t>
      </w:r>
      <w:r w:rsidRPr="00960ED2">
        <w:rPr>
          <w:color w:val="000000" w:themeColor="text1"/>
        </w:rPr>
        <w:t>). Using fourier-transform infrared spectroscopy (FT-IR), the newly formed peak by the amine group and the decreased C-O peak indicated that aminolysis was successfully conducted (</w:t>
      </w:r>
      <w:r w:rsidRPr="00960ED2">
        <w:rPr>
          <w:b/>
          <w:bCs/>
          <w:color w:val="000000" w:themeColor="text1"/>
        </w:rPr>
        <w:t>Fig. S2a</w:t>
      </w:r>
      <w:r w:rsidRPr="00960ED2">
        <w:rPr>
          <w:color w:val="000000" w:themeColor="text1"/>
        </w:rPr>
        <w:t>)</w:t>
      </w:r>
      <w:r w:rsidRPr="00960ED2">
        <w:rPr>
          <w:color w:val="000000" w:themeColor="text1"/>
        </w:rPr>
        <w:fldChar w:fldCharType="begin"/>
      </w:r>
      <w:r w:rsidRPr="00960ED2">
        <w:rPr>
          <w:color w:val="000000" w:themeColor="text1"/>
        </w:rPr>
        <w:instrText xml:space="preserve"> ADDIN EN.CITE &lt;EndNote&gt;&lt;Cite&gt;&lt;Author&gt;Alvarez-Paino&lt;/Author&gt;&lt;Year&gt;2019&lt;/Year&gt;&lt;RecNum&gt;317&lt;/RecNum&gt;&lt;DisplayText&gt;&lt;style face="superscript"&gt;[17]&lt;/style&gt;&lt;/DisplayText&gt;&lt;record&gt;&lt;rec-number&gt;317&lt;/rec-number&gt;&lt;foreign-keys&gt;&lt;key app="EN" db-id="raxaszfr3vta9mezpt7xep0r2r5zdp2pwzdr" timestamp="1663912720"&gt;317&lt;/key&gt;&lt;/foreign-keys&gt;&lt;ref-type name="Journal Article"&gt;17&lt;/ref-type&gt;&lt;contributors&gt;&lt;authors&gt;&lt;author&gt;Alvarez-Paino, Marta&lt;/author&gt;&lt;author&gt;Amer, Mahetab H&lt;/author&gt;&lt;author&gt;Nasir, Aishah&lt;/author&gt;&lt;author&gt;Cuzzucoli Crucitti, Valentina&lt;/author&gt;&lt;author&gt;Thorpe, Jordan&lt;/author&gt;&lt;author&gt;Burroughs, Laurence&lt;/author&gt;&lt;author&gt;Needham, David&lt;/author&gt;&lt;author&gt;Denning, Chris&lt;/author&gt;&lt;author&gt;Alexander, Morgan R&lt;/author&gt;&lt;author&gt;Alexander, Cameron&lt;/author&gt;&lt;/authors&gt;&lt;/contributors&gt;&lt;titles&gt;&lt;title&gt;Polymer microparticles with defined surface chemistry and topography mediate the formation of stem cell aggregates and cardiomyocyte function&lt;/title&gt;&lt;secondary-title&gt;ACS applied materials &amp;amp; interfaces&lt;/secondary-title&gt;&lt;/titles&gt;&lt;periodical&gt;&lt;full-title&gt;ACS Applied materials &amp;amp; interfaces&lt;/full-title&gt;&lt;abbr-1&gt;ACS Appl. Mater. Interfaces&lt;/abbr-1&gt;&lt;/periodical&gt;&lt;pages&gt;34560-34574&lt;/pages&gt;&lt;volume&gt;11&lt;/volume&gt;&lt;number&gt;38&lt;/number&gt;&lt;dates&gt;&lt;year&gt;2019&lt;/year&gt;&lt;/dates&gt;&lt;isbn&gt;1944-8244&lt;/isbn&gt;&lt;urls&gt;&lt;/urls&gt;&lt;/record&gt;&lt;/Cite&gt;&lt;/EndNote&gt;</w:instrText>
      </w:r>
      <w:r w:rsidRPr="00960ED2">
        <w:rPr>
          <w:color w:val="000000" w:themeColor="text1"/>
        </w:rPr>
        <w:fldChar w:fldCharType="separate"/>
      </w:r>
      <w:r w:rsidRPr="00960ED2">
        <w:rPr>
          <w:noProof/>
          <w:color w:val="000000" w:themeColor="text1"/>
          <w:vertAlign w:val="superscript"/>
        </w:rPr>
        <w:t>[17]</w:t>
      </w:r>
      <w:r w:rsidRPr="00960ED2">
        <w:rPr>
          <w:color w:val="000000" w:themeColor="text1"/>
        </w:rPr>
        <w:fldChar w:fldCharType="end"/>
      </w:r>
      <w:r w:rsidRPr="00960ED2">
        <w:rPr>
          <w:color w:val="000000" w:themeColor="text1"/>
        </w:rPr>
        <w:t xml:space="preserve">. Through a 2,4,6-trinitrobenzene sulfonic acid (TNBS) assay, we quantitatively analyzed the amount of amine groups and found that 20.817 </w:t>
      </w:r>
      <w:r w:rsidRPr="00960ED2">
        <w:rPr>
          <w:rFonts w:eastAsia="맑은 고딕"/>
          <w:color w:val="000000" w:themeColor="text1"/>
        </w:rPr>
        <w:t>μM amine groups formed in 1 mg of NH</w:t>
      </w:r>
      <w:r w:rsidRPr="00960ED2">
        <w:rPr>
          <w:rFonts w:eastAsia="맑은 고딕"/>
          <w:color w:val="000000" w:themeColor="text1"/>
          <w:vertAlign w:val="subscript"/>
        </w:rPr>
        <w:t>2</w:t>
      </w:r>
      <w:r w:rsidRPr="00960ED2">
        <w:rPr>
          <w:rFonts w:eastAsia="맑은 고딕"/>
          <w:color w:val="000000" w:themeColor="text1"/>
        </w:rPr>
        <w:t>-PG (</w:t>
      </w:r>
      <w:r w:rsidRPr="00960ED2">
        <w:rPr>
          <w:rFonts w:eastAsia="맑은 고딕"/>
          <w:b/>
          <w:bCs/>
          <w:color w:val="000000" w:themeColor="text1"/>
        </w:rPr>
        <w:t>Fig. S2b</w:t>
      </w:r>
      <w:r w:rsidRPr="00960ED2">
        <w:rPr>
          <w:rFonts w:eastAsia="맑은 고딕"/>
          <w:color w:val="000000" w:themeColor="text1"/>
        </w:rPr>
        <w:t xml:space="preserve">). </w:t>
      </w:r>
      <w:r w:rsidRPr="00960ED2">
        <w:rPr>
          <w:color w:val="000000" w:themeColor="text1"/>
        </w:rPr>
        <w:t xml:space="preserve">Then, ATRP initiation was performed by reacting with a-bromoisobutyryl bromide (BiBB) by using hexane as solvent. Lastly, zwitterion functionalized PLGA (ZwPG) was synthesized by the functionalization of SBMA and MPC on the surface of the Br-activated particles (SBPG, MPG, respectively) by using mixed solvent of MeOH and DW (1:9). Transmission electron microscopy (TEM) imaging indicated that the spherical structure of SBPG and MPG did not </w:t>
      </w:r>
      <w:r w:rsidRPr="00960ED2">
        <w:rPr>
          <w:color w:val="000000" w:themeColor="text1"/>
        </w:rPr>
        <w:lastRenderedPageBreak/>
        <w:t>change due to the synthesizing process (</w:t>
      </w:r>
      <w:r w:rsidRPr="00960ED2">
        <w:rPr>
          <w:b/>
          <w:bCs/>
          <w:color w:val="000000" w:themeColor="text1"/>
        </w:rPr>
        <w:t>Fig. 2b</w:t>
      </w:r>
      <w:r w:rsidRPr="00960ED2">
        <w:rPr>
          <w:color w:val="000000" w:themeColor="text1"/>
        </w:rPr>
        <w:t xml:space="preserve">). </w:t>
      </w:r>
      <w:bookmarkStart w:id="3" w:name="_Hlk130805528"/>
      <w:r w:rsidR="004128CC" w:rsidRPr="001446F1">
        <w:rPr>
          <w:color w:val="FF0000"/>
        </w:rPr>
        <w:t xml:space="preserve">The aerodynamic size of each particle is similar at 3.06 </w:t>
      </w:r>
      <w:r w:rsidR="004128CC" w:rsidRPr="001446F1">
        <w:rPr>
          <w:rFonts w:eastAsia="맑은 고딕"/>
          <w:color w:val="FF0000"/>
        </w:rPr>
        <w:t xml:space="preserve">μm for PLGA MPs, 3.32 </w:t>
      </w:r>
      <w:bookmarkStart w:id="4" w:name="_Hlk130805553"/>
      <w:r w:rsidR="004128CC" w:rsidRPr="001446F1">
        <w:rPr>
          <w:rFonts w:eastAsia="맑은 고딕"/>
          <w:color w:val="FF0000"/>
        </w:rPr>
        <w:t>μm</w:t>
      </w:r>
      <w:bookmarkEnd w:id="4"/>
      <w:r w:rsidR="004128CC" w:rsidRPr="001446F1">
        <w:rPr>
          <w:color w:val="FF0000"/>
        </w:rPr>
        <w:t xml:space="preserve"> for SBPG, and 3.089 </w:t>
      </w:r>
      <w:r w:rsidR="004128CC" w:rsidRPr="001446F1">
        <w:rPr>
          <w:rFonts w:eastAsia="맑은 고딕"/>
          <w:color w:val="FF0000"/>
        </w:rPr>
        <w:t>μm</w:t>
      </w:r>
      <w:r w:rsidR="004128CC" w:rsidRPr="001446F1">
        <w:rPr>
          <w:color w:val="FF0000"/>
        </w:rPr>
        <w:t xml:space="preserve"> for MPG (</w:t>
      </w:r>
      <w:r w:rsidR="004128CC" w:rsidRPr="001446F1">
        <w:rPr>
          <w:b/>
          <w:bCs/>
          <w:color w:val="FF0000"/>
        </w:rPr>
        <w:t>Fig. S3</w:t>
      </w:r>
      <w:r w:rsidR="004128CC" w:rsidRPr="001446F1">
        <w:rPr>
          <w:color w:val="FF0000"/>
        </w:rPr>
        <w:t xml:space="preserve">). </w:t>
      </w:r>
      <w:bookmarkEnd w:id="3"/>
      <w:r w:rsidRPr="001446F1">
        <w:rPr>
          <w:color w:val="FF0000"/>
        </w:rPr>
        <w:t>However, in the case of mean size of the particles, the SBPG and MPG slightly increased which is due to the increased hydrodynamic diameter by the hydration layer formed by zwitterion (</w:t>
      </w:r>
      <w:r w:rsidRPr="001446F1">
        <w:rPr>
          <w:b/>
          <w:bCs/>
          <w:color w:val="FF0000"/>
        </w:rPr>
        <w:t>Fig. 2c</w:t>
      </w:r>
      <w:r w:rsidRPr="001446F1">
        <w:rPr>
          <w:color w:val="FF0000"/>
        </w:rPr>
        <w:t>)</w:t>
      </w:r>
      <w:r w:rsidR="004128CC" w:rsidRPr="001446F1">
        <w:rPr>
          <w:color w:val="FF0000"/>
        </w:rPr>
        <w:t>.</w:t>
      </w:r>
      <w:r w:rsidR="002E522D" w:rsidRPr="001446F1">
        <w:rPr>
          <w:color w:val="FF0000"/>
        </w:rPr>
        <w:t xml:space="preserve"> </w:t>
      </w:r>
    </w:p>
    <w:p w14:paraId="0067F2B5" w14:textId="2FD01F45" w:rsidR="00735223" w:rsidRPr="00960ED2" w:rsidRDefault="00735223" w:rsidP="00735223">
      <w:pPr>
        <w:spacing w:line="480" w:lineRule="auto"/>
        <w:ind w:firstLineChars="50" w:firstLine="120"/>
        <w:rPr>
          <w:color w:val="000000" w:themeColor="text1"/>
        </w:rPr>
      </w:pPr>
      <w:r w:rsidRPr="00960ED2">
        <w:rPr>
          <w:color w:val="000000" w:themeColor="text1"/>
        </w:rPr>
        <w:t>Through X-ray photoelectron spectroscopy (XPS), the N-H group of NH</w:t>
      </w:r>
      <w:r w:rsidRPr="00960ED2">
        <w:rPr>
          <w:color w:val="000000" w:themeColor="text1"/>
          <w:vertAlign w:val="subscript"/>
        </w:rPr>
        <w:t>2</w:t>
      </w:r>
      <w:r w:rsidRPr="00960ED2">
        <w:rPr>
          <w:color w:val="000000" w:themeColor="text1"/>
        </w:rPr>
        <w:t>-PG from aminolysis, and the additional -R</w:t>
      </w:r>
      <w:r w:rsidRPr="00960ED2">
        <w:rPr>
          <w:color w:val="000000" w:themeColor="text1"/>
          <w:vertAlign w:val="subscript"/>
        </w:rPr>
        <w:t>3</w:t>
      </w:r>
      <w:r w:rsidRPr="00960ED2">
        <w:rPr>
          <w:color w:val="000000" w:themeColor="text1"/>
        </w:rPr>
        <w:t>N</w:t>
      </w:r>
      <w:r w:rsidRPr="00960ED2">
        <w:rPr>
          <w:color w:val="000000" w:themeColor="text1"/>
          <w:vertAlign w:val="superscript"/>
        </w:rPr>
        <w:t>+</w:t>
      </w:r>
      <w:r w:rsidRPr="00960ED2">
        <w:rPr>
          <w:color w:val="000000" w:themeColor="text1"/>
        </w:rPr>
        <w:t xml:space="preserve"> peak formation in SBPG and MPG, were characterized (</w:t>
      </w:r>
      <w:r w:rsidRPr="00960ED2">
        <w:rPr>
          <w:b/>
          <w:bCs/>
          <w:color w:val="000000" w:themeColor="text1"/>
        </w:rPr>
        <w:t>Fig. 2d</w:t>
      </w:r>
      <w:r w:rsidRPr="00960ED2">
        <w:rPr>
          <w:color w:val="000000" w:themeColor="text1"/>
        </w:rPr>
        <w:t>). The aminolysis reaction increased the C-H group ratio, and the newly formed C-N group was also detected (</w:t>
      </w:r>
      <w:r w:rsidRPr="00960ED2">
        <w:rPr>
          <w:b/>
          <w:bCs/>
          <w:color w:val="000000" w:themeColor="text1"/>
        </w:rPr>
        <w:t>Fig. S</w:t>
      </w:r>
      <w:r w:rsidR="002E522D" w:rsidRPr="00960ED2">
        <w:rPr>
          <w:b/>
          <w:bCs/>
          <w:color w:val="000000" w:themeColor="text1"/>
        </w:rPr>
        <w:t>4</w:t>
      </w:r>
      <w:r w:rsidRPr="00960ED2">
        <w:rPr>
          <w:b/>
          <w:bCs/>
          <w:color w:val="000000" w:themeColor="text1"/>
        </w:rPr>
        <w:t>a</w:t>
      </w:r>
      <w:r w:rsidRPr="00960ED2">
        <w:rPr>
          <w:color w:val="000000" w:themeColor="text1"/>
        </w:rPr>
        <w:t>). Then, by reacting with BiBB during the ATRP initiation process, an additional Br peak was formed (Br-PG) (</w:t>
      </w:r>
      <w:r w:rsidRPr="00960ED2">
        <w:rPr>
          <w:b/>
          <w:bCs/>
          <w:color w:val="000000" w:themeColor="text1"/>
        </w:rPr>
        <w:t>Fig. 2e</w:t>
      </w:r>
      <w:r w:rsidRPr="00960ED2">
        <w:rPr>
          <w:color w:val="000000" w:themeColor="text1"/>
        </w:rPr>
        <w:t>). Lastly, through zwitterion functionalization, SBPG and MPG showed S atom and P atom peaks, respectively, for each sulfobetaine and phosphorylcholine zwitterion moiety (</w:t>
      </w:r>
      <w:r w:rsidRPr="00960ED2">
        <w:rPr>
          <w:b/>
          <w:bCs/>
          <w:color w:val="000000" w:themeColor="text1"/>
        </w:rPr>
        <w:t>Fig. 2f, g, Table 1</w:t>
      </w:r>
      <w:r w:rsidRPr="00960ED2">
        <w:rPr>
          <w:color w:val="000000" w:themeColor="text1"/>
        </w:rPr>
        <w:t>)</w:t>
      </w:r>
      <w:r w:rsidRPr="00960ED2">
        <w:rPr>
          <w:color w:val="000000" w:themeColor="text1"/>
        </w:rPr>
        <w:fldChar w:fldCharType="begin"/>
      </w:r>
      <w:r w:rsidRPr="00960ED2">
        <w:rPr>
          <w:color w:val="000000" w:themeColor="text1"/>
        </w:rPr>
        <w:instrText xml:space="preserve"> ADDIN EN.CITE &lt;EndNote&gt;&lt;Cite&gt;&lt;Author&gt;Choi&lt;/Author&gt;&lt;Year&gt;2021&lt;/Year&gt;&lt;RecNum&gt;318&lt;/RecNum&gt;&lt;DisplayText&gt;&lt;style face="superscript"&gt;[18]&lt;/style&gt;&lt;/DisplayText&gt;&lt;record&gt;&lt;rec-number&gt;318&lt;/rec-number&gt;&lt;foreign-keys&gt;&lt;key app="EN" db-id="raxaszfr3vta9mezpt7xep0r2r5zdp2pwzdr" timestamp="1663919835"&gt;318&lt;/key&gt;&lt;/foreign-keys&gt;&lt;ref-type name="Journal Article"&gt;17&lt;/ref-type&gt;&lt;contributors&gt;&lt;authors&gt;&lt;author&gt;Choi, Woojin&lt;/author&gt;&lt;author&gt;Park, Sohyeon&lt;/author&gt;&lt;author&gt;Kwon, Jae-Sung&lt;/author&gt;&lt;author&gt;Jang, Eun-Young&lt;/author&gt;&lt;author&gt;Kim, Ji-Yeong&lt;/author&gt;&lt;author&gt;Heo, Jiwoong&lt;/author&gt;&lt;author&gt;Hwang, YoungDeok&lt;/author&gt;&lt;author&gt;Kim, Byeong-Su&lt;/author&gt;&lt;author&gt;Moon, Ji-Hoi&lt;/author&gt;&lt;author&gt;Jung, Sungwon&lt;/author&gt;&lt;/authors&gt;&lt;/contributors&gt;&lt;titles&gt;&lt;title&gt;Reverse actuation of polyelectrolyte effect for in vivo antifouling&lt;/title&gt;&lt;secondary-title&gt;ACS nano&lt;/secondary-title&gt;&lt;/titles&gt;&lt;pages&gt;6811-6828&lt;/pages&gt;&lt;volume&gt;15&lt;/volume&gt;&lt;number&gt;4&lt;/number&gt;&lt;dates&gt;&lt;year&gt;2021&lt;/year&gt;&lt;/dates&gt;&lt;isbn&gt;1936-0851&lt;/isbn&gt;&lt;urls&gt;&lt;/urls&gt;&lt;/record&gt;&lt;/Cite&gt;&lt;/EndNote&gt;</w:instrText>
      </w:r>
      <w:r w:rsidRPr="00960ED2">
        <w:rPr>
          <w:color w:val="000000" w:themeColor="text1"/>
        </w:rPr>
        <w:fldChar w:fldCharType="separate"/>
      </w:r>
      <w:r w:rsidRPr="00960ED2">
        <w:rPr>
          <w:noProof/>
          <w:color w:val="000000" w:themeColor="text1"/>
          <w:vertAlign w:val="superscript"/>
        </w:rPr>
        <w:t>[18]</w:t>
      </w:r>
      <w:r w:rsidRPr="00960ED2">
        <w:rPr>
          <w:color w:val="000000" w:themeColor="text1"/>
        </w:rPr>
        <w:fldChar w:fldCharType="end"/>
      </w:r>
      <w:r w:rsidRPr="00960ED2">
        <w:rPr>
          <w:color w:val="000000" w:themeColor="text1"/>
        </w:rPr>
        <w:t>. The formation of the -SO</w:t>
      </w:r>
      <w:r w:rsidRPr="00960ED2">
        <w:rPr>
          <w:color w:val="000000" w:themeColor="text1"/>
          <w:vertAlign w:val="subscript"/>
        </w:rPr>
        <w:t>3</w:t>
      </w:r>
      <w:r w:rsidRPr="00960ED2">
        <w:rPr>
          <w:color w:val="000000" w:themeColor="text1"/>
        </w:rPr>
        <w:t xml:space="preserve"> and S-C groups in SBPG and the O-P=O group in MPG was verified and indicated that each zwitterion monomer reacted with Br-PG successfully. The ratio of Br atoms is further decreased after the Br-PG reaction with the zwitterionic monomer (</w:t>
      </w:r>
      <w:r w:rsidRPr="00960ED2">
        <w:rPr>
          <w:b/>
          <w:bCs/>
          <w:color w:val="000000" w:themeColor="text1"/>
        </w:rPr>
        <w:t>Fig. S</w:t>
      </w:r>
      <w:r w:rsidR="002E522D" w:rsidRPr="00960ED2">
        <w:rPr>
          <w:b/>
          <w:bCs/>
          <w:color w:val="000000" w:themeColor="text1"/>
        </w:rPr>
        <w:t>4</w:t>
      </w:r>
      <w:r w:rsidRPr="00960ED2">
        <w:rPr>
          <w:b/>
          <w:bCs/>
          <w:color w:val="000000" w:themeColor="text1"/>
        </w:rPr>
        <w:t>b</w:t>
      </w:r>
      <w:r w:rsidRPr="00960ED2">
        <w:rPr>
          <w:color w:val="000000" w:themeColor="text1"/>
        </w:rPr>
        <w:t>). Subsequently, energy dispersive x-ray spectroscopy (EDS) analysis of SBPG and MPG according to the overall zwitterion functionalization process on a flat silicon wafer was conducted, and each S and P atom formed on the PLGA-coated surfaces was confirmed (</w:t>
      </w:r>
      <w:r w:rsidRPr="00960ED2">
        <w:rPr>
          <w:b/>
          <w:bCs/>
          <w:color w:val="000000" w:themeColor="text1"/>
        </w:rPr>
        <w:t>Fig. S</w:t>
      </w:r>
      <w:r w:rsidR="002E522D" w:rsidRPr="00960ED2">
        <w:rPr>
          <w:b/>
          <w:bCs/>
          <w:color w:val="000000" w:themeColor="text1"/>
        </w:rPr>
        <w:t>5</w:t>
      </w:r>
      <w:r w:rsidRPr="00960ED2">
        <w:rPr>
          <w:color w:val="000000" w:themeColor="text1"/>
        </w:rPr>
        <w:t>). Using Raman spectroscopy, the decreased glycolic acid (O-C=O) peak of PLGA and the newly formed broad methacrylate peak (820 cm</w:t>
      </w:r>
      <w:r w:rsidRPr="00960ED2">
        <w:rPr>
          <w:color w:val="000000" w:themeColor="text1"/>
          <w:vertAlign w:val="superscript"/>
        </w:rPr>
        <w:t>-1</w:t>
      </w:r>
      <w:r w:rsidRPr="00960ED2">
        <w:rPr>
          <w:color w:val="000000" w:themeColor="text1"/>
        </w:rPr>
        <w:t>) in SBMA and MPC were also investigated (</w:t>
      </w:r>
      <w:r w:rsidRPr="00960ED2">
        <w:rPr>
          <w:b/>
          <w:bCs/>
          <w:color w:val="000000" w:themeColor="text1"/>
        </w:rPr>
        <w:t>Fig. 2h</w:t>
      </w:r>
      <w:r w:rsidRPr="00960ED2">
        <w:rPr>
          <w:color w:val="000000" w:themeColor="text1"/>
        </w:rPr>
        <w:t>). Finally, the zeta potential of particles according to each process was analyzed, and SBPG and MPG featured a near-zero net charge at -4.8 mV and -2.3 mV, respectively, which indicates that the zwitterion is successfully functionalized on PLGA MPs (</w:t>
      </w:r>
      <w:r w:rsidRPr="00960ED2">
        <w:rPr>
          <w:b/>
          <w:bCs/>
          <w:color w:val="000000" w:themeColor="text1"/>
        </w:rPr>
        <w:t>Fig. 2i</w:t>
      </w:r>
      <w:r w:rsidRPr="00960ED2">
        <w:rPr>
          <w:color w:val="000000" w:themeColor="text1"/>
        </w:rPr>
        <w:t>). The hydration layer formed by the zwitterion was further analyzed by confocal microscopy. As a result, the hydration layer of SBPG and MPG capped the hydrophilic dye, methylene blue (MB), while the surface of PLGA MPs did not show any MB dye on surfaces (</w:t>
      </w:r>
      <w:r w:rsidRPr="00960ED2">
        <w:rPr>
          <w:b/>
          <w:bCs/>
          <w:color w:val="000000" w:themeColor="text1"/>
        </w:rPr>
        <w:t>Fig. S</w:t>
      </w:r>
      <w:r w:rsidR="002E522D" w:rsidRPr="00960ED2">
        <w:rPr>
          <w:b/>
          <w:bCs/>
          <w:color w:val="000000" w:themeColor="text1"/>
        </w:rPr>
        <w:t>6</w:t>
      </w:r>
      <w:r w:rsidRPr="00960ED2">
        <w:rPr>
          <w:color w:val="000000" w:themeColor="text1"/>
        </w:rPr>
        <w:t>).</w:t>
      </w:r>
    </w:p>
    <w:p w14:paraId="1EB8264B" w14:textId="75835D1B" w:rsidR="00562E2B" w:rsidRPr="00960ED2" w:rsidRDefault="00E302EF" w:rsidP="008526AA">
      <w:pPr>
        <w:pStyle w:val="Head1"/>
        <w:rPr>
          <w:b w:val="0"/>
          <w:color w:val="000000" w:themeColor="text1"/>
          <w:lang w:val="de-DE"/>
        </w:rPr>
      </w:pPr>
      <w:r w:rsidRPr="00960ED2">
        <w:rPr>
          <w:b w:val="0"/>
          <w:noProof/>
          <w:color w:val="000000" w:themeColor="text1"/>
          <w:lang w:val="de-DE"/>
        </w:rPr>
        <w:lastRenderedPageBreak/>
        <w:drawing>
          <wp:inline distT="0" distB="0" distL="0" distR="0" wp14:anchorId="218394B4" wp14:editId="62BA253E">
            <wp:extent cx="5710681" cy="5987333"/>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277"/>
                    <a:stretch/>
                  </pic:blipFill>
                  <pic:spPr bwMode="auto">
                    <a:xfrm>
                      <a:off x="0" y="0"/>
                      <a:ext cx="5725248" cy="6002605"/>
                    </a:xfrm>
                    <a:prstGeom prst="rect">
                      <a:avLst/>
                    </a:prstGeom>
                    <a:noFill/>
                    <a:ln>
                      <a:noFill/>
                    </a:ln>
                    <a:extLst>
                      <a:ext uri="{53640926-AAD7-44D8-BBD7-CCE9431645EC}">
                        <a14:shadowObscured xmlns:a14="http://schemas.microsoft.com/office/drawing/2010/main"/>
                      </a:ext>
                    </a:extLst>
                  </pic:spPr>
                </pic:pic>
              </a:graphicData>
            </a:graphic>
          </wp:inline>
        </w:drawing>
      </w:r>
    </w:p>
    <w:p w14:paraId="42228738" w14:textId="77777777" w:rsidR="00735223" w:rsidRPr="00960ED2" w:rsidRDefault="008526AA" w:rsidP="00735223">
      <w:pPr>
        <w:spacing w:line="276" w:lineRule="auto"/>
        <w:rPr>
          <w:color w:val="000000" w:themeColor="text1"/>
        </w:rPr>
      </w:pPr>
      <w:r w:rsidRPr="00960ED2">
        <w:rPr>
          <w:b/>
          <w:bCs/>
          <w:color w:val="000000" w:themeColor="text1"/>
        </w:rPr>
        <w:t>Figure 2. Analysis of synthesized zwitterionic-PLGA MPs (ZwPG)</w:t>
      </w:r>
      <w:r w:rsidRPr="00960ED2">
        <w:rPr>
          <w:color w:val="000000" w:themeColor="text1"/>
        </w:rPr>
        <w:t xml:space="preserve"> </w:t>
      </w:r>
      <w:r w:rsidRPr="00960ED2">
        <w:rPr>
          <w:b/>
          <w:bCs/>
          <w:color w:val="000000" w:themeColor="text1"/>
        </w:rPr>
        <w:t>a</w:t>
      </w:r>
      <w:r w:rsidRPr="00960ED2">
        <w:rPr>
          <w:color w:val="000000" w:themeColor="text1"/>
        </w:rPr>
        <w:t xml:space="preserve">. </w:t>
      </w:r>
      <w:r w:rsidR="00735223" w:rsidRPr="00960ED2">
        <w:rPr>
          <w:color w:val="000000" w:themeColor="text1"/>
        </w:rPr>
        <w:t xml:space="preserve">Schematic illustration of the synthesizing steps of zwitterion functionalization. </w:t>
      </w:r>
      <w:r w:rsidR="00735223" w:rsidRPr="00960ED2">
        <w:rPr>
          <w:b/>
          <w:bCs/>
          <w:color w:val="000000" w:themeColor="text1"/>
        </w:rPr>
        <w:t>b</w:t>
      </w:r>
      <w:r w:rsidR="00735223" w:rsidRPr="00960ED2">
        <w:rPr>
          <w:color w:val="000000" w:themeColor="text1"/>
        </w:rPr>
        <w:t xml:space="preserve">. Transmission electron microscopy (TEM) image of synthesized PLGA MPs, sulfobetaine zwitterion-functionalized PLGA MPs (SBPG), and phosphorylcholine zwitterion-functionalized PLGA MPs (MPG). </w:t>
      </w:r>
      <w:r w:rsidR="00735223" w:rsidRPr="00960ED2">
        <w:rPr>
          <w:b/>
          <w:bCs/>
          <w:color w:val="000000" w:themeColor="text1"/>
        </w:rPr>
        <w:t>c</w:t>
      </w:r>
      <w:r w:rsidR="00735223" w:rsidRPr="00960ED2">
        <w:rPr>
          <w:color w:val="000000" w:themeColor="text1"/>
        </w:rPr>
        <w:t xml:space="preserve">. Laser scattering size analyzer data of PLGA, SBPG and MPG </w:t>
      </w:r>
      <w:r w:rsidR="00735223" w:rsidRPr="00960ED2">
        <w:rPr>
          <w:b/>
          <w:bCs/>
          <w:color w:val="000000" w:themeColor="text1"/>
        </w:rPr>
        <w:t>d-g</w:t>
      </w:r>
      <w:r w:rsidR="00735223" w:rsidRPr="00960ED2">
        <w:rPr>
          <w:color w:val="000000" w:themeColor="text1"/>
        </w:rPr>
        <w:t>. X-ray photoelectron spectroscopy (XPS) data of PLGA, SBPG, and MPG.</w:t>
      </w:r>
      <w:r w:rsidR="00735223" w:rsidRPr="00960ED2">
        <w:rPr>
          <w:b/>
          <w:bCs/>
          <w:color w:val="000000" w:themeColor="text1"/>
        </w:rPr>
        <w:t xml:space="preserve"> h</w:t>
      </w:r>
      <w:r w:rsidR="00735223" w:rsidRPr="00960ED2">
        <w:rPr>
          <w:color w:val="000000" w:themeColor="text1"/>
        </w:rPr>
        <w:t xml:space="preserve">. Raman spectroscopy analysis of PLGA, SBPG, and MPG. </w:t>
      </w:r>
      <w:r w:rsidR="00735223" w:rsidRPr="00960ED2">
        <w:rPr>
          <w:b/>
          <w:bCs/>
          <w:color w:val="000000" w:themeColor="text1"/>
        </w:rPr>
        <w:t>i</w:t>
      </w:r>
      <w:r w:rsidR="00735223" w:rsidRPr="00960ED2">
        <w:rPr>
          <w:color w:val="000000" w:themeColor="text1"/>
        </w:rPr>
        <w:t>. Zeta potential analysis of MPs (bare PLGA MPs, NH</w:t>
      </w:r>
      <w:r w:rsidR="00735223" w:rsidRPr="00960ED2">
        <w:rPr>
          <w:color w:val="000000" w:themeColor="text1"/>
          <w:vertAlign w:val="subscript"/>
        </w:rPr>
        <w:t>2</w:t>
      </w:r>
      <w:r w:rsidR="00735223" w:rsidRPr="00960ED2">
        <w:rPr>
          <w:color w:val="000000" w:themeColor="text1"/>
        </w:rPr>
        <w:t>-PG, Br-PG, SBPG, and MPG)</w:t>
      </w:r>
    </w:p>
    <w:p w14:paraId="27A18910" w14:textId="41AA3986" w:rsidR="008526AA" w:rsidRPr="00960ED2" w:rsidRDefault="008526AA" w:rsidP="00735223">
      <w:pPr>
        <w:spacing w:line="276" w:lineRule="auto"/>
        <w:rPr>
          <w:b/>
          <w:color w:val="000000" w:themeColor="text1"/>
        </w:rPr>
      </w:pPr>
    </w:p>
    <w:p w14:paraId="196EE3BE" w14:textId="1901C71E" w:rsidR="008526AA" w:rsidRPr="00960ED2" w:rsidRDefault="008526AA" w:rsidP="008526AA">
      <w:pPr>
        <w:spacing w:line="480" w:lineRule="auto"/>
        <w:rPr>
          <w:color w:val="000000" w:themeColor="text1"/>
        </w:rPr>
      </w:pPr>
      <w:r w:rsidRPr="00960ED2">
        <w:rPr>
          <w:rFonts w:eastAsiaTheme="minorEastAsia"/>
          <w:color w:val="000000" w:themeColor="text1"/>
          <w:lang w:eastAsia="ko-KR"/>
        </w:rPr>
        <w:t xml:space="preserve">2.2. </w:t>
      </w:r>
      <w:r w:rsidRPr="00960ED2">
        <w:rPr>
          <w:color w:val="000000" w:themeColor="text1"/>
        </w:rPr>
        <w:t>Anti-mucus adhesion ability of SBPG and MPG</w:t>
      </w:r>
    </w:p>
    <w:p w14:paraId="4D6E0037" w14:textId="5C373E4D" w:rsidR="00735223" w:rsidRPr="00960ED2" w:rsidRDefault="00735223" w:rsidP="00735223">
      <w:pPr>
        <w:spacing w:line="480" w:lineRule="auto"/>
        <w:ind w:firstLineChars="50" w:firstLine="120"/>
        <w:rPr>
          <w:color w:val="000000" w:themeColor="text1"/>
        </w:rPr>
      </w:pPr>
      <w:r w:rsidRPr="00960ED2">
        <w:rPr>
          <w:color w:val="000000" w:themeColor="text1"/>
        </w:rPr>
        <w:t>In order to increase the efficiency of the PDS in reaching the alveolar region, it is necessary to overcome mucociliary clearance in the airway</w:t>
      </w:r>
      <w:r w:rsidRPr="00960ED2">
        <w:rPr>
          <w:color w:val="000000" w:themeColor="text1"/>
        </w:rPr>
        <w:fldChar w:fldCharType="begin"/>
      </w:r>
      <w:r w:rsidRPr="00960ED2">
        <w:rPr>
          <w:color w:val="000000" w:themeColor="text1"/>
        </w:rPr>
        <w:instrText xml:space="preserve"> ADDIN EN.CITE &lt;EndNote&gt;&lt;Cite&gt;&lt;Author&gt;Sharma&lt;/Author&gt;&lt;Year&gt;2020&lt;/Year&gt;&lt;RecNum&gt;319&lt;/RecNum&gt;&lt;DisplayText&gt;&lt;style face="superscript"&gt;[11a, 19]&lt;/style&gt;&lt;/DisplayText&gt;&lt;record&gt;&lt;rec-number&gt;319&lt;/rec-number&gt;&lt;foreign-keys&gt;&lt;key app="EN" db-id="raxaszfr3vta9mezpt7xep0r2r5zdp2pwzdr" timestamp="1663919928"&gt;319&lt;/key&gt;&lt;/foreign-keys&gt;&lt;ref-type name="Journal Article"&gt;17&lt;/ref-type&gt;&lt;contributors&gt;&lt;authors&gt;&lt;author&gt;Sharma, Ankur&lt;/author&gt;&lt;author&gt;Vaghasiya, Kalpesh&lt;/author&gt;&lt;author&gt;Gupta, Pushpa&lt;/author&gt;&lt;author&gt;Singh, Amit Kumar&lt;/author&gt;&lt;author&gt;Gupta, Umesh Datta&lt;/author&gt;&lt;author&gt;Verma, Rahul Kumar&lt;/author&gt;&lt;/authors&gt;&lt;/contributors&gt;&lt;titles&gt;&lt;title&gt;Dynamic mucus penetrating microspheres for efficient pulmonary delivery and enhanced efficacy of host defence peptide (HDP) in experimental tuberculosis&lt;/title&gt;&lt;secondary-title&gt;Journal of controlled release&lt;/secondary-title&gt;&lt;/titles&gt;&lt;periodical&gt;&lt;full-title&gt;Journal of Controlled Release&lt;/full-title&gt;&lt;abbr-1&gt;J. Control. Release&lt;/abbr-1&gt;&lt;abbr-2&gt;J Control Release&lt;/abbr-2&gt;&lt;/periodical&gt;&lt;pages&gt;17-33&lt;/pages&gt;&lt;volume&gt;324&lt;/volume&gt;&lt;dates&gt;&lt;year&gt;2020&lt;/year&gt;&lt;/dates&gt;&lt;isbn&gt;0168-3659&lt;/isbn&gt;&lt;urls&gt;&lt;/urls&gt;&lt;/record&gt;&lt;/Cite&gt;&lt;Cite&gt;&lt;Author&gt;Bandi&lt;/Author&gt;&lt;Year&gt;2021&lt;/Year&gt;&lt;RecNum&gt;300&lt;/RecNum&gt;&lt;record&gt;&lt;rec-number&gt;300&lt;/rec-number&gt;&lt;foreign-keys&gt;&lt;key app="EN" db-id="raxaszfr3vta9mezpt7xep0r2r5zdp2pwzdr" timestamp="1663911703"&gt;300&lt;/key&gt;&lt;/foreign-keys&gt;&lt;ref-type name="Journal Article"&gt;17&lt;/ref-type&gt;&lt;contributors&gt;&lt;authors&gt;&lt;author&gt;Bandi, Sony Priyanka&lt;/author&gt;&lt;author&gt;Bhatnagar, Shubhmita&lt;/author&gt;&lt;author&gt;Venuganti, Venkata Vamsi Krishna&lt;/author&gt;&lt;/authors&gt;&lt;/contributors&gt;&lt;titles&gt;&lt;title&gt;Advanced materials for drug delivery across mucosal barriers&lt;/title&gt;&lt;secondary-title&gt;Acta Biomaterialia&lt;/secondary-title&gt;&lt;/titles&gt;&lt;periodical&gt;&lt;full-title&gt;Acta Biomaterialia&lt;/full-title&gt;&lt;abbr-1&gt;Acta Biomater.&lt;/abbr-1&gt;&lt;abbr-2&gt;Acta Biomater&lt;/abbr-2&gt;&lt;/periodical&gt;&lt;pages&gt;13-29&lt;/pages&gt;&lt;volume&gt;119&lt;/volume&gt;&lt;dates&gt;&lt;year&gt;2021&lt;/year&gt;&lt;/dates&gt;&lt;isbn&gt;1742-7061&lt;/isbn&gt;&lt;urls&gt;&lt;/urls&gt;&lt;/record&gt;&lt;/Cite&gt;&lt;/EndNote&gt;</w:instrText>
      </w:r>
      <w:r w:rsidRPr="00960ED2">
        <w:rPr>
          <w:color w:val="000000" w:themeColor="text1"/>
        </w:rPr>
        <w:fldChar w:fldCharType="separate"/>
      </w:r>
      <w:r w:rsidRPr="00960ED2">
        <w:rPr>
          <w:noProof/>
          <w:color w:val="000000" w:themeColor="text1"/>
          <w:vertAlign w:val="superscript"/>
        </w:rPr>
        <w:t>[11a, 19]</w:t>
      </w:r>
      <w:r w:rsidRPr="00960ED2">
        <w:rPr>
          <w:color w:val="000000" w:themeColor="text1"/>
        </w:rPr>
        <w:fldChar w:fldCharType="end"/>
      </w:r>
      <w:r w:rsidRPr="00960ED2">
        <w:rPr>
          <w:color w:val="000000" w:themeColor="text1"/>
        </w:rPr>
        <w:t xml:space="preserve">. Thus, the interaction between mucin </w:t>
      </w:r>
      <w:r w:rsidRPr="00960ED2">
        <w:rPr>
          <w:color w:val="000000" w:themeColor="text1"/>
        </w:rPr>
        <w:lastRenderedPageBreak/>
        <w:t>proteins and ZwPG in the mucus solution should be decreased to overcome this mucociliary clearance. The anti-mucus property of the hydration barrier of ZwPG is expected to prevent mucin protein adhesion</w:t>
      </w:r>
      <w:r w:rsidRPr="00960ED2">
        <w:rPr>
          <w:color w:val="000000" w:themeColor="text1"/>
        </w:rPr>
        <w:fldChar w:fldCharType="begin"/>
      </w:r>
      <w:r w:rsidRPr="00960ED2">
        <w:rPr>
          <w:color w:val="000000" w:themeColor="text1"/>
        </w:rPr>
        <w:instrText xml:space="preserve"> ADDIN EN.CITE &lt;EndNote&gt;&lt;Cite&gt;&lt;Author&gt;Jung&lt;/Author&gt;&lt;Year&gt;2021&lt;/Year&gt;&lt;RecNum&gt;320&lt;/RecNum&gt;&lt;DisplayText&gt;&lt;style face="superscript"&gt;[20]&lt;/style&gt;&lt;/DisplayText&gt;&lt;record&gt;&lt;rec-number&gt;320&lt;/rec-number&gt;&lt;foreign-keys&gt;&lt;key app="EN" db-id="raxaszfr3vta9mezpt7xep0r2r5zdp2pwzdr" timestamp="1663920086"&gt;320&lt;/key&gt;&lt;/foreign-keys&gt;&lt;ref-type name="Journal Article"&gt;17&lt;/ref-type&gt;&lt;contributors&gt;&lt;authors&gt;&lt;author&gt;Jung, Sungwon&lt;/author&gt;&lt;author&gt;Park, Kyungtae&lt;/author&gt;&lt;author&gt;Park, Sohyeon&lt;/author&gt;&lt;author&gt;Heo, Jiwoong&lt;/author&gt;&lt;author&gt;Choi, Woojin&lt;/author&gt;&lt;author&gt;Hong, Jinkee&lt;/author&gt;&lt;/authors&gt;&lt;/contributors&gt;&lt;titles&gt;&lt;title&gt;Unraveling the Structured Solvation Shell of Zwitterion Nanoparticles for Controlled Release of Nitric Oxide&lt;/title&gt;&lt;secondary-title&gt;ACS Applied Materials &amp;amp; Interfaces&lt;/secondary-title&gt;&lt;/titles&gt;&lt;periodical&gt;&lt;full-title&gt;ACS Applied materials &amp;amp; interfaces&lt;/full-title&gt;&lt;abbr-1&gt;ACS Appl. Mater. Interfaces&lt;/abbr-1&gt;&lt;/periodical&gt;&lt;pages&gt;54363-54374&lt;/pages&gt;&lt;volume&gt;13&lt;/volume&gt;&lt;number&gt;45&lt;/number&gt;&lt;dates&gt;&lt;year&gt;2021&lt;/year&gt;&lt;/dates&gt;&lt;isbn&gt;1944-8244&lt;/isbn&gt;&lt;urls&gt;&lt;/urls&gt;&lt;/record&gt;&lt;/Cite&gt;&lt;Cite&gt;&lt;Author&gt;Jung&lt;/Author&gt;&lt;Year&gt;2020&lt;/Year&gt;&lt;RecNum&gt;321&lt;/RecNum&gt;&lt;record&gt;&lt;rec-number&gt;321&lt;/rec-number&gt;&lt;foreign-keys&gt;&lt;key app="EN" db-id="raxaszfr3vta9mezpt7xep0r2r5zdp2pwzdr" timestamp="1663920113"&gt;321&lt;/key&gt;&lt;/foreign-keys&gt;&lt;ref-type name="Journal Article"&gt;17&lt;/ref-type&gt;&lt;contributors&gt;&lt;authors&gt;&lt;author&gt;Jung, Sungwon&lt;/author&gt;&lt;author&gt;Park, Sohyeon&lt;/author&gt;&lt;author&gt;Choi, Daheui&lt;/author&gt;&lt;author&gt;Hong, Jinkee&lt;/author&gt;&lt;/authors&gt;&lt;/contributors&gt;&lt;titles&gt;&lt;title&gt;Efficient Drug Delivery Carrier Surface without Unwanted Adsorption Using Sulfobetaine Zwitterion&lt;/title&gt;&lt;secondary-title&gt;Advanced Materials Interfaces&lt;/secondary-title&gt;&lt;/titles&gt;&lt;periodical&gt;&lt;full-title&gt;Advanced materials interfaces&lt;/full-title&gt;&lt;abbr-1&gt;Adv. Mater. Interfaces.&lt;/abbr-1&gt;&lt;/periodical&gt;&lt;pages&gt;2001433&lt;/pages&gt;&lt;volume&gt;7&lt;/volume&gt;&lt;number&gt;22&lt;/number&gt;&lt;dates&gt;&lt;year&gt;2020&lt;/year&gt;&lt;/dates&gt;&lt;isbn&gt;2196-7350&lt;/isbn&gt;&lt;urls&gt;&lt;/urls&gt;&lt;/record&gt;&lt;/Cite&gt;&lt;/EndNote&gt;</w:instrText>
      </w:r>
      <w:r w:rsidRPr="00960ED2">
        <w:rPr>
          <w:color w:val="000000" w:themeColor="text1"/>
        </w:rPr>
        <w:fldChar w:fldCharType="separate"/>
      </w:r>
      <w:r w:rsidRPr="00960ED2">
        <w:rPr>
          <w:noProof/>
          <w:color w:val="000000" w:themeColor="text1"/>
          <w:vertAlign w:val="superscript"/>
        </w:rPr>
        <w:t>[20]</w:t>
      </w:r>
      <w:r w:rsidRPr="00960ED2">
        <w:rPr>
          <w:color w:val="000000" w:themeColor="text1"/>
        </w:rPr>
        <w:fldChar w:fldCharType="end"/>
      </w:r>
      <w:r w:rsidRPr="00960ED2">
        <w:rPr>
          <w:color w:val="000000" w:themeColor="text1"/>
        </w:rPr>
        <w:t xml:space="preserve">. Thus, a newly designed experiment for investigating the mucus stability of MPs was conducted. Since water-dispersed MPs naturally form a pellet over time due to gravity and mucin proteins are densely structured in a fibrillar aggregated network in a mucus solution, if MPs are dispersed in a mucus solution, most of the MPs will aggregate with mucin protein and not form a pellet. </w:t>
      </w:r>
      <w:bookmarkStart w:id="5" w:name="_Hlk130226149"/>
      <w:r w:rsidRPr="001446F1">
        <w:rPr>
          <w:color w:val="FF0000"/>
        </w:rPr>
        <w:t>Therefore, we expected that if PLGA</w:t>
      </w:r>
      <w:r w:rsidR="00E804E9" w:rsidRPr="001446F1">
        <w:rPr>
          <w:color w:val="FF0000"/>
        </w:rPr>
        <w:t xml:space="preserve"> MP</w:t>
      </w:r>
      <w:r w:rsidRPr="001446F1">
        <w:rPr>
          <w:color w:val="FF0000"/>
        </w:rPr>
        <w:t xml:space="preserve"> was dispersed </w:t>
      </w:r>
      <w:bookmarkStart w:id="6" w:name="_Hlk130226322"/>
      <w:r w:rsidRPr="001446F1">
        <w:rPr>
          <w:color w:val="FF0000"/>
        </w:rPr>
        <w:t>in a mucus solution, PLGA would not evade the mucin proteins and would remain in the mucus layer</w:t>
      </w:r>
      <w:r w:rsidR="00E804E9" w:rsidRPr="001446F1">
        <w:rPr>
          <w:color w:val="FF0000"/>
        </w:rPr>
        <w:t xml:space="preserve"> or showing decreased rate of settlements</w:t>
      </w:r>
      <w:bookmarkEnd w:id="6"/>
      <w:r w:rsidRPr="001446F1">
        <w:rPr>
          <w:color w:val="FF0000"/>
        </w:rPr>
        <w:fldChar w:fldCharType="begin">
          <w:fldData xml:space="preserve">PEVuZE5vdGU+PENpdGU+PEF1dGhvcj5Qb3JzaW88L0F1dGhvcj48WWVhcj4yMDE4PC9ZZWFyPjxS
ZWNOdW0+MzIyPC9SZWNOdW0+PERpc3BsYXlUZXh0PjxzdHlsZSBmYWNlPSJzdXBlcnNjcmlwdCI+
WzE0YSwgMjFdPC9zdHlsZT48L0Rpc3BsYXlUZXh0PjxyZWNvcmQ+PHJlYy1udW1iZXI+MzIyPC9y
ZWMtbnVtYmVyPjxmb3JlaWduLWtleXM+PGtleSBhcHA9IkVOIiBkYi1pZD0icmF4YXN6ZnIzdnRh
OW1lenB0N3hlcDByMnI1emRwMnB3emRyIiB0aW1lc3RhbXA9IjE2NjM5MjAxNzEiPjMyMjwva2V5
PjwvZm9yZWlnbi1rZXlzPjxyZWYtdHlwZSBuYW1lPSJKb3VybmFsIEFydGljbGUiPjE3PC9yZWYt
dHlwZT48Y29udHJpYnV0b3JzPjxhdXRob3JzPjxhdXRob3I+UG9yc2lvLCBCYXJiYXJhPC9hdXRo
b3I+PGF1dGhvcj5DcmFwYXJvLCBFbWFudWVsYSBGYWJpb2xhPC9hdXRob3I+PGF1dGhvcj5NYXVy
bywgTmljb2xvzIA8L2F1dGhvcj48YXV0aG9yPkdpYW1tb25hLCBHYWV0YW5vPC9hdXRob3I+PGF1
dGhvcj5DYXZhbGxhcm8sIEdlbm5hcmE8L2F1dGhvcj48L2F1dGhvcnM+PC9jb250cmlidXRvcnM+
PHRpdGxlcz48dGl0bGU+TXVjdXMgYW5kIGNlbGwtcGVuZXRyYXRpbmcgbmFub3BhcnRpY2xlcyBl
bWJlZGRlZCBpbiBuYW5vLWludG8tbWljcm8gZm9ybXVsYXRpb25zIGZvciBwdWxtb25hcnkgZGVs
aXZlcnkgb2YgaXZhY2FmdG9yIGluIHBhdGllbnRzIHdpdGggY3lzdGljIGZpYnJvc2lzPC90aXRs
ZT48c2Vjb25kYXJ5LXRpdGxlPkFDUyBhcHBsaWVkIG1hdGVyaWFscyAmYW1wOyBpbnRlcmZhY2Vz
PC9zZWNvbmRhcnktdGl0bGU+PC90aXRsZXM+PHBlcmlvZGljYWw+PGZ1bGwtdGl0bGU+QUNTIEFw
cGxpZWQgbWF0ZXJpYWxzICZhbXA7IGludGVyZmFjZXM8L2Z1bGwtdGl0bGU+PGFiYnItMT5BQ1Mg
QXBwbC4gTWF0ZXIuIEludGVyZmFjZXM8L2FiYnItMT48L3BlcmlvZGljYWw+PHBhZ2VzPjE2NS0x
ODE8L3BhZ2VzPjx2b2x1bWU+MTA8L3ZvbHVtZT48bnVtYmVyPjE8L251bWJlcj48ZGF0ZXM+PHll
YXI+MjAxODwveWVhcj48L2RhdGVzPjxpc2JuPjE5NDQtODI0NDwvaXNibj48dXJscz48L3VybHM+
PC9yZWNvcmQ+PC9DaXRlPjxDaXRlPjxBdXRob3I+TGk8L0F1dGhvcj48WWVhcj4yMDIxPC9ZZWFy
PjxSZWNOdW0+MzIzPC9SZWNOdW0+PHJlY29yZD48cmVjLW51bWJlcj4zMjM8L3JlYy1udW1iZXI+
PGZvcmVpZ24ta2V5cz48a2V5IGFwcD0iRU4iIGRiLWlkPSJyYXhhc3pmcjN2dGE5bWV6cHQ3eGVw
MHIycjV6ZHAycHd6ZHIiIHRpbWVzdGFtcD0iMTY2MzkyMDIwMCI+MzIzPC9rZXk+PC9mb3JlaWdu
LWtleXM+PHJlZi10eXBlIG5hbWU9IkpvdXJuYWwgQXJ0aWNsZSI+MTc8L3JlZi10eXBlPjxjb250
cmlidXRvcnM+PGF1dGhvcnM+PGF1dGhvcj5MaSwgSmlhcWk8L2F1dGhvcj48YXV0aG9yPlpoZW5n
LCBIdWFuZ2xpYW5nPC9hdXRob3I+PGF1dGhvcj5YdSwgRW4tWXU8L2F1dGhvcj48YXV0aG9yPk1v
ZWh3YWxkLCBNaWNoYWVsPC9hdXRob3I+PGF1dGhvcj5DaGVuLCBMaW5jPC9hdXRob3I+PGF1dGhv
cj5aaGFuZywgWGluPC9hdXRob3I+PGF1dGhvcj5NYW8sIFNoaXJ1aTwvYXV0aG9yPjwvYXV0aG9y
cz48L2NvbnRyaWJ1dG9ycz48dGl0bGVzPjx0aXRsZT5JbmhhbGFibGUgUExHQSBtaWNyb3NwaGVy
ZXM6IFR1bmFibGUgbHVuZyByZXRlbnRpb24gYW5kIHN5c3RlbWljIGV4cG9zdXJlIHZpYSBwb2x5
ZXRoeWxlbmUgZ2x5Y29sIG1vZGlmaWNhdGlvbjwvdGl0bGU+PHNlY29uZGFyeS10aXRsZT5BY3Rh
IEJpb21hdGVyaWFsaWE8L3NlY29uZGFyeS10aXRsZT48L3RpdGxlcz48cGVyaW9kaWNhbD48ZnVs
bC10aXRsZT5BY3RhIEJpb21hdGVyaWFsaWE8L2Z1bGwtdGl0bGU+PGFiYnItMT5BY3RhIEJpb21h
dGVyLjwvYWJici0xPjxhYmJyLTI+QWN0YSBCaW9tYXRlcjwvYWJici0yPjwvcGVyaW9kaWNhbD48
cGFnZXM+MzI1LTMzNDwvcGFnZXM+PHZvbHVtZT4xMjM8L3ZvbHVtZT48ZGF0ZXM+PHllYXI+MjAy
MTwveWVhcj48L2RhdGVzPjxpc2JuPjE3NDItNzA2MTwvaXNibj48dXJscz48L3VybHM+PC9yZWNv
cmQ+PC9DaXRlPjwvRW5kTm90ZT5=
</w:fldData>
        </w:fldChar>
      </w:r>
      <w:r w:rsidRPr="001446F1">
        <w:rPr>
          <w:color w:val="FF0000"/>
        </w:rPr>
        <w:instrText xml:space="preserve"> ADDIN EN.CITE </w:instrText>
      </w:r>
      <w:r w:rsidRPr="001446F1">
        <w:rPr>
          <w:color w:val="FF0000"/>
        </w:rPr>
        <w:fldChar w:fldCharType="begin">
          <w:fldData xml:space="preserve">PEVuZE5vdGU+PENpdGU+PEF1dGhvcj5Qb3JzaW88L0F1dGhvcj48WWVhcj4yMDE4PC9ZZWFyPjxS
ZWNOdW0+MzIyPC9SZWNOdW0+PERpc3BsYXlUZXh0PjxzdHlsZSBmYWNlPSJzdXBlcnNjcmlwdCI+
WzE0YSwgMjFdPC9zdHlsZT48L0Rpc3BsYXlUZXh0PjxyZWNvcmQ+PHJlYy1udW1iZXI+MzIyPC9y
ZWMtbnVtYmVyPjxmb3JlaWduLWtleXM+PGtleSBhcHA9IkVOIiBkYi1pZD0icmF4YXN6ZnIzdnRh
OW1lenB0N3hlcDByMnI1emRwMnB3emRyIiB0aW1lc3RhbXA9IjE2NjM5MjAxNzEiPjMyMjwva2V5
PjwvZm9yZWlnbi1rZXlzPjxyZWYtdHlwZSBuYW1lPSJKb3VybmFsIEFydGljbGUiPjE3PC9yZWYt
dHlwZT48Y29udHJpYnV0b3JzPjxhdXRob3JzPjxhdXRob3I+UG9yc2lvLCBCYXJiYXJhPC9hdXRo
b3I+PGF1dGhvcj5DcmFwYXJvLCBFbWFudWVsYSBGYWJpb2xhPC9hdXRob3I+PGF1dGhvcj5NYXVy
bywgTmljb2xvzIA8L2F1dGhvcj48YXV0aG9yPkdpYW1tb25hLCBHYWV0YW5vPC9hdXRob3I+PGF1
dGhvcj5DYXZhbGxhcm8sIEdlbm5hcmE8L2F1dGhvcj48L2F1dGhvcnM+PC9jb250cmlidXRvcnM+
PHRpdGxlcz48dGl0bGU+TXVjdXMgYW5kIGNlbGwtcGVuZXRyYXRpbmcgbmFub3BhcnRpY2xlcyBl
bWJlZGRlZCBpbiBuYW5vLWludG8tbWljcm8gZm9ybXVsYXRpb25zIGZvciBwdWxtb25hcnkgZGVs
aXZlcnkgb2YgaXZhY2FmdG9yIGluIHBhdGllbnRzIHdpdGggY3lzdGljIGZpYnJvc2lzPC90aXRs
ZT48c2Vjb25kYXJ5LXRpdGxlPkFDUyBhcHBsaWVkIG1hdGVyaWFscyAmYW1wOyBpbnRlcmZhY2Vz
PC9zZWNvbmRhcnktdGl0bGU+PC90aXRsZXM+PHBlcmlvZGljYWw+PGZ1bGwtdGl0bGU+QUNTIEFw
cGxpZWQgbWF0ZXJpYWxzICZhbXA7IGludGVyZmFjZXM8L2Z1bGwtdGl0bGU+PGFiYnItMT5BQ1Mg
QXBwbC4gTWF0ZXIuIEludGVyZmFjZXM8L2FiYnItMT48L3BlcmlvZGljYWw+PHBhZ2VzPjE2NS0x
ODE8L3BhZ2VzPjx2b2x1bWU+MTA8L3ZvbHVtZT48bnVtYmVyPjE8L251bWJlcj48ZGF0ZXM+PHll
YXI+MjAxODwveWVhcj48L2RhdGVzPjxpc2JuPjE5NDQtODI0NDwvaXNibj48dXJscz48L3VybHM+
PC9yZWNvcmQ+PC9DaXRlPjxDaXRlPjxBdXRob3I+TGk8L0F1dGhvcj48WWVhcj4yMDIxPC9ZZWFy
PjxSZWNOdW0+MzIzPC9SZWNOdW0+PHJlY29yZD48cmVjLW51bWJlcj4zMjM8L3JlYy1udW1iZXI+
PGZvcmVpZ24ta2V5cz48a2V5IGFwcD0iRU4iIGRiLWlkPSJyYXhhc3pmcjN2dGE5bWV6cHQ3eGVw
MHIycjV6ZHAycHd6ZHIiIHRpbWVzdGFtcD0iMTY2MzkyMDIwMCI+MzIzPC9rZXk+PC9mb3JlaWdu
LWtleXM+PHJlZi10eXBlIG5hbWU9IkpvdXJuYWwgQXJ0aWNsZSI+MTc8L3JlZi10eXBlPjxjb250
cmlidXRvcnM+PGF1dGhvcnM+PGF1dGhvcj5MaSwgSmlhcWk8L2F1dGhvcj48YXV0aG9yPlpoZW5n
LCBIdWFuZ2xpYW5nPC9hdXRob3I+PGF1dGhvcj5YdSwgRW4tWXU8L2F1dGhvcj48YXV0aG9yPk1v
ZWh3YWxkLCBNaWNoYWVsPC9hdXRob3I+PGF1dGhvcj5DaGVuLCBMaW5jPC9hdXRob3I+PGF1dGhv
cj5aaGFuZywgWGluPC9hdXRob3I+PGF1dGhvcj5NYW8sIFNoaXJ1aTwvYXV0aG9yPjwvYXV0aG9y
cz48L2NvbnRyaWJ1dG9ycz48dGl0bGVzPjx0aXRsZT5JbmhhbGFibGUgUExHQSBtaWNyb3NwaGVy
ZXM6IFR1bmFibGUgbHVuZyByZXRlbnRpb24gYW5kIHN5c3RlbWljIGV4cG9zdXJlIHZpYSBwb2x5
ZXRoeWxlbmUgZ2x5Y29sIG1vZGlmaWNhdGlvbjwvdGl0bGU+PHNlY29uZGFyeS10aXRsZT5BY3Rh
IEJpb21hdGVyaWFsaWE8L3NlY29uZGFyeS10aXRsZT48L3RpdGxlcz48cGVyaW9kaWNhbD48ZnVs
bC10aXRsZT5BY3RhIEJpb21hdGVyaWFsaWE8L2Z1bGwtdGl0bGU+PGFiYnItMT5BY3RhIEJpb21h
dGVyLjwvYWJici0xPjxhYmJyLTI+QWN0YSBCaW9tYXRlcjwvYWJici0yPjwvcGVyaW9kaWNhbD48
cGFnZXM+MzI1LTMzNDwvcGFnZXM+PHZvbHVtZT4xMjM8L3ZvbHVtZT48ZGF0ZXM+PHllYXI+MjAy
MTwveWVhcj48L2RhdGVzPjxpc2JuPjE3NDItNzA2MTwvaXNibj48dXJscz48L3VybHM+PC9yZWNv
cmQ+PC9DaXRlPjwvRW5kTm90ZT5=
</w:fldData>
        </w:fldChar>
      </w:r>
      <w:r w:rsidRPr="001446F1">
        <w:rPr>
          <w:color w:val="FF0000"/>
        </w:rPr>
        <w:instrText xml:space="preserve"> ADDIN EN.CITE.DATA </w:instrText>
      </w:r>
      <w:r w:rsidRPr="001446F1">
        <w:rPr>
          <w:color w:val="FF0000"/>
        </w:rPr>
      </w:r>
      <w:r w:rsidRPr="001446F1">
        <w:rPr>
          <w:color w:val="FF0000"/>
        </w:rPr>
        <w:fldChar w:fldCharType="end"/>
      </w:r>
      <w:r w:rsidRPr="001446F1">
        <w:rPr>
          <w:color w:val="FF0000"/>
        </w:rPr>
      </w:r>
      <w:r w:rsidRPr="001446F1">
        <w:rPr>
          <w:color w:val="FF0000"/>
        </w:rPr>
        <w:fldChar w:fldCharType="separate"/>
      </w:r>
      <w:r w:rsidRPr="001446F1">
        <w:rPr>
          <w:noProof/>
          <w:color w:val="FF0000"/>
          <w:vertAlign w:val="superscript"/>
        </w:rPr>
        <w:t>[14a, 21]</w:t>
      </w:r>
      <w:r w:rsidRPr="001446F1">
        <w:rPr>
          <w:color w:val="FF0000"/>
        </w:rPr>
        <w:fldChar w:fldCharType="end"/>
      </w:r>
      <w:r w:rsidRPr="001446F1">
        <w:rPr>
          <w:color w:val="FF0000"/>
        </w:rPr>
        <w:t xml:space="preserve">. </w:t>
      </w:r>
      <w:bookmarkStart w:id="7" w:name="_Hlk130226332"/>
      <w:r w:rsidR="00E804E9" w:rsidRPr="001446F1">
        <w:rPr>
          <w:color w:val="FF0000"/>
        </w:rPr>
        <w:t>Contrarily</w:t>
      </w:r>
      <w:r w:rsidRPr="001446F1">
        <w:rPr>
          <w:color w:val="FF0000"/>
        </w:rPr>
        <w:t>, ZwPG has a lower interaction with mucin protein due to the hydration barrier, which would prevent aggregation with mucin</w:t>
      </w:r>
      <w:bookmarkEnd w:id="5"/>
      <w:bookmarkEnd w:id="7"/>
      <w:r w:rsidRPr="001446F1">
        <w:rPr>
          <w:color w:val="FF0000"/>
        </w:rPr>
        <w:t xml:space="preserve">. </w:t>
      </w:r>
      <w:r w:rsidRPr="00960ED2">
        <w:rPr>
          <w:color w:val="000000" w:themeColor="text1"/>
        </w:rPr>
        <w:t>Therefore, it was expected that ZwPG would penetrate a longer distance in a mucus solution than PLGA alone. As a proof of concept, a mixture of a mucus solution and rhodamine-B (RhB) labeled MPs (PLGA MPs, SBPG, and MPG) was prepared, and the intensity of RhB floating over the mucus solution per time point (in situ) was investigated. The average mobility of each MP in the mucus solution was quantitatively analyzed (</w:t>
      </w:r>
      <w:r w:rsidRPr="00960ED2">
        <w:rPr>
          <w:b/>
          <w:bCs/>
          <w:color w:val="000000" w:themeColor="text1"/>
        </w:rPr>
        <w:t>Fig. 3a</w:t>
      </w:r>
      <w:r w:rsidRPr="00960ED2">
        <w:rPr>
          <w:color w:val="000000" w:themeColor="text1"/>
        </w:rPr>
        <w:t>). As a result, it was verified that 57.45% of the PLGA MPs formed a pellet, whereas 87.07% and 78.27% of SBPG and MPG formed pellets, respectively (</w:t>
      </w:r>
      <w:r w:rsidRPr="00960ED2">
        <w:rPr>
          <w:b/>
          <w:bCs/>
          <w:color w:val="000000" w:themeColor="text1"/>
        </w:rPr>
        <w:t>Fig. 3b</w:t>
      </w:r>
      <w:r w:rsidRPr="00960ED2">
        <w:rPr>
          <w:color w:val="000000" w:themeColor="text1"/>
        </w:rPr>
        <w:t xml:space="preserve">). </w:t>
      </w:r>
    </w:p>
    <w:p w14:paraId="100B0A8F" w14:textId="74BBDE03" w:rsidR="00735223" w:rsidRPr="00960ED2" w:rsidRDefault="00735223" w:rsidP="00735223">
      <w:pPr>
        <w:spacing w:line="480" w:lineRule="auto"/>
        <w:ind w:firstLineChars="50" w:firstLine="120"/>
        <w:rPr>
          <w:color w:val="000000" w:themeColor="text1"/>
        </w:rPr>
      </w:pPr>
      <w:bookmarkStart w:id="8" w:name="_Hlk130226071"/>
      <w:r w:rsidRPr="001446F1">
        <w:rPr>
          <w:color w:val="FF0000"/>
        </w:rPr>
        <w:t>To support the above experimental results, the amount of mucin protein adhered to the MP surface was quantitatively analyzed after incubating each particle in a mucus solution</w:t>
      </w:r>
      <w:r w:rsidR="00E804E9" w:rsidRPr="001446F1">
        <w:rPr>
          <w:color w:val="FF0000"/>
        </w:rPr>
        <w:t xml:space="preserve"> for 4 hours</w:t>
      </w:r>
      <w:r w:rsidRPr="001446F1">
        <w:rPr>
          <w:color w:val="FF0000"/>
        </w:rPr>
        <w:t xml:space="preserve">. As a result, 419.9 </w:t>
      </w:r>
      <w:r w:rsidRPr="001446F1">
        <w:rPr>
          <w:rFonts w:eastAsia="맑은 고딕"/>
          <w:color w:val="FF0000"/>
        </w:rPr>
        <w:t>μ</w:t>
      </w:r>
      <w:r w:rsidRPr="001446F1">
        <w:rPr>
          <w:color w:val="FF0000"/>
        </w:rPr>
        <w:t xml:space="preserve">g of mucin protein adhered to PLGA MPs, while 143.8 and 73.8 </w:t>
      </w:r>
      <w:r w:rsidRPr="001446F1">
        <w:rPr>
          <w:rFonts w:eastAsia="맑은 고딕"/>
          <w:color w:val="FF0000"/>
        </w:rPr>
        <w:t>μ</w:t>
      </w:r>
      <w:r w:rsidRPr="001446F1">
        <w:rPr>
          <w:color w:val="FF0000"/>
        </w:rPr>
        <w:t>g adhered to SBPG and MPG, respectively (</w:t>
      </w:r>
      <w:r w:rsidRPr="001446F1">
        <w:rPr>
          <w:b/>
          <w:bCs/>
          <w:color w:val="FF0000"/>
        </w:rPr>
        <w:t>Fig. 3c</w:t>
      </w:r>
      <w:r w:rsidRPr="001446F1">
        <w:rPr>
          <w:color w:val="FF0000"/>
        </w:rPr>
        <w:t xml:space="preserve">). </w:t>
      </w:r>
      <w:r w:rsidR="00E804E9" w:rsidRPr="001446F1">
        <w:rPr>
          <w:color w:val="FF0000"/>
        </w:rPr>
        <w:t>Subsequently</w:t>
      </w:r>
      <w:r w:rsidRPr="001446F1">
        <w:rPr>
          <w:color w:val="FF0000"/>
        </w:rPr>
        <w:t xml:space="preserve">, </w:t>
      </w:r>
      <w:r w:rsidR="00E804E9" w:rsidRPr="001446F1">
        <w:rPr>
          <w:color w:val="FF0000"/>
        </w:rPr>
        <w:t>the adhered mucin protein on MP surfaces were investigated by using raman spectroscopy. Consequently, i</w:t>
      </w:r>
      <w:r w:rsidRPr="001446F1">
        <w:rPr>
          <w:color w:val="FF0000"/>
        </w:rPr>
        <w:t>t was verified that the PLGA MPs showed the highest intensity of Raman shift of mucin protein (1566 cm</w:t>
      </w:r>
      <w:r w:rsidRPr="001446F1">
        <w:rPr>
          <w:color w:val="FF0000"/>
          <w:vertAlign w:val="superscript"/>
        </w:rPr>
        <w:t>-1</w:t>
      </w:r>
      <w:r w:rsidRPr="001446F1">
        <w:rPr>
          <w:color w:val="FF0000"/>
        </w:rPr>
        <w:t>)</w:t>
      </w:r>
      <w:r w:rsidR="00E804E9" w:rsidRPr="001446F1">
        <w:rPr>
          <w:color w:val="FF0000"/>
        </w:rPr>
        <w:t xml:space="preserve"> than SBPG and MPG </w:t>
      </w:r>
      <w:r w:rsidRPr="001446F1">
        <w:rPr>
          <w:color w:val="FF0000"/>
        </w:rPr>
        <w:t>(</w:t>
      </w:r>
      <w:r w:rsidRPr="001446F1">
        <w:rPr>
          <w:b/>
          <w:bCs/>
          <w:color w:val="FF0000"/>
        </w:rPr>
        <w:t>Fig. 3d</w:t>
      </w:r>
      <w:r w:rsidRPr="001446F1">
        <w:rPr>
          <w:color w:val="FF0000"/>
        </w:rPr>
        <w:t xml:space="preserve">). Lastly, the mucus penetration ability of MPs was investigated </w:t>
      </w:r>
      <w:r w:rsidR="00E804E9" w:rsidRPr="001446F1">
        <w:rPr>
          <w:color w:val="FF0000"/>
        </w:rPr>
        <w:t>by</w:t>
      </w:r>
      <w:r w:rsidRPr="001446F1">
        <w:rPr>
          <w:color w:val="FF0000"/>
        </w:rPr>
        <w:t xml:space="preserve"> transwell</w:t>
      </w:r>
      <w:r w:rsidR="00E804E9" w:rsidRPr="001446F1">
        <w:rPr>
          <w:color w:val="FF0000"/>
        </w:rPr>
        <w:t xml:space="preserve"> experiments</w:t>
      </w:r>
      <w:r w:rsidRPr="001446F1">
        <w:rPr>
          <w:color w:val="FF0000"/>
        </w:rPr>
        <w:t>. As a result, only 15.29</w:t>
      </w:r>
      <w:r w:rsidR="00E804E9" w:rsidRPr="001446F1">
        <w:rPr>
          <w:color w:val="FF0000"/>
        </w:rPr>
        <w:t xml:space="preserve"> </w:t>
      </w:r>
      <w:r w:rsidRPr="001446F1">
        <w:rPr>
          <w:color w:val="FF0000"/>
        </w:rPr>
        <w:t>% of PLGA MPs penetrated the mucus layer, whereas 62.8 and 46.6</w:t>
      </w:r>
      <w:r w:rsidR="00E804E9" w:rsidRPr="001446F1">
        <w:rPr>
          <w:color w:val="FF0000"/>
        </w:rPr>
        <w:t xml:space="preserve"> </w:t>
      </w:r>
      <w:r w:rsidRPr="001446F1">
        <w:rPr>
          <w:color w:val="FF0000"/>
        </w:rPr>
        <w:t xml:space="preserve">% of SBPG and MPG penetrated the mucus layer, respectively </w:t>
      </w:r>
      <w:r w:rsidRPr="001446F1">
        <w:rPr>
          <w:color w:val="FF0000"/>
        </w:rPr>
        <w:lastRenderedPageBreak/>
        <w:t>(</w:t>
      </w:r>
      <w:r w:rsidRPr="001446F1">
        <w:rPr>
          <w:b/>
          <w:bCs/>
          <w:color w:val="FF0000"/>
        </w:rPr>
        <w:t>Fig. 3e</w:t>
      </w:r>
      <w:r w:rsidRPr="001446F1">
        <w:rPr>
          <w:color w:val="FF0000"/>
        </w:rPr>
        <w:t xml:space="preserve">). </w:t>
      </w:r>
      <w:r w:rsidR="00E804E9" w:rsidRPr="001446F1">
        <w:rPr>
          <w:color w:val="FF0000"/>
        </w:rPr>
        <w:t>Overall</w:t>
      </w:r>
      <w:r w:rsidRPr="001446F1">
        <w:rPr>
          <w:color w:val="FF0000"/>
        </w:rPr>
        <w:t xml:space="preserve"> results suggest that the hydration barrier of ZwPG can reduce the interaction with mucin protein and exhibit a high anti-mucus ability and high stability in a mucus solution.</w:t>
      </w:r>
      <w:bookmarkEnd w:id="8"/>
      <w:r w:rsidRPr="00960ED2">
        <w:rPr>
          <w:color w:val="000000" w:themeColor="text1"/>
        </w:rPr>
        <w:t xml:space="preserve"> Therefore, ZwPG </w:t>
      </w:r>
      <w:r w:rsidR="00CB1BE2" w:rsidRPr="00960ED2">
        <w:rPr>
          <w:color w:val="000000" w:themeColor="text1"/>
        </w:rPr>
        <w:t xml:space="preserve">is expected to </w:t>
      </w:r>
      <w:r w:rsidRPr="00960ED2">
        <w:rPr>
          <w:color w:val="000000" w:themeColor="text1"/>
        </w:rPr>
        <w:t>ha</w:t>
      </w:r>
      <w:r w:rsidR="00CB1BE2" w:rsidRPr="00960ED2">
        <w:rPr>
          <w:color w:val="000000" w:themeColor="text1"/>
        </w:rPr>
        <w:t>ve</w:t>
      </w:r>
      <w:r w:rsidRPr="00960ED2">
        <w:rPr>
          <w:color w:val="000000" w:themeColor="text1"/>
        </w:rPr>
        <w:t xml:space="preserve"> great potential for evading mucociliary clearance.</w:t>
      </w:r>
    </w:p>
    <w:p w14:paraId="0A273083" w14:textId="76CE1C0B" w:rsidR="00A85A0D" w:rsidRPr="00960ED2" w:rsidRDefault="00E302EF" w:rsidP="008C6D5F">
      <w:pPr>
        <w:pStyle w:val="Legend"/>
        <w:spacing w:line="360" w:lineRule="auto"/>
        <w:rPr>
          <w:rFonts w:eastAsiaTheme="minorEastAsia"/>
          <w:color w:val="000000" w:themeColor="text1"/>
          <w:lang w:val="de-DE" w:eastAsia="ko-KR"/>
        </w:rPr>
      </w:pPr>
      <w:r w:rsidRPr="00960ED2">
        <w:rPr>
          <w:rFonts w:eastAsiaTheme="minorEastAsia"/>
          <w:noProof/>
          <w:color w:val="000000" w:themeColor="text1"/>
          <w:lang w:val="de-DE" w:eastAsia="ko-KR"/>
        </w:rPr>
        <w:drawing>
          <wp:inline distT="0" distB="0" distL="0" distR="0" wp14:anchorId="1D7133BE" wp14:editId="3DC09012">
            <wp:extent cx="5740842" cy="5817272"/>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7387" b="11188"/>
                    <a:stretch/>
                  </pic:blipFill>
                  <pic:spPr bwMode="auto">
                    <a:xfrm>
                      <a:off x="0" y="0"/>
                      <a:ext cx="5757869" cy="5834526"/>
                    </a:xfrm>
                    <a:prstGeom prst="rect">
                      <a:avLst/>
                    </a:prstGeom>
                    <a:noFill/>
                    <a:ln>
                      <a:noFill/>
                    </a:ln>
                    <a:extLst>
                      <a:ext uri="{53640926-AAD7-44D8-BBD7-CCE9431645EC}">
                        <a14:shadowObscured xmlns:a14="http://schemas.microsoft.com/office/drawing/2010/main"/>
                      </a:ext>
                    </a:extLst>
                  </pic:spPr>
                </pic:pic>
              </a:graphicData>
            </a:graphic>
          </wp:inline>
        </w:drawing>
      </w:r>
    </w:p>
    <w:p w14:paraId="33ED189B" w14:textId="77777777" w:rsidR="00735223" w:rsidRPr="00960ED2" w:rsidRDefault="008526AA" w:rsidP="00735223">
      <w:pPr>
        <w:spacing w:line="276" w:lineRule="auto"/>
        <w:rPr>
          <w:color w:val="000000" w:themeColor="text1"/>
        </w:rPr>
      </w:pPr>
      <w:r w:rsidRPr="00960ED2">
        <w:rPr>
          <w:b/>
          <w:bCs/>
          <w:color w:val="000000" w:themeColor="text1"/>
        </w:rPr>
        <w:t>Figure 3. Investigation of the anti-mucus function of ZwPG a</w:t>
      </w:r>
      <w:r w:rsidRPr="00960ED2">
        <w:rPr>
          <w:color w:val="000000" w:themeColor="text1"/>
        </w:rPr>
        <w:t xml:space="preserve">. </w:t>
      </w:r>
      <w:r w:rsidR="00735223" w:rsidRPr="00960ED2">
        <w:rPr>
          <w:color w:val="000000" w:themeColor="text1"/>
        </w:rPr>
        <w:t xml:space="preserve">Schematic illustration of the experimental setup for investigating the anti-mucus function of ZwPG. </w:t>
      </w:r>
      <w:r w:rsidR="00735223" w:rsidRPr="00960ED2">
        <w:rPr>
          <w:b/>
          <w:bCs/>
          <w:color w:val="000000" w:themeColor="text1"/>
        </w:rPr>
        <w:t>b</w:t>
      </w:r>
      <w:r w:rsidR="00735223" w:rsidRPr="00960ED2">
        <w:rPr>
          <w:color w:val="000000" w:themeColor="text1"/>
        </w:rPr>
        <w:t xml:space="preserve">. Quantitative analysis of the anti-mucus ability of PLGA MPs, SBPG, and MPG. </w:t>
      </w:r>
      <w:r w:rsidR="00735223" w:rsidRPr="00960ED2">
        <w:rPr>
          <w:b/>
          <w:bCs/>
          <w:color w:val="000000" w:themeColor="text1"/>
        </w:rPr>
        <w:t>c</w:t>
      </w:r>
      <w:r w:rsidR="00735223" w:rsidRPr="00960ED2">
        <w:rPr>
          <w:color w:val="000000" w:themeColor="text1"/>
        </w:rPr>
        <w:t xml:space="preserve">. Bicinchoninic acid (BCA) analysis of adhered mucin protein on MP surfaces. </w:t>
      </w:r>
      <w:r w:rsidR="00735223" w:rsidRPr="00960ED2">
        <w:rPr>
          <w:b/>
          <w:bCs/>
          <w:color w:val="000000" w:themeColor="text1"/>
        </w:rPr>
        <w:t>d</w:t>
      </w:r>
      <w:r w:rsidR="00735223" w:rsidRPr="00960ED2">
        <w:rPr>
          <w:color w:val="000000" w:themeColor="text1"/>
        </w:rPr>
        <w:t xml:space="preserve">. Raman spectroscopy data of adhered mucin protein of PLGA MPs, SBPG, and MPG. </w:t>
      </w:r>
      <w:r w:rsidR="00735223" w:rsidRPr="00960ED2">
        <w:rPr>
          <w:b/>
          <w:bCs/>
          <w:color w:val="000000" w:themeColor="text1"/>
        </w:rPr>
        <w:t>e</w:t>
      </w:r>
      <w:r w:rsidR="00735223" w:rsidRPr="00960ED2">
        <w:rPr>
          <w:color w:val="000000" w:themeColor="text1"/>
        </w:rPr>
        <w:t xml:space="preserve">. Investigation of the mucus penetration ability of PLGA MPs, SBPG, and MPG in a transwell experiment. Data are presented as mean ± standard deviation (SD, n = 3); *P&lt;0.05, **P&lt;0.01, ***P&lt;0.001, </w:t>
      </w:r>
      <w:r w:rsidR="00735223" w:rsidRPr="00960ED2">
        <w:rPr>
          <w:color w:val="000000" w:themeColor="text1"/>
        </w:rPr>
        <w:lastRenderedPageBreak/>
        <w:t>****P&lt;0.0001 (One-way ANOVA with Turkey’s correction, all experiments were conducted independently).</w:t>
      </w:r>
    </w:p>
    <w:p w14:paraId="32EBAD0D" w14:textId="29D5CF99" w:rsidR="008526AA" w:rsidRPr="00960ED2" w:rsidRDefault="008526AA" w:rsidP="008526AA">
      <w:pPr>
        <w:spacing w:line="276" w:lineRule="auto"/>
        <w:rPr>
          <w:color w:val="000000" w:themeColor="text1"/>
        </w:rPr>
      </w:pPr>
    </w:p>
    <w:p w14:paraId="4F6275FB" w14:textId="5F803124" w:rsidR="008526AA" w:rsidRPr="00960ED2" w:rsidRDefault="008526AA" w:rsidP="008C6D5F">
      <w:pPr>
        <w:pStyle w:val="Legend"/>
        <w:spacing w:line="360" w:lineRule="auto"/>
        <w:rPr>
          <w:rFonts w:eastAsiaTheme="minorEastAsia"/>
          <w:color w:val="000000" w:themeColor="text1"/>
          <w:lang w:val="de-DE" w:eastAsia="ko-KR"/>
        </w:rPr>
      </w:pPr>
    </w:p>
    <w:p w14:paraId="360E20D5" w14:textId="69561B7E" w:rsidR="008526AA" w:rsidRPr="00960ED2" w:rsidRDefault="008526AA" w:rsidP="008526AA">
      <w:pPr>
        <w:spacing w:line="480" w:lineRule="auto"/>
        <w:rPr>
          <w:color w:val="000000" w:themeColor="text1"/>
        </w:rPr>
      </w:pPr>
      <w:r w:rsidRPr="00960ED2">
        <w:rPr>
          <w:rFonts w:eastAsiaTheme="minorEastAsia"/>
          <w:color w:val="000000" w:themeColor="text1"/>
          <w:lang w:eastAsia="ko-KR"/>
        </w:rPr>
        <w:t xml:space="preserve">2.3. </w:t>
      </w:r>
      <w:r w:rsidR="00735223" w:rsidRPr="00960ED2">
        <w:rPr>
          <w:color w:val="000000" w:themeColor="text1"/>
        </w:rPr>
        <w:t>Analysis of bioavaiability and nebulizing stability of ZwPG</w:t>
      </w:r>
    </w:p>
    <w:p w14:paraId="33223547" w14:textId="24A5EC69" w:rsidR="00735223" w:rsidRPr="00960ED2" w:rsidRDefault="00735223" w:rsidP="00735223">
      <w:pPr>
        <w:spacing w:line="480" w:lineRule="auto"/>
        <w:ind w:firstLineChars="100" w:firstLine="240"/>
        <w:rPr>
          <w:color w:val="000000" w:themeColor="text1"/>
        </w:rPr>
      </w:pPr>
      <w:r w:rsidRPr="00960ED2">
        <w:rPr>
          <w:color w:val="000000" w:themeColor="text1"/>
        </w:rPr>
        <w:t xml:space="preserve">Prior to investigate the synergistic effect of the drug-loaded PLGA particles in macrophage reprogramming, we inspected the nebulizing stability of the particles, bioavailability, and quantitative analysis of drug-loaded amount. For the analysis of nebulizing stability of particles, after nebulizing the prepared MP solution (5 mg/ml in 1X PBS) for 10 minutes, the nebulized MPs were collected, and the morphology and zeta potential were analyzed </w:t>
      </w:r>
      <w:r w:rsidRPr="00960ED2">
        <w:rPr>
          <w:color w:val="000000" w:themeColor="text1"/>
        </w:rPr>
        <w:fldChar w:fldCharType="begin">
          <w:fldData xml:space="preserve">PEVuZE5vdGU+PENpdGU+PEF1dGhvcj5KdTwvQXV0aG9yPjxZZWFyPjIwMjA8L1llYXI+PFJlY051
bT4zMjQ8L1JlY051bT48RGlzcGxheVRleHQ+PHN0eWxlIGZhY2U9InN1cGVyc2NyaXB0Ij5bMjJd
PC9zdHlsZT48L0Rpc3BsYXlUZXh0PjxyZWNvcmQ+PHJlYy1udW1iZXI+MzI0PC9yZWMtbnVtYmVy
Pjxmb3JlaWduLWtleXM+PGtleSBhcHA9IkVOIiBkYi1pZD0icmF4YXN6ZnIzdnRhOW1lenB0N3hl
cDByMnI1emRwMnB3emRyIiB0aW1lc3RhbXA9IjE2NjM5MjAyMzkiPjMyNDwva2V5PjwvZm9yZWln
bi1rZXlzPjxyZWYtdHlwZSBuYW1lPSJKb3VybmFsIEFydGljbGUiPjE3PC9yZWYtdHlwZT48Y29u
dHJpYnV0b3JzPjxhdXRob3JzPjxhdXRob3I+SnUsIFlpPC9hdXRob3I+PGF1dGhvcj5Db3J0ZXri
gJBKdWdvLCBDaHJpc3RpbmE8L2F1dGhvcj48YXV0aG9yPkNoZW4sIEppbmdxdTwvYXV0aG9yPjxh
dXRob3I+V2FuZywgVGluZ+KAkFlpPC9hdXRob3I+PGF1dGhvcj5NaXRjaGVsbCwgQW5kcmV3IEo8
L2F1dGhvcj48YXV0aG9yPlRzYW50aWtvcywgRXZlbHluPC9hdXRob3I+PGF1dGhvcj5CZXJ0bGVm
ZuKAkFppZXNjaGFuZywgTmFkamE8L2F1dGhvcj48YXV0aG9yPkxpbiwgWXXigJBXZWk8L2F1dGhv
cj48YXV0aG9yPlNvbmcsIEppYXlpbmc8L2F1dGhvcj48YXV0aG9yPkNoZW5nLCBZaXpoZTwvYXV0
aG9yPjwvYXV0aG9ycz48L2NvbnRyaWJ1dG9ycz48dGl0bGVzPjx0aXRsZT5FbmdpbmVlcmluZyBv
ZiBuZWJ1bGl6ZWQgbWV0YWzigJNwaGVub2xpYyBjYXBzdWxlcyBmb3IgY29udHJvbGxlZCBwdWxt
b25hcnkgZGVwb3NpdGlvbjwvdGl0bGU+PHNlY29uZGFyeS10aXRsZT5BZHZhbmNlZCBTY2llbmNl
PC9zZWNvbmRhcnktdGl0bGU+PC90aXRsZXM+PHBlcmlvZGljYWw+PGZ1bGwtdGl0bGU+QWR2YW5j
ZWQgc2NpZW5jZTwvZnVsbC10aXRsZT48YWJici0xPkFkdi4gU2NpLjwvYWJici0xPjwvcGVyaW9k
aWNhbD48cGFnZXM+MTkwMjY1MDwvcGFnZXM+PHZvbHVtZT43PC92b2x1bWU+PG51bWJlcj42PC9u
dW1iZXI+PGRhdGVzPjx5ZWFyPjIwMjA8L3llYXI+PC9kYXRlcz48aXNibj4yMTk4LTM4NDQ8L2lz
Ym4+PHVybHM+PC91cmxzPjwvcmVjb3JkPjwvQ2l0ZT48Q2l0ZT48QXV0aG9yPkRhaWxleTwvQXV0
aG9yPjxZZWFyPjIwMDM8L1llYXI+PFJlY051bT4zMjU8L1JlY051bT48cmVjb3JkPjxyZWMtbnVt
YmVyPjMyNTwvcmVjLW51bWJlcj48Zm9yZWlnbi1rZXlzPjxrZXkgYXBwPSJFTiIgZGItaWQ9InJh
eGFzemZyM3Z0YTltZXpwdDd4ZXAwcjJyNXpkcDJwd3pkciIgdGltZXN0YW1wPSIxNjYzOTIwMjYx
Ij4zMjU8L2tleT48L2ZvcmVpZ24ta2V5cz48cmVmLXR5cGUgbmFtZT0iSm91cm5hbCBBcnRpY2xl
Ij4xNzwvcmVmLXR5cGU+PGNvbnRyaWJ1dG9ycz48YXV0aG9ycz48YXV0aG9yPkRhaWxleSwgTGVh
IEFubjwvYXV0aG9yPjxhdXRob3I+U2NobWVobCwgVGhvbWFzPC9hdXRob3I+PGF1dGhvcj5HZXNz
bGVyLCBUb2JpYXM8L2F1dGhvcj48YXV0aG9yPldpdHRtYXIsIE1hdHRoaWFzPC9hdXRob3I+PGF1
dGhvcj5HcmltbWluZ2VyLCBGcmllZHJpY2g8L2F1dGhvcj48YXV0aG9yPlNlZWdlciwgV2VybmVy
PC9hdXRob3I+PGF1dGhvcj5LaXNzZWwsIFRob21hczwvYXV0aG9yPjwvYXV0aG9ycz48L2NvbnRy
aWJ1dG9ycz48dGl0bGVzPjx0aXRsZT5OZWJ1bGl6YXRpb24gb2YgYmlvZGVncmFkYWJsZSBuYW5v
cGFydGljbGVzOiBpbXBhY3Qgb2YgbmVidWxpemVyIHRlY2hub2xvZ3kgYW5kIG5hbm9wYXJ0aWNs
ZSBjaGFyYWN0ZXJpc3RpY3Mgb24gYWVyb3NvbCBmZWF0dXJlczwvdGl0bGU+PHNlY29uZGFyeS10
aXRsZT5Kb3VybmFsIG9mIENvbnRyb2xsZWQgUmVsZWFzZTwvc2Vjb25kYXJ5LXRpdGxlPjwvdGl0
bGVzPjxwZXJpb2RpY2FsPjxmdWxsLXRpdGxlPkpvdXJuYWwgb2YgQ29udHJvbGxlZCBSZWxlYXNl
PC9mdWxsLXRpdGxlPjxhYmJyLTE+Si4gQ29udHJvbC4gUmVsZWFzZTwvYWJici0xPjxhYmJyLTI+
SiBDb250cm9sIFJlbGVhc2U8L2FiYnItMj48L3BlcmlvZGljYWw+PHBhZ2VzPjEzMS0xNDQ8L3Bh
Z2VzPjx2b2x1bWU+ODY8L3ZvbHVtZT48bnVtYmVyPjE8L251bWJlcj48ZGF0ZXM+PHllYXI+MjAw
MzwveWVhcj48L2RhdGVzPjxpc2JuPjAxNjgtMzY1OTwvaXNibj48dXJscz48L3VybHM+PC9yZWNv
cmQ+PC9DaXRlPjwvRW5kTm90ZT5=
</w:fldData>
        </w:fldChar>
      </w:r>
      <w:r w:rsidRPr="00960ED2">
        <w:rPr>
          <w:color w:val="000000" w:themeColor="text1"/>
        </w:rPr>
        <w:instrText xml:space="preserve"> ADDIN EN.CITE </w:instrText>
      </w:r>
      <w:r w:rsidRPr="00960ED2">
        <w:rPr>
          <w:color w:val="000000" w:themeColor="text1"/>
        </w:rPr>
        <w:fldChar w:fldCharType="begin">
          <w:fldData xml:space="preserve">PEVuZE5vdGU+PENpdGU+PEF1dGhvcj5KdTwvQXV0aG9yPjxZZWFyPjIwMjA8L1llYXI+PFJlY051
bT4zMjQ8L1JlY051bT48RGlzcGxheVRleHQ+PHN0eWxlIGZhY2U9InN1cGVyc2NyaXB0Ij5bMjJd
PC9zdHlsZT48L0Rpc3BsYXlUZXh0PjxyZWNvcmQ+PHJlYy1udW1iZXI+MzI0PC9yZWMtbnVtYmVy
Pjxmb3JlaWduLWtleXM+PGtleSBhcHA9IkVOIiBkYi1pZD0icmF4YXN6ZnIzdnRhOW1lenB0N3hl
cDByMnI1emRwMnB3emRyIiB0aW1lc3RhbXA9IjE2NjM5MjAyMzkiPjMyNDwva2V5PjwvZm9yZWln
bi1rZXlzPjxyZWYtdHlwZSBuYW1lPSJKb3VybmFsIEFydGljbGUiPjE3PC9yZWYtdHlwZT48Y29u
dHJpYnV0b3JzPjxhdXRob3JzPjxhdXRob3I+SnUsIFlpPC9hdXRob3I+PGF1dGhvcj5Db3J0ZXri
gJBKdWdvLCBDaHJpc3RpbmE8L2F1dGhvcj48YXV0aG9yPkNoZW4sIEppbmdxdTwvYXV0aG9yPjxh
dXRob3I+V2FuZywgVGluZ+KAkFlpPC9hdXRob3I+PGF1dGhvcj5NaXRjaGVsbCwgQW5kcmV3IEo8
L2F1dGhvcj48YXV0aG9yPlRzYW50aWtvcywgRXZlbHluPC9hdXRob3I+PGF1dGhvcj5CZXJ0bGVm
ZuKAkFppZXNjaGFuZywgTmFkamE8L2F1dGhvcj48YXV0aG9yPkxpbiwgWXXigJBXZWk8L2F1dGhv
cj48YXV0aG9yPlNvbmcsIEppYXlpbmc8L2F1dGhvcj48YXV0aG9yPkNoZW5nLCBZaXpoZTwvYXV0
aG9yPjwvYXV0aG9ycz48L2NvbnRyaWJ1dG9ycz48dGl0bGVzPjx0aXRsZT5FbmdpbmVlcmluZyBv
ZiBuZWJ1bGl6ZWQgbWV0YWzigJNwaGVub2xpYyBjYXBzdWxlcyBmb3IgY29udHJvbGxlZCBwdWxt
b25hcnkgZGVwb3NpdGlvbjwvdGl0bGU+PHNlY29uZGFyeS10aXRsZT5BZHZhbmNlZCBTY2llbmNl
PC9zZWNvbmRhcnktdGl0bGU+PC90aXRsZXM+PHBlcmlvZGljYWw+PGZ1bGwtdGl0bGU+QWR2YW5j
ZWQgc2NpZW5jZTwvZnVsbC10aXRsZT48YWJici0xPkFkdi4gU2NpLjwvYWJici0xPjwvcGVyaW9k
aWNhbD48cGFnZXM+MTkwMjY1MDwvcGFnZXM+PHZvbHVtZT43PC92b2x1bWU+PG51bWJlcj42PC9u
dW1iZXI+PGRhdGVzPjx5ZWFyPjIwMjA8L3llYXI+PC9kYXRlcz48aXNibj4yMTk4LTM4NDQ8L2lz
Ym4+PHVybHM+PC91cmxzPjwvcmVjb3JkPjwvQ2l0ZT48Q2l0ZT48QXV0aG9yPkRhaWxleTwvQXV0
aG9yPjxZZWFyPjIwMDM8L1llYXI+PFJlY051bT4zMjU8L1JlY051bT48cmVjb3JkPjxyZWMtbnVt
YmVyPjMyNTwvcmVjLW51bWJlcj48Zm9yZWlnbi1rZXlzPjxrZXkgYXBwPSJFTiIgZGItaWQ9InJh
eGFzemZyM3Z0YTltZXpwdDd4ZXAwcjJyNXpkcDJwd3pkciIgdGltZXN0YW1wPSIxNjYzOTIwMjYx
Ij4zMjU8L2tleT48L2ZvcmVpZ24ta2V5cz48cmVmLXR5cGUgbmFtZT0iSm91cm5hbCBBcnRpY2xl
Ij4xNzwvcmVmLXR5cGU+PGNvbnRyaWJ1dG9ycz48YXV0aG9ycz48YXV0aG9yPkRhaWxleSwgTGVh
IEFubjwvYXV0aG9yPjxhdXRob3I+U2NobWVobCwgVGhvbWFzPC9hdXRob3I+PGF1dGhvcj5HZXNz
bGVyLCBUb2JpYXM8L2F1dGhvcj48YXV0aG9yPldpdHRtYXIsIE1hdHRoaWFzPC9hdXRob3I+PGF1
dGhvcj5HcmltbWluZ2VyLCBGcmllZHJpY2g8L2F1dGhvcj48YXV0aG9yPlNlZWdlciwgV2VybmVy
PC9hdXRob3I+PGF1dGhvcj5LaXNzZWwsIFRob21hczwvYXV0aG9yPjwvYXV0aG9ycz48L2NvbnRy
aWJ1dG9ycz48dGl0bGVzPjx0aXRsZT5OZWJ1bGl6YXRpb24gb2YgYmlvZGVncmFkYWJsZSBuYW5v
cGFydGljbGVzOiBpbXBhY3Qgb2YgbmVidWxpemVyIHRlY2hub2xvZ3kgYW5kIG5hbm9wYXJ0aWNs
ZSBjaGFyYWN0ZXJpc3RpY3Mgb24gYWVyb3NvbCBmZWF0dXJlczwvdGl0bGU+PHNlY29uZGFyeS10
aXRsZT5Kb3VybmFsIG9mIENvbnRyb2xsZWQgUmVsZWFzZTwvc2Vjb25kYXJ5LXRpdGxlPjwvdGl0
bGVzPjxwZXJpb2RpY2FsPjxmdWxsLXRpdGxlPkpvdXJuYWwgb2YgQ29udHJvbGxlZCBSZWxlYXNl
PC9mdWxsLXRpdGxlPjxhYmJyLTE+Si4gQ29udHJvbC4gUmVsZWFzZTwvYWJici0xPjxhYmJyLTI+
SiBDb250cm9sIFJlbGVhc2U8L2FiYnItMj48L3BlcmlvZGljYWw+PHBhZ2VzPjEzMS0xNDQ8L3Bh
Z2VzPjx2b2x1bWU+ODY8L3ZvbHVtZT48bnVtYmVyPjE8L251bWJlcj48ZGF0ZXM+PHllYXI+MjAw
MzwveWVhcj48L2RhdGVzPjxpc2JuPjAxNjgtMzY1OTwvaXNibj48dXJscz48L3VybHM+PC9yZWNv
cmQ+PC9DaXRlPjwvRW5kTm90ZT5=
</w:fldData>
        </w:fldChar>
      </w:r>
      <w:r w:rsidRPr="00960ED2">
        <w:rPr>
          <w:color w:val="000000" w:themeColor="text1"/>
        </w:rPr>
        <w:instrText xml:space="preserve"> ADDIN EN.CITE.DATA </w:instrText>
      </w:r>
      <w:r w:rsidRPr="00960ED2">
        <w:rPr>
          <w:color w:val="000000" w:themeColor="text1"/>
        </w:rPr>
      </w:r>
      <w:r w:rsidRPr="00960ED2">
        <w:rPr>
          <w:color w:val="000000" w:themeColor="text1"/>
        </w:rPr>
        <w:fldChar w:fldCharType="end"/>
      </w:r>
      <w:r w:rsidRPr="00960ED2">
        <w:rPr>
          <w:color w:val="000000" w:themeColor="text1"/>
        </w:rPr>
      </w:r>
      <w:r w:rsidRPr="00960ED2">
        <w:rPr>
          <w:color w:val="000000" w:themeColor="text1"/>
        </w:rPr>
        <w:fldChar w:fldCharType="separate"/>
      </w:r>
      <w:r w:rsidRPr="00960ED2">
        <w:rPr>
          <w:noProof/>
          <w:color w:val="000000" w:themeColor="text1"/>
          <w:vertAlign w:val="superscript"/>
        </w:rPr>
        <w:t>[22]</w:t>
      </w:r>
      <w:r w:rsidRPr="00960ED2">
        <w:rPr>
          <w:color w:val="000000" w:themeColor="text1"/>
        </w:rPr>
        <w:fldChar w:fldCharType="end"/>
      </w:r>
      <w:r w:rsidRPr="00960ED2">
        <w:rPr>
          <w:color w:val="000000" w:themeColor="text1"/>
        </w:rPr>
        <w:t>. As a result, there was no morphological change in PLGA MPs, SBPG, and MPG (</w:t>
      </w:r>
      <w:r w:rsidRPr="00960ED2">
        <w:rPr>
          <w:b/>
          <w:bCs/>
          <w:color w:val="000000" w:themeColor="text1"/>
        </w:rPr>
        <w:t>Fig. 4a</w:t>
      </w:r>
      <w:r w:rsidRPr="00960ED2">
        <w:rPr>
          <w:color w:val="000000" w:themeColor="text1"/>
        </w:rPr>
        <w:t>). Moreover, there was no significant change in the surface charge of the MPs (</w:t>
      </w:r>
      <w:r w:rsidRPr="00960ED2">
        <w:rPr>
          <w:b/>
          <w:bCs/>
          <w:color w:val="000000" w:themeColor="text1"/>
        </w:rPr>
        <w:t>Fig. 4b</w:t>
      </w:r>
      <w:r w:rsidRPr="00960ED2">
        <w:rPr>
          <w:color w:val="000000" w:themeColor="text1"/>
        </w:rPr>
        <w:t xml:space="preserve">), which indicates that the MPs have high nebulizing stability. </w:t>
      </w:r>
    </w:p>
    <w:p w14:paraId="4262B6D7" w14:textId="51B9E4C8" w:rsidR="00735223" w:rsidRPr="00960ED2" w:rsidRDefault="00735223" w:rsidP="00735223">
      <w:pPr>
        <w:spacing w:line="480" w:lineRule="auto"/>
        <w:ind w:firstLineChars="100" w:firstLine="240"/>
        <w:rPr>
          <w:color w:val="000000" w:themeColor="text1"/>
        </w:rPr>
      </w:pPr>
      <w:r w:rsidRPr="00960ED2">
        <w:rPr>
          <w:color w:val="000000" w:themeColor="text1"/>
        </w:rPr>
        <w:t>The toxicity in lung-derived cells (MRC-5 and L132) of SBPG and MPG (particles and lysate, 1 mg/ml) was firstly investigated. We found that both SBPG and MPG showed excellent biocompatibility in lung cells (</w:t>
      </w:r>
      <w:r w:rsidRPr="00960ED2">
        <w:rPr>
          <w:b/>
          <w:bCs/>
          <w:color w:val="000000" w:themeColor="text1"/>
        </w:rPr>
        <w:t>Fig. 4c</w:t>
      </w:r>
      <w:r w:rsidRPr="00960ED2">
        <w:rPr>
          <w:color w:val="000000" w:themeColor="text1"/>
        </w:rPr>
        <w:t xml:space="preserve">). </w:t>
      </w:r>
      <w:bookmarkStart w:id="9" w:name="_Hlk131000143"/>
      <w:r w:rsidR="001A2244" w:rsidRPr="001446F1">
        <w:rPr>
          <w:color w:val="FF0000"/>
        </w:rPr>
        <w:t>Additionally, the toxicity in human umbilical vein endothelial cells (HUVECs) of PLGA MP, SBPG and MPG was analyzed. As a result, the PLGA MP, SBPG and MPG showed high biocompatibility</w:t>
      </w:r>
      <w:bookmarkEnd w:id="9"/>
      <w:r w:rsidR="001A2244" w:rsidRPr="001446F1">
        <w:rPr>
          <w:color w:val="FF0000"/>
        </w:rPr>
        <w:t xml:space="preserve"> (</w:t>
      </w:r>
      <w:r w:rsidR="001A2244" w:rsidRPr="001446F1">
        <w:rPr>
          <w:b/>
          <w:bCs/>
          <w:color w:val="FF0000"/>
        </w:rPr>
        <w:t>Fig. S7</w:t>
      </w:r>
      <w:r w:rsidR="001A2244" w:rsidRPr="001446F1">
        <w:rPr>
          <w:color w:val="FF0000"/>
        </w:rPr>
        <w:t xml:space="preserve">). </w:t>
      </w:r>
      <w:bookmarkStart w:id="10" w:name="_Hlk131346283"/>
      <w:r w:rsidRPr="001446F1">
        <w:rPr>
          <w:color w:val="FF0000"/>
        </w:rPr>
        <w:t xml:space="preserve">Subsequently, a macrophage uptake assay of PLGA MPs, SBPG, and MPG </w:t>
      </w:r>
      <w:r w:rsidR="00FF27A4" w:rsidRPr="001446F1">
        <w:rPr>
          <w:color w:val="FF0000"/>
        </w:rPr>
        <w:t xml:space="preserve">by confocal microscopy </w:t>
      </w:r>
      <w:r w:rsidRPr="001446F1">
        <w:rPr>
          <w:color w:val="FF0000"/>
        </w:rPr>
        <w:t>was</w:t>
      </w:r>
      <w:r w:rsidR="001F624D" w:rsidRPr="001446F1">
        <w:rPr>
          <w:color w:val="FF0000"/>
        </w:rPr>
        <w:t xml:space="preserve"> firstly</w:t>
      </w:r>
      <w:r w:rsidRPr="001446F1">
        <w:rPr>
          <w:color w:val="FF0000"/>
        </w:rPr>
        <w:t xml:space="preserve"> conducted. As a result, most of the PLGA MPs were internalized in the cells, while the SBPG and MPG were free around the macrophages without being phagocytosed (</w:t>
      </w:r>
      <w:r w:rsidRPr="001446F1">
        <w:rPr>
          <w:b/>
          <w:bCs/>
          <w:color w:val="FF0000"/>
        </w:rPr>
        <w:t>Fig. 4d</w:t>
      </w:r>
      <w:r w:rsidR="002E522D" w:rsidRPr="001446F1">
        <w:rPr>
          <w:b/>
          <w:bCs/>
          <w:color w:val="FF0000"/>
        </w:rPr>
        <w:t>, Fig. S</w:t>
      </w:r>
      <w:r w:rsidR="001A2244" w:rsidRPr="001446F1">
        <w:rPr>
          <w:b/>
          <w:bCs/>
          <w:color w:val="FF0000"/>
        </w:rPr>
        <w:t>8</w:t>
      </w:r>
      <w:r w:rsidR="00FF27A4" w:rsidRPr="001446F1">
        <w:rPr>
          <w:b/>
          <w:bCs/>
          <w:color w:val="FF0000"/>
        </w:rPr>
        <w:t>, Fig. S9a</w:t>
      </w:r>
      <w:r w:rsidRPr="001446F1">
        <w:rPr>
          <w:color w:val="FF0000"/>
        </w:rPr>
        <w:t xml:space="preserve">). </w:t>
      </w:r>
      <w:r w:rsidR="00FF27A4" w:rsidRPr="001446F1">
        <w:rPr>
          <w:color w:val="FF0000"/>
        </w:rPr>
        <w:t>Additionally, flow cytometry analysis of macrophage uptake was</w:t>
      </w:r>
      <w:r w:rsidR="001F624D" w:rsidRPr="001446F1">
        <w:rPr>
          <w:color w:val="FF0000"/>
        </w:rPr>
        <w:t xml:space="preserve"> then</w:t>
      </w:r>
      <w:r w:rsidR="00FF27A4" w:rsidRPr="001446F1">
        <w:rPr>
          <w:color w:val="FF0000"/>
        </w:rPr>
        <w:t xml:space="preserve"> conducted and decreased macrophage uptake of SBPG and MPG was indicated (</w:t>
      </w:r>
      <w:r w:rsidR="00FF27A4" w:rsidRPr="001446F1">
        <w:rPr>
          <w:b/>
          <w:bCs/>
          <w:color w:val="FF0000"/>
        </w:rPr>
        <w:t>Fig. S9b</w:t>
      </w:r>
      <w:r w:rsidR="00FF27A4" w:rsidRPr="001446F1">
        <w:rPr>
          <w:color w:val="FF0000"/>
        </w:rPr>
        <w:t>). The mean fluorescence intensity (MFI</w:t>
      </w:r>
      <w:bookmarkStart w:id="11" w:name="_Hlk131350946"/>
      <w:r w:rsidR="001F624D" w:rsidRPr="001446F1">
        <w:rPr>
          <w:color w:val="FF0000"/>
        </w:rPr>
        <w:t>, × 10</w:t>
      </w:r>
      <w:r w:rsidR="001F624D" w:rsidRPr="001446F1">
        <w:rPr>
          <w:color w:val="FF0000"/>
          <w:vertAlign w:val="superscript"/>
        </w:rPr>
        <w:t>4</w:t>
      </w:r>
      <w:bookmarkEnd w:id="11"/>
      <w:r w:rsidR="00FF27A4" w:rsidRPr="001446F1">
        <w:rPr>
          <w:color w:val="FF0000"/>
        </w:rPr>
        <w:t xml:space="preserve">) was 3.3475 for PLGA MPs, 3.02 for SBPGs and 2.9216 for MPG which demonstrates the </w:t>
      </w:r>
      <w:r w:rsidR="002E5D1E" w:rsidRPr="001446F1">
        <w:rPr>
          <w:color w:val="FF0000"/>
        </w:rPr>
        <w:t>functionalized zwitterions on PLGA MPs</w:t>
      </w:r>
      <w:r w:rsidR="00FF27A4" w:rsidRPr="001446F1">
        <w:rPr>
          <w:color w:val="FF0000"/>
        </w:rPr>
        <w:t xml:space="preserve"> have decreased macrophage uptake. </w:t>
      </w:r>
      <w:bookmarkEnd w:id="10"/>
      <w:r w:rsidRPr="00960ED2">
        <w:rPr>
          <w:color w:val="000000" w:themeColor="text1"/>
        </w:rPr>
        <w:t xml:space="preserve">These results were expected because the hydration barrier on the surface of SBPG and MPG zwitterions inhibited </w:t>
      </w:r>
      <w:r w:rsidRPr="00960ED2">
        <w:rPr>
          <w:color w:val="000000" w:themeColor="text1"/>
        </w:rPr>
        <w:lastRenderedPageBreak/>
        <w:t>macrophage recognition of the particles as pathogens</w:t>
      </w:r>
      <w:r w:rsidRPr="00960ED2">
        <w:rPr>
          <w:color w:val="000000" w:themeColor="text1"/>
        </w:rPr>
        <w:fldChar w:fldCharType="begin"/>
      </w:r>
      <w:r w:rsidRPr="00960ED2">
        <w:rPr>
          <w:color w:val="000000" w:themeColor="text1"/>
        </w:rPr>
        <w:instrText xml:space="preserve"> ADDIN EN.CITE &lt;EndNote&gt;&lt;Cite&gt;&lt;Author&gt;Ahsan&lt;/Author&gt;&lt;Year&gt;2002&lt;/Year&gt;&lt;RecNum&gt;326&lt;/RecNum&gt;&lt;DisplayText&gt;&lt;style face="superscript"&gt;[23]&lt;/style&gt;&lt;/DisplayText&gt;&lt;record&gt;&lt;rec-number&gt;326&lt;/rec-number&gt;&lt;foreign-keys&gt;&lt;key app="EN" db-id="raxaszfr3vta9mezpt7xep0r2r5zdp2pwzdr" timestamp="1663920323"&gt;326&lt;/key&gt;&lt;/foreign-keys&gt;&lt;ref-type name="Journal Article"&gt;17&lt;/ref-type&gt;&lt;contributors&gt;&lt;authors&gt;&lt;author&gt;Ahsan, Fakhrul&lt;/author&gt;&lt;author&gt;Rivas, Isabel P&lt;/author&gt;&lt;author&gt;Khan, Mansoor A&lt;/author&gt;&lt;author&gt;Suárez, Ana I Torres&lt;/author&gt;&lt;/authors&gt;&lt;/contributors&gt;&lt;titles&gt;&lt;title&gt;Targeting to macrophages: role of physicochemical properties of particulate carriers—liposomes and microspheres—on the phagocytosis by macrophages&lt;/title&gt;&lt;secondary-title&gt;Journal of controlled release&lt;/secondary-title&gt;&lt;/titles&gt;&lt;periodical&gt;&lt;full-title&gt;Journal of Controlled Release&lt;/full-title&gt;&lt;abbr-1&gt;J. Control. Release&lt;/abbr-1&gt;&lt;abbr-2&gt;J Control Release&lt;/abbr-2&gt;&lt;/periodical&gt;&lt;pages&gt;29-40&lt;/pages&gt;&lt;volume&gt;79&lt;/volume&gt;&lt;number&gt;1-3&lt;/number&gt;&lt;dates&gt;&lt;year&gt;2002&lt;/year&gt;&lt;/dates&gt;&lt;isbn&gt;0168-3659&lt;/isbn&gt;&lt;urls&gt;&lt;/urls&gt;&lt;/record&gt;&lt;/Cite&gt;&lt;/EndNote&gt;</w:instrText>
      </w:r>
      <w:r w:rsidRPr="00960ED2">
        <w:rPr>
          <w:color w:val="000000" w:themeColor="text1"/>
        </w:rPr>
        <w:fldChar w:fldCharType="separate"/>
      </w:r>
      <w:r w:rsidRPr="00960ED2">
        <w:rPr>
          <w:noProof/>
          <w:color w:val="000000" w:themeColor="text1"/>
          <w:vertAlign w:val="superscript"/>
        </w:rPr>
        <w:t>[23]</w:t>
      </w:r>
      <w:r w:rsidRPr="00960ED2">
        <w:rPr>
          <w:color w:val="000000" w:themeColor="text1"/>
        </w:rPr>
        <w:fldChar w:fldCharType="end"/>
      </w:r>
      <w:r w:rsidRPr="00960ED2">
        <w:rPr>
          <w:color w:val="000000" w:themeColor="text1"/>
        </w:rPr>
        <w:t xml:space="preserve">. Through the macrophage uptake assay, it was verified that the MPs are not phagocytosed by the macrophages due to the zwitterion functionalization, and thus, they have excellent bioavailability for delivery to the lungs through nebulizing. The reduced phagocytosis indicate that Pir and Dex can be released by biodegradation of ZwPG. </w:t>
      </w:r>
    </w:p>
    <w:p w14:paraId="600D2BF9" w14:textId="64E6941A" w:rsidR="00735223" w:rsidRPr="00960ED2" w:rsidRDefault="00735223" w:rsidP="00735223">
      <w:pPr>
        <w:spacing w:line="480" w:lineRule="auto"/>
        <w:ind w:firstLineChars="100" w:firstLine="240"/>
        <w:rPr>
          <w:color w:val="000000" w:themeColor="text1"/>
        </w:rPr>
      </w:pPr>
      <w:r w:rsidRPr="00960ED2">
        <w:rPr>
          <w:color w:val="000000" w:themeColor="text1"/>
        </w:rPr>
        <w:t>Both hydrophilic and hydrophobic drug molecules can be loaded onto PLGA MPs during the synthesis process. The loaded drugs could be spontaneously released due to hydrolysis of ester linkages and biodegradation of PLGA particles</w:t>
      </w:r>
      <w:r w:rsidRPr="00960ED2">
        <w:rPr>
          <w:color w:val="000000" w:themeColor="text1"/>
        </w:rPr>
        <w:fldChar w:fldCharType="begin"/>
      </w:r>
      <w:r w:rsidRPr="00960ED2">
        <w:rPr>
          <w:color w:val="000000" w:themeColor="text1"/>
        </w:rPr>
        <w:instrText xml:space="preserve"> ADDIN EN.CITE &lt;EndNote&gt;&lt;Cite&gt;&lt;Author&gt;Hua&lt;/Author&gt;&lt;Year&gt;2021&lt;/Year&gt;&lt;RecNum&gt;394&lt;/RecNum&gt;&lt;DisplayText&gt;&lt;style face="superscript"&gt;[24]&lt;/style&gt;&lt;/DisplayText&gt;&lt;record&gt;&lt;rec-number&gt;394&lt;/rec-number&gt;&lt;foreign-keys&gt;&lt;key app="EN" db-id="raxaszfr3vta9mezpt7xep0r2r5zdp2pwzdr" timestamp="1674210000"&gt;394&lt;/key&gt;&lt;/foreign-keys&gt;&lt;ref-type name="Journal Article"&gt;17&lt;/ref-type&gt;&lt;contributors&gt;&lt;authors&gt;&lt;author&gt;Hua, Yabing&lt;/author&gt;&lt;author&gt;Su, Yuhuai&lt;/author&gt;&lt;author&gt;Zhang, Hui&lt;/author&gt;&lt;author&gt;Liu, Nan&lt;/author&gt;&lt;author&gt;Wang, Zengming&lt;/author&gt;&lt;author&gt;Gao, Xiang&lt;/author&gt;&lt;author&gt;Gao, Jing&lt;/author&gt;&lt;author&gt;Zheng, Aiping&lt;/author&gt;&lt;/authors&gt;&lt;/contributors&gt;&lt;titles&gt;&lt;title&gt;Poly (lactic-co-glycolic acid) microsphere production based on quality by design: a review&lt;/title&gt;&lt;secondary-title&gt;Drug Delivery&lt;/secondary-title&gt;&lt;/titles&gt;&lt;periodical&gt;&lt;full-title&gt;Drug Delivery&lt;/full-title&gt;&lt;abbr-1&gt;Drug Deliv.&lt;/abbr-1&gt;&lt;abbr-2&gt;Drug Deliv&lt;/abbr-2&gt;&lt;/periodical&gt;&lt;pages&gt;1342-1355&lt;/pages&gt;&lt;volume&gt;28&lt;/volume&gt;&lt;number&gt;1&lt;/number&gt;&lt;dates&gt;&lt;year&gt;2021&lt;/year&gt;&lt;/dates&gt;&lt;isbn&gt;1071-7544&lt;/isbn&gt;&lt;urls&gt;&lt;/urls&gt;&lt;/record&gt;&lt;/Cite&gt;&lt;/EndNote&gt;</w:instrText>
      </w:r>
      <w:r w:rsidRPr="00960ED2">
        <w:rPr>
          <w:color w:val="000000" w:themeColor="text1"/>
        </w:rPr>
        <w:fldChar w:fldCharType="separate"/>
      </w:r>
      <w:r w:rsidRPr="00960ED2">
        <w:rPr>
          <w:noProof/>
          <w:color w:val="000000" w:themeColor="text1"/>
          <w:vertAlign w:val="superscript"/>
        </w:rPr>
        <w:t>[24]</w:t>
      </w:r>
      <w:r w:rsidRPr="00960ED2">
        <w:rPr>
          <w:color w:val="000000" w:themeColor="text1"/>
        </w:rPr>
        <w:fldChar w:fldCharType="end"/>
      </w:r>
      <w:r w:rsidRPr="00960ED2">
        <w:rPr>
          <w:color w:val="000000" w:themeColor="text1"/>
        </w:rPr>
        <w:t>. Firstly, RhB (hydrophobic dye) and MB (hydrophilic dye) were used as model drugs and successfully loaded into PLGA MP (</w:t>
      </w:r>
      <w:r w:rsidRPr="00960ED2">
        <w:rPr>
          <w:b/>
          <w:bCs/>
          <w:color w:val="000000" w:themeColor="text1"/>
        </w:rPr>
        <w:t>Fig. 4e</w:t>
      </w:r>
      <w:r w:rsidRPr="00960ED2">
        <w:rPr>
          <w:color w:val="000000" w:themeColor="text1"/>
        </w:rPr>
        <w:t>). The Pir and Dex, were selected as drugs for the following experiments which both drugs are targeting macrophages reprogramming. Pir is an FDA-approved drug for IPF treatment, and Dex is a corticosteroid that has a potent effect on hyper-activated immune cells</w:t>
      </w:r>
      <w:r w:rsidRPr="00960ED2">
        <w:rPr>
          <w:color w:val="000000" w:themeColor="text1"/>
        </w:rPr>
        <w:fldChar w:fldCharType="begin">
          <w:fldData xml:space="preserve">PEVuZE5vdGU+PENpdGU+PEF1dGhvcj5ZaW5nPC9BdXRob3I+PFllYXI+MjAyMTwvWWVhcj48UmVj
TnVtPjMxNDwvUmVjTnVtPjxEaXNwbGF5VGV4dD48c3R5bGUgZmFjZT0ic3VwZXJzY3JpcHQiPls1
YSwgNWJdPC9zdHlsZT48L0Rpc3BsYXlUZXh0PjxyZWNvcmQ+PHJlYy1udW1iZXI+MzE0PC9yZWMt
bnVtYmVyPjxmb3JlaWduLWtleXM+PGtleSBhcHA9IkVOIiBkYi1pZD0icmF4YXN6ZnIzdnRhOW1l
enB0N3hlcDByMnI1emRwMnB3emRyIiB0aW1lc3RhbXA9IjE2NjM5MTI0MTQiPjMxNDwva2V5Pjwv
Zm9yZWlnbi1rZXlzPjxyZWYtdHlwZSBuYW1lPSJKb3VybmFsIEFydGljbGUiPjE3PC9yZWYtdHlw
ZT48Y29udHJpYnV0b3JzPjxhdXRob3JzPjxhdXRob3I+WWluZywgSGFuZ2ppZTwvYXV0aG9yPjxh
dXRob3I+RmFuZywgTWluPC9hdXRob3I+PGF1dGhvcj5IYW5nLCBRaW5nIFFpbmc8L2F1dGhvcj48
YXV0aG9yPkNoZW4sIFlhbWVpPC9hdXRob3I+PGF1dGhvcj5RaWFuLCBYdTwvYXV0aG9yPjxhdXRo
b3I+Q2hlbiwgTWluZzwvYXV0aG9yPjwvYXV0aG9ycz48L2NvbnRyaWJ1dG9ycz48dGl0bGVzPjx0
aXRsZT5QaXJmZW5pZG9uZSBtb2R1bGF0ZXMgbWFjcm9waGFnZSBwb2xhcml6YXRpb24gYW5kIGFt
ZWxpb3JhdGVzIHJhZGlhdGlvbuKAkGluZHVjZWQgbHVuZyBmaWJyb3NpcyBieSBpbmhpYml0aW5n
IHRoZSBUR0bigJDOsjEvU21hZDMgcGF0aHdheTwvdGl0bGU+PHNlY29uZGFyeS10aXRsZT5Kb3Vy
bmFsIG9mIGNlbGx1bGFyIGFuZCBtb2xlY3VsYXIgbWVkaWNpbmU8L3NlY29uZGFyeS10aXRsZT48
L3RpdGxlcz48cGVyaW9kaWNhbD48ZnVsbC10aXRsZT5Kb3VybmFsIG9mIENlbGx1bGFyIGFuZCBN
b2xlY3VsYXIgTWVkaWNpbmU8L2Z1bGwtdGl0bGU+PGFiYnItMT5KLiBDZWxsLiBNb2wuIE1lZC48
L2FiYnItMT48YWJici0yPkogQ2VsbCBNb2wgTWVkPC9hYmJyLTI+PGFiYnItMz5Kb3VybmFsIG9m
IENlbGx1bGFyICZhbXA7IE1vbGVjdWxhciBNZWRpY2luZTwvYWJici0zPjwvcGVyaW9kaWNhbD48
cGFnZXM+ODY2Mi04Njc1PC9wYWdlcz48dm9sdW1lPjI1PC92b2x1bWU+PG51bWJlcj4xODwvbnVt
YmVyPjxkYXRlcz48eWVhcj4yMDIxPC95ZWFyPjwvZGF0ZXM+PGlzYm4+MTU4Mi0xODM4PC9pc2Ju
Pjx1cmxzPjwvdXJscz48L3JlY29yZD48L0NpdGU+PENpdGU+PEF1dGhvcj5TYW5nPC9BdXRob3I+
PFllYXI+MjAyMTwvWWVhcj48UmVjTnVtPjMxNTwvUmVjTnVtPjxyZWNvcmQ+PHJlYy1udW1iZXI+
MzE1PC9yZWMtbnVtYmVyPjxmb3JlaWduLWtleXM+PGtleSBhcHA9IkVOIiBkYi1pZD0icmF4YXN6
ZnIzdnRhOW1lenB0N3hlcDByMnI1emRwMnB3emRyIiB0aW1lc3RhbXA9IjE2NjM5MTI0NTkiPjMx
NTwva2V5PjwvZm9yZWlnbi1rZXlzPjxyZWYtdHlwZSBuYW1lPSJKb3VybmFsIEFydGljbGUiPjE3
PC9yZWYtdHlwZT48Y29udHJpYnV0b3JzPjxhdXRob3JzPjxhdXRob3I+U2FuZywgWGlhb3Fpbmc8
L2F1dGhvcj48YXV0aG9yPldhbmcsIFl1YW55dWFuPC9hdXRob3I+PGF1dGhvcj5YdWUsIFpoaWZl
bmc8L2F1dGhvcj48YXV0aG9yPlFpLCBEYXdlaTwvYXV0aG9yPjxhdXRob3I+RmFuLCBHdWFud2Vp
PC9hdXRob3I+PGF1dGhvcj5UaWFuLCBGZWk8L2F1dGhvcj48YXV0aG9yPlpodSwgWWFuPC9hdXRo
b3I+PGF1dGhvcj5ZYW5nLCBKaWFuPC9hdXRob3I+PC9hdXRob3JzPjwvY29udHJpYnV0b3JzPjx0
aXRsZXM+PHRpdGxlPk1hY3JvcGhhZ2UtdGFyZ2V0ZWQgbHVuZyBkZWxpdmVyeSBvZiBkZXhhbWV0
aGFzb25lIGltcHJvdmVzIHB1bG1vbmFyeSBmaWJyb3NpcyB0aGVyYXB5IHZpYSByZWd1bGF0aW5n
IHRoZSBpbW11bmUgbWljcm9lbnZpcm9ubWVudDwvdGl0bGU+PHNlY29uZGFyeS10aXRsZT5Gcm9u
dGllcnMgaW4gaW1tdW5vbG9neTwvc2Vjb25kYXJ5LXRpdGxlPjwvdGl0bGVzPjxwZXJpb2RpY2Fs
PjxmdWxsLXRpdGxlPkZyb250aWVycyBpbiBJbW11bm9sb2d5PC9mdWxsLXRpdGxlPjxhYmJyLTE+
RnJvbnQuIEltbXVub2wuPC9hYmJyLTE+PGFiYnItMj5Gcm9udCBJbW11bm9sPC9hYmJyLTI+PC9w
ZXJpb2RpY2FsPjxwYWdlcz42MTM5MDc8L3BhZ2VzPjx2b2x1bWU+MTI8L3ZvbHVtZT48ZGF0ZXM+
PHllYXI+MjAyMTwveWVhcj48L2RhdGVzPjxpc2JuPjE2NjQtMzIyNDwvaXNibj48dXJscz48L3Vy
bHM+PC9yZWNvcmQ+PC9DaXRlPjwvRW5kTm90ZT4A
</w:fldData>
        </w:fldChar>
      </w:r>
      <w:r w:rsidR="0080661B" w:rsidRPr="00960ED2">
        <w:rPr>
          <w:color w:val="000000" w:themeColor="text1"/>
        </w:rPr>
        <w:instrText xml:space="preserve"> ADDIN EN.CITE </w:instrText>
      </w:r>
      <w:r w:rsidR="0080661B" w:rsidRPr="00960ED2">
        <w:rPr>
          <w:color w:val="000000" w:themeColor="text1"/>
        </w:rPr>
        <w:fldChar w:fldCharType="begin">
          <w:fldData xml:space="preserve">PEVuZE5vdGU+PENpdGU+PEF1dGhvcj5ZaW5nPC9BdXRob3I+PFllYXI+MjAyMTwvWWVhcj48UmVj
TnVtPjMxNDwvUmVjTnVtPjxEaXNwbGF5VGV4dD48c3R5bGUgZmFjZT0ic3VwZXJzY3JpcHQiPls1
YSwgNWJdPC9zdHlsZT48L0Rpc3BsYXlUZXh0PjxyZWNvcmQ+PHJlYy1udW1iZXI+MzE0PC9yZWMt
bnVtYmVyPjxmb3JlaWduLWtleXM+PGtleSBhcHA9IkVOIiBkYi1pZD0icmF4YXN6ZnIzdnRhOW1l
enB0N3hlcDByMnI1emRwMnB3emRyIiB0aW1lc3RhbXA9IjE2NjM5MTI0MTQiPjMxNDwva2V5Pjwv
Zm9yZWlnbi1rZXlzPjxyZWYtdHlwZSBuYW1lPSJKb3VybmFsIEFydGljbGUiPjE3PC9yZWYtdHlw
ZT48Y29udHJpYnV0b3JzPjxhdXRob3JzPjxhdXRob3I+WWluZywgSGFuZ2ppZTwvYXV0aG9yPjxh
dXRob3I+RmFuZywgTWluPC9hdXRob3I+PGF1dGhvcj5IYW5nLCBRaW5nIFFpbmc8L2F1dGhvcj48
YXV0aG9yPkNoZW4sIFlhbWVpPC9hdXRob3I+PGF1dGhvcj5RaWFuLCBYdTwvYXV0aG9yPjxhdXRo
b3I+Q2hlbiwgTWluZzwvYXV0aG9yPjwvYXV0aG9ycz48L2NvbnRyaWJ1dG9ycz48dGl0bGVzPjx0
aXRsZT5QaXJmZW5pZG9uZSBtb2R1bGF0ZXMgbWFjcm9waGFnZSBwb2xhcml6YXRpb24gYW5kIGFt
ZWxpb3JhdGVzIHJhZGlhdGlvbuKAkGluZHVjZWQgbHVuZyBmaWJyb3NpcyBieSBpbmhpYml0aW5n
IHRoZSBUR0bigJDOsjEvU21hZDMgcGF0aHdheTwvdGl0bGU+PHNlY29uZGFyeS10aXRsZT5Kb3Vy
bmFsIG9mIGNlbGx1bGFyIGFuZCBtb2xlY3VsYXIgbWVkaWNpbmU8L3NlY29uZGFyeS10aXRsZT48
L3RpdGxlcz48cGVyaW9kaWNhbD48ZnVsbC10aXRsZT5Kb3VybmFsIG9mIENlbGx1bGFyIGFuZCBN
b2xlY3VsYXIgTWVkaWNpbmU8L2Z1bGwtdGl0bGU+PGFiYnItMT5KLiBDZWxsLiBNb2wuIE1lZC48
L2FiYnItMT48YWJici0yPkogQ2VsbCBNb2wgTWVkPC9hYmJyLTI+PGFiYnItMz5Kb3VybmFsIG9m
IENlbGx1bGFyICZhbXA7IE1vbGVjdWxhciBNZWRpY2luZTwvYWJici0zPjwvcGVyaW9kaWNhbD48
cGFnZXM+ODY2Mi04Njc1PC9wYWdlcz48dm9sdW1lPjI1PC92b2x1bWU+PG51bWJlcj4xODwvbnVt
YmVyPjxkYXRlcz48eWVhcj4yMDIxPC95ZWFyPjwvZGF0ZXM+PGlzYm4+MTU4Mi0xODM4PC9pc2Ju
Pjx1cmxzPjwvdXJscz48L3JlY29yZD48L0NpdGU+PENpdGU+PEF1dGhvcj5TYW5nPC9BdXRob3I+
PFllYXI+MjAyMTwvWWVhcj48UmVjTnVtPjMxNTwvUmVjTnVtPjxyZWNvcmQ+PHJlYy1udW1iZXI+
MzE1PC9yZWMtbnVtYmVyPjxmb3JlaWduLWtleXM+PGtleSBhcHA9IkVOIiBkYi1pZD0icmF4YXN6
ZnIzdnRhOW1lenB0N3hlcDByMnI1emRwMnB3emRyIiB0aW1lc3RhbXA9IjE2NjM5MTI0NTkiPjMx
NTwva2V5PjwvZm9yZWlnbi1rZXlzPjxyZWYtdHlwZSBuYW1lPSJKb3VybmFsIEFydGljbGUiPjE3
PC9yZWYtdHlwZT48Y29udHJpYnV0b3JzPjxhdXRob3JzPjxhdXRob3I+U2FuZywgWGlhb3Fpbmc8
L2F1dGhvcj48YXV0aG9yPldhbmcsIFl1YW55dWFuPC9hdXRob3I+PGF1dGhvcj5YdWUsIFpoaWZl
bmc8L2F1dGhvcj48YXV0aG9yPlFpLCBEYXdlaTwvYXV0aG9yPjxhdXRob3I+RmFuLCBHdWFud2Vp
PC9hdXRob3I+PGF1dGhvcj5UaWFuLCBGZWk8L2F1dGhvcj48YXV0aG9yPlpodSwgWWFuPC9hdXRo
b3I+PGF1dGhvcj5ZYW5nLCBKaWFuPC9hdXRob3I+PC9hdXRob3JzPjwvY29udHJpYnV0b3JzPjx0
aXRsZXM+PHRpdGxlPk1hY3JvcGhhZ2UtdGFyZ2V0ZWQgbHVuZyBkZWxpdmVyeSBvZiBkZXhhbWV0
aGFzb25lIGltcHJvdmVzIHB1bG1vbmFyeSBmaWJyb3NpcyB0aGVyYXB5IHZpYSByZWd1bGF0aW5n
IHRoZSBpbW11bmUgbWljcm9lbnZpcm9ubWVudDwvdGl0bGU+PHNlY29uZGFyeS10aXRsZT5Gcm9u
dGllcnMgaW4gaW1tdW5vbG9neTwvc2Vjb25kYXJ5LXRpdGxlPjwvdGl0bGVzPjxwZXJpb2RpY2Fs
PjxmdWxsLXRpdGxlPkZyb250aWVycyBpbiBJbW11bm9sb2d5PC9mdWxsLXRpdGxlPjxhYmJyLTE+
RnJvbnQuIEltbXVub2wuPC9hYmJyLTE+PGFiYnItMj5Gcm9udCBJbW11bm9sPC9hYmJyLTI+PC9w
ZXJpb2RpY2FsPjxwYWdlcz42MTM5MDc8L3BhZ2VzPjx2b2x1bWU+MTI8L3ZvbHVtZT48ZGF0ZXM+
PHllYXI+MjAyMTwveWVhcj48L2RhdGVzPjxpc2JuPjE2NjQtMzIyNDwvaXNibj48dXJscz48L3Vy
bHM+PC9yZWNvcmQ+PC9DaXRlPjwvRW5kTm90ZT4A
</w:fldData>
        </w:fldChar>
      </w:r>
      <w:r w:rsidR="0080661B" w:rsidRPr="00960ED2">
        <w:rPr>
          <w:color w:val="000000" w:themeColor="text1"/>
        </w:rPr>
        <w:instrText xml:space="preserve"> ADDIN EN.CITE.DATA </w:instrText>
      </w:r>
      <w:r w:rsidR="0080661B" w:rsidRPr="00960ED2">
        <w:rPr>
          <w:color w:val="000000" w:themeColor="text1"/>
        </w:rPr>
      </w:r>
      <w:r w:rsidR="0080661B" w:rsidRPr="00960ED2">
        <w:rPr>
          <w:color w:val="000000" w:themeColor="text1"/>
        </w:rPr>
        <w:fldChar w:fldCharType="end"/>
      </w:r>
      <w:r w:rsidRPr="00960ED2">
        <w:rPr>
          <w:color w:val="000000" w:themeColor="text1"/>
        </w:rPr>
      </w:r>
      <w:r w:rsidRPr="00960ED2">
        <w:rPr>
          <w:color w:val="000000" w:themeColor="text1"/>
        </w:rPr>
        <w:fldChar w:fldCharType="separate"/>
      </w:r>
      <w:r w:rsidR="0080661B" w:rsidRPr="00960ED2">
        <w:rPr>
          <w:noProof/>
          <w:color w:val="000000" w:themeColor="text1"/>
          <w:vertAlign w:val="superscript"/>
        </w:rPr>
        <w:t>[5a, 5b]</w:t>
      </w:r>
      <w:r w:rsidRPr="00960ED2">
        <w:rPr>
          <w:color w:val="000000" w:themeColor="text1"/>
        </w:rPr>
        <w:fldChar w:fldCharType="end"/>
      </w:r>
      <w:r w:rsidRPr="00960ED2">
        <w:rPr>
          <w:color w:val="000000" w:themeColor="text1"/>
        </w:rPr>
        <w:t>. However, Pir has side effects, such as nausea and stomach irritations</w:t>
      </w:r>
      <w:r w:rsidRPr="00960ED2">
        <w:rPr>
          <w:color w:val="000000" w:themeColor="text1"/>
        </w:rPr>
        <w:fldChar w:fldCharType="begin"/>
      </w:r>
      <w:r w:rsidRPr="00960ED2">
        <w:rPr>
          <w:color w:val="000000" w:themeColor="text1"/>
        </w:rPr>
        <w:instrText xml:space="preserve"> ADDIN EN.CITE &lt;EndNote&gt;&lt;Cite&gt;&lt;Author&gt;Hanta&lt;/Author&gt;&lt;Year&gt;2019&lt;/Year&gt;&lt;RecNum&gt;395&lt;/RecNum&gt;&lt;DisplayText&gt;&lt;style face="superscript"&gt;[25]&lt;/style&gt;&lt;/DisplayText&gt;&lt;record&gt;&lt;rec-number&gt;395&lt;/rec-number&gt;&lt;foreign-keys&gt;&lt;key app="EN" db-id="raxaszfr3vta9mezpt7xep0r2r5zdp2pwzdr" timestamp="1674210272"&gt;395&lt;/key&gt;&lt;/foreign-keys&gt;&lt;ref-type name="Journal Article"&gt;17&lt;/ref-type&gt;&lt;contributors&gt;&lt;authors&gt;&lt;author&gt;Hanta, Ismail&lt;/author&gt;&lt;author&gt;Cilli, Aykut&lt;/author&gt;&lt;author&gt;Sevinc, Can&lt;/author&gt;&lt;/authors&gt;&lt;/contributors&gt;&lt;titles&gt;&lt;title&gt;The effectiveness, safety, and tolerability of Pirfenidone in idiopathic pulmonary fibrosis: a retrospective study&lt;/title&gt;&lt;secondary-title&gt;Advances in Therapy&lt;/secondary-title&gt;&lt;/titles&gt;&lt;pages&gt;1126-1131&lt;/pages&gt;&lt;volume&gt;36&lt;/volume&gt;&lt;number&gt;5&lt;/number&gt;&lt;dates&gt;&lt;year&gt;2019&lt;/year&gt;&lt;/dates&gt;&lt;isbn&gt;1865-8652&lt;/isbn&gt;&lt;urls&gt;&lt;/urls&gt;&lt;/record&gt;&lt;/Cite&gt;&lt;/EndNote&gt;</w:instrText>
      </w:r>
      <w:r w:rsidRPr="00960ED2">
        <w:rPr>
          <w:color w:val="000000" w:themeColor="text1"/>
        </w:rPr>
        <w:fldChar w:fldCharType="separate"/>
      </w:r>
      <w:r w:rsidRPr="00960ED2">
        <w:rPr>
          <w:noProof/>
          <w:color w:val="000000" w:themeColor="text1"/>
          <w:vertAlign w:val="superscript"/>
        </w:rPr>
        <w:t>[25]</w:t>
      </w:r>
      <w:r w:rsidRPr="00960ED2">
        <w:rPr>
          <w:color w:val="000000" w:themeColor="text1"/>
        </w:rPr>
        <w:fldChar w:fldCharType="end"/>
      </w:r>
      <w:r w:rsidRPr="00960ED2">
        <w:rPr>
          <w:color w:val="000000" w:themeColor="text1"/>
        </w:rPr>
        <w:t>, and Dex is a steroidal medicine that can cause serious problems in the endocrine system when administered in high concentrations</w:t>
      </w:r>
      <w:r w:rsidRPr="00960ED2">
        <w:rPr>
          <w:color w:val="000000" w:themeColor="text1"/>
        </w:rPr>
        <w:fldChar w:fldCharType="begin"/>
      </w:r>
      <w:r w:rsidRPr="00960ED2">
        <w:rPr>
          <w:color w:val="000000" w:themeColor="text1"/>
        </w:rPr>
        <w:instrText xml:space="preserve"> ADDIN EN.CITE &lt;EndNote&gt;&lt;Cite&gt;&lt;Author&gt;Polderman&lt;/Author&gt;&lt;Year&gt;2018&lt;/Year&gt;&lt;RecNum&gt;396&lt;/RecNum&gt;&lt;DisplayText&gt;&lt;style face="superscript"&gt;[26]&lt;/style&gt;&lt;/DisplayText&gt;&lt;record&gt;&lt;rec-number&gt;396&lt;/rec-number&gt;&lt;foreign-keys&gt;&lt;key app="EN" db-id="raxaszfr3vta9mezpt7xep0r2r5zdp2pwzdr" timestamp="1674210351"&gt;396&lt;/key&gt;&lt;/foreign-keys&gt;&lt;ref-type name="Journal Article"&gt;17&lt;/ref-type&gt;&lt;contributors&gt;&lt;authors&gt;&lt;author&gt;Polderman, Jorinde AW&lt;/author&gt;&lt;author&gt;Farhang‐Razi, Violet&lt;/author&gt;&lt;author&gt;Van Dieren, Susan&lt;/author&gt;&lt;author&gt;Kranke, Peter&lt;/author&gt;&lt;author&gt;DeVries, J Hans&lt;/author&gt;&lt;author&gt;Hollmann, Markus W&lt;/author&gt;&lt;author&gt;Preckel, Benedikt&lt;/author&gt;&lt;author&gt;Hermanides, Jeroen&lt;/author&gt;&lt;/authors&gt;&lt;/contributors&gt;&lt;titles&gt;&lt;title&gt;Adverse side effects of dexamethasone in surgical patients&lt;/title&gt;&lt;secondary-title&gt;Cochrane Database of Systematic Reviews&lt;/secondary-title&gt;&lt;/titles&gt;&lt;periodical&gt;&lt;full-title&gt;Cochrane Database of Systematic Reviews&lt;/full-title&gt;&lt;abbr-1&gt;Cochrane Database Syst. Rev.&lt;/abbr-1&gt;&lt;abbr-2&gt;Cochrane Database Syst Rev&lt;/abbr-2&gt;&lt;/periodical&gt;&lt;number&gt;11&lt;/number&gt;&lt;dates&gt;&lt;year&gt;2018&lt;/year&gt;&lt;/dates&gt;&lt;isbn&gt;1465-1858&lt;/isbn&gt;&lt;urls&gt;&lt;/urls&gt;&lt;/record&gt;&lt;/Cite&gt;&lt;/EndNote&gt;</w:instrText>
      </w:r>
      <w:r w:rsidRPr="00960ED2">
        <w:rPr>
          <w:color w:val="000000" w:themeColor="text1"/>
        </w:rPr>
        <w:fldChar w:fldCharType="separate"/>
      </w:r>
      <w:r w:rsidRPr="00960ED2">
        <w:rPr>
          <w:noProof/>
          <w:color w:val="000000" w:themeColor="text1"/>
          <w:vertAlign w:val="superscript"/>
        </w:rPr>
        <w:t>[26]</w:t>
      </w:r>
      <w:r w:rsidRPr="00960ED2">
        <w:rPr>
          <w:color w:val="000000" w:themeColor="text1"/>
        </w:rPr>
        <w:fldChar w:fldCharType="end"/>
      </w:r>
      <w:r w:rsidRPr="00960ED2">
        <w:rPr>
          <w:color w:val="000000" w:themeColor="text1"/>
        </w:rPr>
        <w:t xml:space="preserve">. Consequently, optimizing minimal doses of both Pir and Dex to maximize the effects is an important concern for drug administration. We hypothesized that mixed use of Pir and Dex could be maximized with minimal concentrations of both drugs for the mediation of phenotypes of macrophages. The synergistic effect of such dual drug delivery is so far undiscovered. Accordingly, Dex as a hydrophilic drug, and Pir as a hydrophobic drug, were loaded into PLGA MPs, followed by SBMA zwitterion functionalization. Finally, Dex/Pir-loaded SBPG (DPPG) was synthesized, and it was confirmed that 26.95 and 9.28 </w:t>
      </w:r>
      <w:r w:rsidRPr="00960ED2">
        <w:rPr>
          <w:rFonts w:eastAsia="맑은 고딕"/>
          <w:color w:val="000000" w:themeColor="text1"/>
        </w:rPr>
        <w:t>μ</w:t>
      </w:r>
      <w:r w:rsidRPr="00960ED2">
        <w:rPr>
          <w:color w:val="000000" w:themeColor="text1"/>
        </w:rPr>
        <w:t>g/mg of Dex and Pir were loaded in DPPG, respectively (</w:t>
      </w:r>
      <w:r w:rsidRPr="00960ED2">
        <w:rPr>
          <w:b/>
          <w:bCs/>
          <w:color w:val="000000" w:themeColor="text1"/>
        </w:rPr>
        <w:t>Fig. 4f</w:t>
      </w:r>
      <w:r w:rsidRPr="00960ED2">
        <w:rPr>
          <w:color w:val="000000" w:themeColor="text1"/>
        </w:rPr>
        <w:t>)</w:t>
      </w:r>
      <w:r w:rsidRPr="00960ED2">
        <w:rPr>
          <w:color w:val="000000" w:themeColor="text1"/>
        </w:rPr>
        <w:fldChar w:fldCharType="begin">
          <w:fldData xml:space="preserve">PEVuZE5vdGU+PENpdGU+PEF1dGhvcj5BaTwvQXV0aG9yPjxZZWFyPjIwMjA8L1llYXI+PFJlY051
bT4zODY8L1JlY051bT48RGlzcGxheVRleHQ+PHN0eWxlIGZhY2U9InN1cGVyc2NyaXB0Ij5bNWIs
IDYsIDI3XTwvc3R5bGU+PC9EaXNwbGF5VGV4dD48cmVjb3JkPjxyZWMtbnVtYmVyPjM4NjwvcmVj
LW51bWJlcj48Zm9yZWlnbi1rZXlzPjxrZXkgYXBwPSJFTiIgZGItaWQ9InJheGFzemZyM3Z0YTlt
ZXpwdDd4ZXAwcjJyNXpkcDJwd3pkciIgdGltZXN0YW1wPSIxNjcyMTAxMjgxIj4zODY8L2tleT48
L2ZvcmVpZ24ta2V5cz48cmVmLXR5cGUgbmFtZT0iSm91cm5hbCBBcnRpY2xlIj4xNzwvcmVmLXR5
cGU+PGNvbnRyaWJ1dG9ycz48YXV0aG9ycz48YXV0aG9yPkFpLCBGdWx1PC9hdXRob3I+PGF1dGhv
cj5aaGFvLCBHdW9odWE8L2F1dGhvcj48YXV0aG9yPkx2LCBXdTwvYXV0aG9yPjxhdXRob3I+TGl1
LCBCaW48L2F1dGhvcj48YXV0aG9yPkxpbiwgSmllPC9hdXRob3I+PC9hdXRob3JzPjwvY29udHJp
YnV0b3JzPjx0aXRsZXM+PHRpdGxlPkRleGFtZXRoYXNvbmUgaW5kdWNlcyBhYmVycmFudCBtYWNy
b3BoYWdlIGltbXVuZSBmdW5jdGlvbiBhbmQgYXBvcHRvc2lzPC90aXRsZT48c2Vjb25kYXJ5LXRp
dGxlPk9uY29sb2d5IHJlcG9ydHM8L3NlY29uZGFyeS10aXRsZT48L3RpdGxlcz48cGFnZXM+NDI3
LTQzNjwvcGFnZXM+PHZvbHVtZT40Mzwvdm9sdW1lPjxudW1iZXI+MjwvbnVtYmVyPjxkYXRlcz48
eWVhcj4yMDIwPC95ZWFyPjwvZGF0ZXM+PGlzYm4+MTAyMS0zMzVYPC9pc2JuPjx1cmxzPjwvdXJs
cz48L3JlY29yZD48L0NpdGU+PENpdGU+PEF1dGhvcj5TYW5nPC9BdXRob3I+PFllYXI+MjAyMTwv
WWVhcj48UmVjTnVtPjMxNTwvUmVjTnVtPjxyZWNvcmQ+PHJlYy1udW1iZXI+MzE1PC9yZWMtbnVt
YmVyPjxmb3JlaWduLWtleXM+PGtleSBhcHA9IkVOIiBkYi1pZD0icmF4YXN6ZnIzdnRhOW1lenB0
N3hlcDByMnI1emRwMnB3emRyIiB0aW1lc3RhbXA9IjE2NjM5MTI0NTkiPjMxNTwva2V5PjwvZm9y
ZWlnbi1rZXlzPjxyZWYtdHlwZSBuYW1lPSJKb3VybmFsIEFydGljbGUiPjE3PC9yZWYtdHlwZT48
Y29udHJpYnV0b3JzPjxhdXRob3JzPjxhdXRob3I+U2FuZywgWGlhb3Fpbmc8L2F1dGhvcj48YXV0
aG9yPldhbmcsIFl1YW55dWFuPC9hdXRob3I+PGF1dGhvcj5YdWUsIFpoaWZlbmc8L2F1dGhvcj48
YXV0aG9yPlFpLCBEYXdlaTwvYXV0aG9yPjxhdXRob3I+RmFuLCBHdWFud2VpPC9hdXRob3I+PGF1
dGhvcj5UaWFuLCBGZWk8L2F1dGhvcj48YXV0aG9yPlpodSwgWWFuPC9hdXRob3I+PGF1dGhvcj5Z
YW5nLCBKaWFuPC9hdXRob3I+PC9hdXRob3JzPjwvY29udHJpYnV0b3JzPjx0aXRsZXM+PHRpdGxl
Pk1hY3JvcGhhZ2UtdGFyZ2V0ZWQgbHVuZyBkZWxpdmVyeSBvZiBkZXhhbWV0aGFzb25lIGltcHJv
dmVzIHB1bG1vbmFyeSBmaWJyb3NpcyB0aGVyYXB5IHZpYSByZWd1bGF0aW5nIHRoZSBpbW11bmUg
bWljcm9lbnZpcm9ubWVudDwvdGl0bGU+PHNlY29uZGFyeS10aXRsZT5Gcm9udGllcnMgaW4gaW1t
dW5vbG9neTwvc2Vjb25kYXJ5LXRpdGxlPjwvdGl0bGVzPjxwZXJpb2RpY2FsPjxmdWxsLXRpdGxl
PkZyb250aWVycyBpbiBJbW11bm9sb2d5PC9mdWxsLXRpdGxlPjxhYmJyLTE+RnJvbnQuIEltbXVu
b2wuPC9hYmJyLTE+PGFiYnItMj5Gcm9udCBJbW11bm9sPC9hYmJyLTI+PC9wZXJpb2RpY2FsPjxw
YWdlcz42MTM5MDc8L3BhZ2VzPjx2b2x1bWU+MTI8L3ZvbHVtZT48ZGF0ZXM+PHllYXI+MjAyMTwv
eWVhcj48L2RhdGVzPjxpc2JuPjE2NjQtMzIyNDwvaXNibj48dXJscz48L3VybHM+PC9yZWNvcmQ+
PC9DaXRlPjxDaXRlPjxBdXRob3I+S2ltPC9BdXRob3I+PFllYXI+MjAxMDwvWWVhcj48UmVjTnVt
PjMxMzwvUmVjTnVtPjxyZWNvcmQ+PHJlYy1udW1iZXI+MzEzPC9yZWMtbnVtYmVyPjxmb3JlaWdu
LWtleXM+PGtleSBhcHA9IkVOIiBkYi1pZD0icmF4YXN6ZnIzdnRhOW1lenB0N3hlcDByMnI1emRw
MnB3emRyIiB0aW1lc3RhbXA9IjE2NjM5MTIzODIiPjMxMzwva2V5PjwvZm9yZWlnbi1rZXlzPjxy
ZWYtdHlwZSBuYW1lPSJKb3VybmFsIEFydGljbGUiPjE3PC9yZWYtdHlwZT48Y29udHJpYnV0b3Jz
PjxhdXRob3JzPjxhdXRob3I+S2ltLCBIeXVubWk8L2F1dGhvcj48YXV0aG9yPkNob2ksIFlvdW4t
SGVlPC9hdXRob3I+PGF1dGhvcj5QYXJrLCBTb28gSnVuZzwvYXV0aG9yPjxhdXRob3I+TGVlLCBT
YW5nIFlldWw8L2F1dGhvcj48YXV0aG9yPktpbSwgU3VuZyBKb288L2F1dGhvcj48YXV0aG9yPkpv
dSwgSWxvPC9hdXRob3I+PGF1dGhvcj5Lb29rLCBLb3VuZyBIb29uPC9hdXRob3I+PC9hdXRob3Jz
PjwvY29udHJpYnV0b3JzPjx0aXRsZXM+PHRpdGxlPkFudGlmaWJyb3RpYyBlZmZlY3Qgb2YgUGly
ZmVuaWRvbmUgb24gb3JiaXRhbCBmaWJyb2JsYXN0cyBvZiBwYXRpZW50cyB3aXRoIHRoeXJvaWQt
YXNzb2NpYXRlZCBvcGh0aGFsbW9wYXRoeSBieSBkZWNyZWFzaW5nIFRJTVAtMSBhbmQgY29sbGFn
ZW4gbGV2ZWxzPC90aXRsZT48c2Vjb25kYXJ5LXRpdGxlPkludmVzdGlnYXRpdmUgb3BodGhhbG1v
bG9neSAmYW1wOyB2aXN1YWwgc2NpZW5jZTwvc2Vjb25kYXJ5LXRpdGxlPjwvdGl0bGVzPjxwZXJp
b2RpY2FsPjxmdWxsLXRpdGxlPkludmVzdGlnYXRpdmUgT3BodGhhbG1vbG9neSBhbmQgVmlzdWFs
IFNjaWVuY2U8L2Z1bGwtdGl0bGU+PGFiYnItMT5JbnZlc3QuIE9waHRoYWxtb2wuIFZpcy4gU2Np
LjwvYWJici0xPjxhYmJyLTI+SW52ZXN0IE9waHRoYWxtb2wgVmlzIFNjaTwvYWJici0yPjxhYmJy
LTM+SW52ZXN0aWdhdGl2ZSBPcGh0aGFsbW9sb2d5ICZhbXA7IFZpc3VhbCBTY2llbmNlPC9hYmJy
LTM+PC9wZXJpb2RpY2FsPjxwYWdlcz4zMDYxLTMwNjY8L3BhZ2VzPjx2b2x1bWU+NTE8L3ZvbHVt
ZT48bnVtYmVyPjY8L251bWJlcj48ZGF0ZXM+PHllYXI+MjAxMDwveWVhcj48L2RhdGVzPjxpc2Ju
PjE1NTItNTc4MzwvaXNibj48dXJscz48L3VybHM+PC9yZWNvcmQ+PC9DaXRlPjwvRW5kTm90ZT5=
</w:fldData>
        </w:fldChar>
      </w:r>
      <w:r w:rsidRPr="00960ED2">
        <w:rPr>
          <w:color w:val="000000" w:themeColor="text1"/>
        </w:rPr>
        <w:instrText xml:space="preserve"> ADDIN EN.CITE </w:instrText>
      </w:r>
      <w:r w:rsidRPr="00960ED2">
        <w:rPr>
          <w:color w:val="000000" w:themeColor="text1"/>
        </w:rPr>
        <w:fldChar w:fldCharType="begin">
          <w:fldData xml:space="preserve">PEVuZE5vdGU+PENpdGU+PEF1dGhvcj5BaTwvQXV0aG9yPjxZZWFyPjIwMjA8L1llYXI+PFJlY051
bT4zODY8L1JlY051bT48RGlzcGxheVRleHQ+PHN0eWxlIGZhY2U9InN1cGVyc2NyaXB0Ij5bNWIs
IDYsIDI3XTwvc3R5bGU+PC9EaXNwbGF5VGV4dD48cmVjb3JkPjxyZWMtbnVtYmVyPjM4NjwvcmVj
LW51bWJlcj48Zm9yZWlnbi1rZXlzPjxrZXkgYXBwPSJFTiIgZGItaWQ9InJheGFzemZyM3Z0YTlt
ZXpwdDd4ZXAwcjJyNXpkcDJwd3pkciIgdGltZXN0YW1wPSIxNjcyMTAxMjgxIj4zODY8L2tleT48
L2ZvcmVpZ24ta2V5cz48cmVmLXR5cGUgbmFtZT0iSm91cm5hbCBBcnRpY2xlIj4xNzwvcmVmLXR5
cGU+PGNvbnRyaWJ1dG9ycz48YXV0aG9ycz48YXV0aG9yPkFpLCBGdWx1PC9hdXRob3I+PGF1dGhv
cj5aaGFvLCBHdW9odWE8L2F1dGhvcj48YXV0aG9yPkx2LCBXdTwvYXV0aG9yPjxhdXRob3I+TGl1
LCBCaW48L2F1dGhvcj48YXV0aG9yPkxpbiwgSmllPC9hdXRob3I+PC9hdXRob3JzPjwvY29udHJp
YnV0b3JzPjx0aXRsZXM+PHRpdGxlPkRleGFtZXRoYXNvbmUgaW5kdWNlcyBhYmVycmFudCBtYWNy
b3BoYWdlIGltbXVuZSBmdW5jdGlvbiBhbmQgYXBvcHRvc2lzPC90aXRsZT48c2Vjb25kYXJ5LXRp
dGxlPk9uY29sb2d5IHJlcG9ydHM8L3NlY29uZGFyeS10aXRsZT48L3RpdGxlcz48cGFnZXM+NDI3
LTQzNjwvcGFnZXM+PHZvbHVtZT40Mzwvdm9sdW1lPjxudW1iZXI+MjwvbnVtYmVyPjxkYXRlcz48
eWVhcj4yMDIwPC95ZWFyPjwvZGF0ZXM+PGlzYm4+MTAyMS0zMzVYPC9pc2JuPjx1cmxzPjwvdXJs
cz48L3JlY29yZD48L0NpdGU+PENpdGU+PEF1dGhvcj5TYW5nPC9BdXRob3I+PFllYXI+MjAyMTwv
WWVhcj48UmVjTnVtPjMxNTwvUmVjTnVtPjxyZWNvcmQ+PHJlYy1udW1iZXI+MzE1PC9yZWMtbnVt
YmVyPjxmb3JlaWduLWtleXM+PGtleSBhcHA9IkVOIiBkYi1pZD0icmF4YXN6ZnIzdnRhOW1lenB0
N3hlcDByMnI1emRwMnB3emRyIiB0aW1lc3RhbXA9IjE2NjM5MTI0NTkiPjMxNTwva2V5PjwvZm9y
ZWlnbi1rZXlzPjxyZWYtdHlwZSBuYW1lPSJKb3VybmFsIEFydGljbGUiPjE3PC9yZWYtdHlwZT48
Y29udHJpYnV0b3JzPjxhdXRob3JzPjxhdXRob3I+U2FuZywgWGlhb3Fpbmc8L2F1dGhvcj48YXV0
aG9yPldhbmcsIFl1YW55dWFuPC9hdXRob3I+PGF1dGhvcj5YdWUsIFpoaWZlbmc8L2F1dGhvcj48
YXV0aG9yPlFpLCBEYXdlaTwvYXV0aG9yPjxhdXRob3I+RmFuLCBHdWFud2VpPC9hdXRob3I+PGF1
dGhvcj5UaWFuLCBGZWk8L2F1dGhvcj48YXV0aG9yPlpodSwgWWFuPC9hdXRob3I+PGF1dGhvcj5Z
YW5nLCBKaWFuPC9hdXRob3I+PC9hdXRob3JzPjwvY29udHJpYnV0b3JzPjx0aXRsZXM+PHRpdGxl
Pk1hY3JvcGhhZ2UtdGFyZ2V0ZWQgbHVuZyBkZWxpdmVyeSBvZiBkZXhhbWV0aGFzb25lIGltcHJv
dmVzIHB1bG1vbmFyeSBmaWJyb3NpcyB0aGVyYXB5IHZpYSByZWd1bGF0aW5nIHRoZSBpbW11bmUg
bWljcm9lbnZpcm9ubWVudDwvdGl0bGU+PHNlY29uZGFyeS10aXRsZT5Gcm9udGllcnMgaW4gaW1t
dW5vbG9neTwvc2Vjb25kYXJ5LXRpdGxlPjwvdGl0bGVzPjxwZXJpb2RpY2FsPjxmdWxsLXRpdGxl
PkZyb250aWVycyBpbiBJbW11bm9sb2d5PC9mdWxsLXRpdGxlPjxhYmJyLTE+RnJvbnQuIEltbXVu
b2wuPC9hYmJyLTE+PGFiYnItMj5Gcm9udCBJbW11bm9sPC9hYmJyLTI+PC9wZXJpb2RpY2FsPjxw
YWdlcz42MTM5MDc8L3BhZ2VzPjx2b2x1bWU+MTI8L3ZvbHVtZT48ZGF0ZXM+PHllYXI+MjAyMTwv
eWVhcj48L2RhdGVzPjxpc2JuPjE2NjQtMzIyNDwvaXNibj48dXJscz48L3VybHM+PC9yZWNvcmQ+
PC9DaXRlPjxDaXRlPjxBdXRob3I+S2ltPC9BdXRob3I+PFllYXI+MjAxMDwvWWVhcj48UmVjTnVt
PjMxMzwvUmVjTnVtPjxyZWNvcmQ+PHJlYy1udW1iZXI+MzEzPC9yZWMtbnVtYmVyPjxmb3JlaWdu
LWtleXM+PGtleSBhcHA9IkVOIiBkYi1pZD0icmF4YXN6ZnIzdnRhOW1lenB0N3hlcDByMnI1emRw
MnB3emRyIiB0aW1lc3RhbXA9IjE2NjM5MTIzODIiPjMxMzwva2V5PjwvZm9yZWlnbi1rZXlzPjxy
ZWYtdHlwZSBuYW1lPSJKb3VybmFsIEFydGljbGUiPjE3PC9yZWYtdHlwZT48Y29udHJpYnV0b3Jz
PjxhdXRob3JzPjxhdXRob3I+S2ltLCBIeXVubWk8L2F1dGhvcj48YXV0aG9yPkNob2ksIFlvdW4t
SGVlPC9hdXRob3I+PGF1dGhvcj5QYXJrLCBTb28gSnVuZzwvYXV0aG9yPjxhdXRob3I+TGVlLCBT
YW5nIFlldWw8L2F1dGhvcj48YXV0aG9yPktpbSwgU3VuZyBKb288L2F1dGhvcj48YXV0aG9yPkpv
dSwgSWxvPC9hdXRob3I+PGF1dGhvcj5Lb29rLCBLb3VuZyBIb29uPC9hdXRob3I+PC9hdXRob3Jz
PjwvY29udHJpYnV0b3JzPjx0aXRsZXM+PHRpdGxlPkFudGlmaWJyb3RpYyBlZmZlY3Qgb2YgUGly
ZmVuaWRvbmUgb24gb3JiaXRhbCBmaWJyb2JsYXN0cyBvZiBwYXRpZW50cyB3aXRoIHRoeXJvaWQt
YXNzb2NpYXRlZCBvcGh0aGFsbW9wYXRoeSBieSBkZWNyZWFzaW5nIFRJTVAtMSBhbmQgY29sbGFn
ZW4gbGV2ZWxzPC90aXRsZT48c2Vjb25kYXJ5LXRpdGxlPkludmVzdGlnYXRpdmUgb3BodGhhbG1v
bG9neSAmYW1wOyB2aXN1YWwgc2NpZW5jZTwvc2Vjb25kYXJ5LXRpdGxlPjwvdGl0bGVzPjxwZXJp
b2RpY2FsPjxmdWxsLXRpdGxlPkludmVzdGlnYXRpdmUgT3BodGhhbG1vbG9neSBhbmQgVmlzdWFs
IFNjaWVuY2U8L2Z1bGwtdGl0bGU+PGFiYnItMT5JbnZlc3QuIE9waHRoYWxtb2wuIFZpcy4gU2Np
LjwvYWJici0xPjxhYmJyLTI+SW52ZXN0IE9waHRoYWxtb2wgVmlzIFNjaTwvYWJici0yPjxhYmJy
LTM+SW52ZXN0aWdhdGl2ZSBPcGh0aGFsbW9sb2d5ICZhbXA7IFZpc3VhbCBTY2llbmNlPC9hYmJy
LTM+PC9wZXJpb2RpY2FsPjxwYWdlcz4zMDYxLTMwNjY8L3BhZ2VzPjx2b2x1bWU+NTE8L3ZvbHVt
ZT48bnVtYmVyPjY8L251bWJlcj48ZGF0ZXM+PHllYXI+MjAxMDwveWVhcj48L2RhdGVzPjxpc2Ju
PjE1NTItNTc4MzwvaXNibj48dXJscz48L3VybHM+PC9yZWNvcmQ+PC9DaXRlPjwvRW5kTm90ZT5=
</w:fldData>
        </w:fldChar>
      </w:r>
      <w:r w:rsidRPr="00960ED2">
        <w:rPr>
          <w:color w:val="000000" w:themeColor="text1"/>
        </w:rPr>
        <w:instrText xml:space="preserve"> ADDIN EN.CITE.DATA </w:instrText>
      </w:r>
      <w:r w:rsidRPr="00960ED2">
        <w:rPr>
          <w:color w:val="000000" w:themeColor="text1"/>
        </w:rPr>
      </w:r>
      <w:r w:rsidRPr="00960ED2">
        <w:rPr>
          <w:color w:val="000000" w:themeColor="text1"/>
        </w:rPr>
        <w:fldChar w:fldCharType="end"/>
      </w:r>
      <w:r w:rsidRPr="00960ED2">
        <w:rPr>
          <w:color w:val="000000" w:themeColor="text1"/>
        </w:rPr>
      </w:r>
      <w:r w:rsidRPr="00960ED2">
        <w:rPr>
          <w:color w:val="000000" w:themeColor="text1"/>
        </w:rPr>
        <w:fldChar w:fldCharType="separate"/>
      </w:r>
      <w:r w:rsidRPr="00960ED2">
        <w:rPr>
          <w:noProof/>
          <w:color w:val="000000" w:themeColor="text1"/>
          <w:vertAlign w:val="superscript"/>
        </w:rPr>
        <w:t>[5b, 6, 27]</w:t>
      </w:r>
      <w:r w:rsidRPr="00960ED2">
        <w:rPr>
          <w:color w:val="000000" w:themeColor="text1"/>
        </w:rPr>
        <w:fldChar w:fldCharType="end"/>
      </w:r>
      <w:r w:rsidRPr="00960ED2">
        <w:rPr>
          <w:color w:val="000000" w:themeColor="text1"/>
        </w:rPr>
        <w:t xml:space="preserve">. </w:t>
      </w:r>
    </w:p>
    <w:p w14:paraId="53EA0925" w14:textId="43911539" w:rsidR="008526AA" w:rsidRPr="00960ED2" w:rsidRDefault="00E302EF" w:rsidP="008C6D5F">
      <w:pPr>
        <w:pStyle w:val="Legend"/>
        <w:spacing w:line="360" w:lineRule="auto"/>
        <w:rPr>
          <w:rFonts w:eastAsiaTheme="minorEastAsia"/>
          <w:color w:val="000000" w:themeColor="text1"/>
          <w:lang w:val="de-DE" w:eastAsia="ko-KR"/>
        </w:rPr>
      </w:pPr>
      <w:r w:rsidRPr="00960ED2">
        <w:rPr>
          <w:rFonts w:eastAsiaTheme="minorEastAsia"/>
          <w:noProof/>
          <w:color w:val="000000" w:themeColor="text1"/>
          <w:lang w:val="de-DE" w:eastAsia="ko-KR"/>
        </w:rPr>
        <w:lastRenderedPageBreak/>
        <w:drawing>
          <wp:inline distT="0" distB="0" distL="0" distR="0" wp14:anchorId="5E91C942" wp14:editId="1F0CC010">
            <wp:extent cx="5772194" cy="5033176"/>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4945"/>
                    <a:stretch/>
                  </pic:blipFill>
                  <pic:spPr bwMode="auto">
                    <a:xfrm>
                      <a:off x="0" y="0"/>
                      <a:ext cx="5780326" cy="5040267"/>
                    </a:xfrm>
                    <a:prstGeom prst="rect">
                      <a:avLst/>
                    </a:prstGeom>
                    <a:noFill/>
                    <a:ln>
                      <a:noFill/>
                    </a:ln>
                    <a:extLst>
                      <a:ext uri="{53640926-AAD7-44D8-BBD7-CCE9431645EC}">
                        <a14:shadowObscured xmlns:a14="http://schemas.microsoft.com/office/drawing/2010/main"/>
                      </a:ext>
                    </a:extLst>
                  </pic:spPr>
                </pic:pic>
              </a:graphicData>
            </a:graphic>
          </wp:inline>
        </w:drawing>
      </w:r>
    </w:p>
    <w:p w14:paraId="57526545" w14:textId="77777777" w:rsidR="00735223" w:rsidRPr="00960ED2" w:rsidRDefault="008526AA" w:rsidP="00735223">
      <w:pPr>
        <w:spacing w:line="276" w:lineRule="auto"/>
        <w:rPr>
          <w:color w:val="000000" w:themeColor="text1"/>
        </w:rPr>
      </w:pPr>
      <w:r w:rsidRPr="00960ED2">
        <w:rPr>
          <w:b/>
          <w:bCs/>
          <w:color w:val="000000" w:themeColor="text1"/>
        </w:rPr>
        <w:t>Figure 4. Bioavailability test of inhalable ZwPG a-b</w:t>
      </w:r>
      <w:r w:rsidRPr="00960ED2">
        <w:rPr>
          <w:color w:val="000000" w:themeColor="text1"/>
        </w:rPr>
        <w:t xml:space="preserve">. </w:t>
      </w:r>
      <w:r w:rsidR="00735223" w:rsidRPr="00960ED2">
        <w:rPr>
          <w:color w:val="000000" w:themeColor="text1"/>
        </w:rPr>
        <w:t xml:space="preserve">Illustration of nebulizing ZwPG (left) and SEM image of collected microparticles after nebulizing (right, scale: 1 </w:t>
      </w:r>
      <w:r w:rsidR="00735223" w:rsidRPr="00960ED2">
        <w:rPr>
          <w:color w:val="000000" w:themeColor="text1"/>
          <w:lang w:val="el-GR"/>
        </w:rPr>
        <w:t>μ</w:t>
      </w:r>
      <w:r w:rsidR="00735223" w:rsidRPr="00960ED2">
        <w:rPr>
          <w:color w:val="000000" w:themeColor="text1"/>
        </w:rPr>
        <w:t xml:space="preserve">m). </w:t>
      </w:r>
      <w:r w:rsidR="00735223" w:rsidRPr="00960ED2">
        <w:rPr>
          <w:b/>
          <w:bCs/>
          <w:color w:val="000000" w:themeColor="text1"/>
        </w:rPr>
        <w:t>b</w:t>
      </w:r>
      <w:r w:rsidR="00735223" w:rsidRPr="00960ED2">
        <w:rPr>
          <w:color w:val="000000" w:themeColor="text1"/>
        </w:rPr>
        <w:t xml:space="preserve">. Zeta potential analysis of each particle before nebulizing (left bar) and after nebulizing (right bar). </w:t>
      </w:r>
      <w:r w:rsidR="00735223" w:rsidRPr="00960ED2">
        <w:rPr>
          <w:b/>
          <w:bCs/>
          <w:color w:val="000000" w:themeColor="text1"/>
        </w:rPr>
        <w:t>c</w:t>
      </w:r>
      <w:r w:rsidR="00735223" w:rsidRPr="00960ED2">
        <w:rPr>
          <w:color w:val="000000" w:themeColor="text1"/>
        </w:rPr>
        <w:t xml:space="preserve">. Biocompatibility test of SBPG and MPG to lung-derived cells (L132, MRC-5). </w:t>
      </w:r>
      <w:r w:rsidR="00735223" w:rsidRPr="00960ED2">
        <w:rPr>
          <w:b/>
          <w:bCs/>
          <w:color w:val="000000" w:themeColor="text1"/>
        </w:rPr>
        <w:t>d</w:t>
      </w:r>
      <w:r w:rsidR="00735223" w:rsidRPr="00960ED2">
        <w:rPr>
          <w:color w:val="000000" w:themeColor="text1"/>
        </w:rPr>
        <w:t xml:space="preserve">. Macrophage uptake analysis of PLGA MP, SBPG and MPG by confocal microscopy (scale: 20 </w:t>
      </w:r>
      <w:r w:rsidR="00735223" w:rsidRPr="00960ED2">
        <w:rPr>
          <w:color w:val="000000" w:themeColor="text1"/>
          <w:lang w:val="el-GR"/>
        </w:rPr>
        <w:t>μ</w:t>
      </w:r>
      <w:r w:rsidR="00735223" w:rsidRPr="00960ED2">
        <w:rPr>
          <w:color w:val="000000" w:themeColor="text1"/>
        </w:rPr>
        <w:t xml:space="preserve">m). </w:t>
      </w:r>
      <w:r w:rsidR="00735223" w:rsidRPr="00960ED2">
        <w:rPr>
          <w:b/>
          <w:bCs/>
          <w:color w:val="000000" w:themeColor="text1"/>
        </w:rPr>
        <w:t>e</w:t>
      </w:r>
      <w:r w:rsidR="00735223" w:rsidRPr="00960ED2">
        <w:rPr>
          <w:color w:val="000000" w:themeColor="text1"/>
        </w:rPr>
        <w:t xml:space="preserve">. Confocal image of rhodamine-B (RhB, hydrophobic) and methylene blue (MB, hydrophilic) loaded in PLGA MP. </w:t>
      </w:r>
      <w:r w:rsidR="00735223" w:rsidRPr="00960ED2">
        <w:rPr>
          <w:b/>
          <w:bCs/>
          <w:color w:val="000000" w:themeColor="text1"/>
        </w:rPr>
        <w:t>f</w:t>
      </w:r>
      <w:r w:rsidR="00735223" w:rsidRPr="00960ED2">
        <w:rPr>
          <w:color w:val="000000" w:themeColor="text1"/>
        </w:rPr>
        <w:t>. UV-vis spectroscopy analysis of dexamethasone phosphate (Dex) and pirfenidone (Pir) loaded in PLGA MP (left) and quantitative analysis of loading amount of Dex and Pir (right).</w:t>
      </w:r>
    </w:p>
    <w:p w14:paraId="6774314C" w14:textId="0F03DFA9" w:rsidR="008526AA" w:rsidRPr="00960ED2" w:rsidRDefault="008526AA" w:rsidP="00735223">
      <w:pPr>
        <w:spacing w:line="276" w:lineRule="auto"/>
        <w:rPr>
          <w:rFonts w:eastAsiaTheme="minorEastAsia"/>
          <w:color w:val="000000" w:themeColor="text1"/>
          <w:lang w:eastAsia="ko-KR"/>
        </w:rPr>
      </w:pPr>
    </w:p>
    <w:p w14:paraId="5FBE9794" w14:textId="580A6D41" w:rsidR="008526AA" w:rsidRPr="00960ED2" w:rsidRDefault="008526AA" w:rsidP="008526AA">
      <w:pPr>
        <w:spacing w:line="480" w:lineRule="auto"/>
        <w:rPr>
          <w:color w:val="000000" w:themeColor="text1"/>
        </w:rPr>
      </w:pPr>
      <w:r w:rsidRPr="00960ED2">
        <w:rPr>
          <w:rFonts w:eastAsiaTheme="minorEastAsia"/>
          <w:color w:val="000000" w:themeColor="text1"/>
          <w:lang w:val="en-US" w:eastAsia="ko-KR"/>
        </w:rPr>
        <w:t xml:space="preserve">2.4. </w:t>
      </w:r>
      <w:r w:rsidRPr="00960ED2">
        <w:rPr>
          <w:color w:val="000000" w:themeColor="text1"/>
        </w:rPr>
        <w:t>Investigating effect of Dexamethasone/Pirfenidone-loaded SBPG (DPPG)</w:t>
      </w:r>
    </w:p>
    <w:p w14:paraId="3E32AE56" w14:textId="4BA359A1" w:rsidR="00735223" w:rsidRPr="00960ED2" w:rsidRDefault="00735223" w:rsidP="00735223">
      <w:pPr>
        <w:tabs>
          <w:tab w:val="left" w:pos="1245"/>
        </w:tabs>
        <w:spacing w:line="480" w:lineRule="auto"/>
        <w:ind w:firstLineChars="50" w:firstLine="120"/>
        <w:rPr>
          <w:color w:val="000000" w:themeColor="text1"/>
        </w:rPr>
      </w:pPr>
      <w:r w:rsidRPr="00960ED2">
        <w:rPr>
          <w:color w:val="000000" w:themeColor="text1"/>
        </w:rPr>
        <w:t>As described previously, lung-related diseases mainly occur due to over-polarized macrophages. Among them, the diseases such as IPF, connective tissue disease, tuberculosis are known as progressed by over-polarized M2 macrophages, and asthma, chronic obstructive pulmonary disease (COPD) are known as progressed by over-polarized M1 macrophages</w:t>
      </w:r>
      <w:r w:rsidRPr="00960ED2">
        <w:rPr>
          <w:color w:val="000000" w:themeColor="text1"/>
        </w:rPr>
        <w:fldChar w:fldCharType="begin"/>
      </w:r>
      <w:r w:rsidRPr="00960ED2">
        <w:rPr>
          <w:color w:val="000000" w:themeColor="text1"/>
        </w:rPr>
        <w:instrText xml:space="preserve"> ADDIN EN.CITE &lt;EndNote&gt;&lt;Cite&gt;&lt;Author&gt;Ogger&lt;/Author&gt;&lt;Year&gt;2021&lt;/Year&gt;&lt;RecNum&gt;387&lt;/RecNum&gt;&lt;DisplayText&gt;&lt;style face="superscript"&gt;[1c]&lt;/style&gt;&lt;/DisplayText&gt;&lt;record&gt;&lt;rec-number&gt;387&lt;/rec-number&gt;&lt;foreign-keys&gt;&lt;key app="EN" db-id="raxaszfr3vta9mezpt7xep0r2r5zdp2pwzdr" timestamp="1674208199"&gt;387&lt;/key&gt;&lt;/foreign-keys&gt;&lt;ref-type name="Journal Article"&gt;17&lt;/ref-type&gt;&lt;contributors&gt;&lt;authors&gt;&lt;author&gt;Ogger, Patricia P&lt;/author&gt;&lt;author&gt;Byrne, Adam J&lt;/author&gt;&lt;/authors&gt;&lt;/contributors&gt;&lt;titles&gt;&lt;title&gt;Macrophage metabolic reprogramming during chronic lung disease&lt;/title&gt;&lt;secondary-title&gt;Mucosal Immunology&lt;/secondary-title&gt;&lt;/titles&gt;&lt;pages&gt;282-295&lt;/pages&gt;&lt;volume&gt;14&lt;/volume&gt;&lt;number&gt;2&lt;/number&gt;&lt;dates&gt;&lt;year&gt;2021&lt;/year&gt;&lt;/dates&gt;&lt;isbn&gt;1935-3456&lt;/isbn&gt;&lt;urls&gt;&lt;/urls&gt;&lt;/record&gt;&lt;/Cite&gt;&lt;/EndNote&gt;</w:instrText>
      </w:r>
      <w:r w:rsidRPr="00960ED2">
        <w:rPr>
          <w:color w:val="000000" w:themeColor="text1"/>
        </w:rPr>
        <w:fldChar w:fldCharType="separate"/>
      </w:r>
      <w:r w:rsidRPr="00960ED2">
        <w:rPr>
          <w:noProof/>
          <w:color w:val="000000" w:themeColor="text1"/>
          <w:vertAlign w:val="superscript"/>
        </w:rPr>
        <w:t>[1c]</w:t>
      </w:r>
      <w:r w:rsidRPr="00960ED2">
        <w:rPr>
          <w:color w:val="000000" w:themeColor="text1"/>
        </w:rPr>
        <w:fldChar w:fldCharType="end"/>
      </w:r>
      <w:r w:rsidRPr="00960ED2">
        <w:rPr>
          <w:color w:val="000000" w:themeColor="text1"/>
        </w:rPr>
        <w:t xml:space="preserve">. </w:t>
      </w:r>
      <w:r w:rsidRPr="00960ED2">
        <w:rPr>
          <w:color w:val="000000" w:themeColor="text1"/>
        </w:rPr>
        <w:lastRenderedPageBreak/>
        <w:t>Therefore, regulation and reprogramming of phenotypes of macrophages is required, which can prevent serious progress of lung disease. In this study, the reprogramming of over-polarized M2 macrophages were targeted, and analyzed whether polarization of macrophage could be mediated through simultaneously delivered Pir and Dex both drugs by synergistic effect.</w:t>
      </w:r>
    </w:p>
    <w:p w14:paraId="3956FE05" w14:textId="0E5BFC42" w:rsidR="00735223" w:rsidRPr="00960ED2" w:rsidRDefault="00735223" w:rsidP="00735223">
      <w:pPr>
        <w:tabs>
          <w:tab w:val="left" w:pos="1245"/>
        </w:tabs>
        <w:spacing w:line="480" w:lineRule="auto"/>
        <w:rPr>
          <w:color w:val="000000" w:themeColor="text1"/>
        </w:rPr>
      </w:pPr>
      <w:r w:rsidRPr="00960ED2">
        <w:rPr>
          <w:color w:val="000000" w:themeColor="text1"/>
        </w:rPr>
        <w:t xml:space="preserve"> In order to analyze the effect of DPPG, flow cytometry analysis (FACS) was conducted. Prior to sample treatment, the macrophages (RAW 264.7) were over-polarized to M2 by treating IL-4. Then, the DPPG was administered to over-polarized M2 macrophages at different concentrations of 0.25 mg/ml (DPPG-25), 0.5 mg/ml (DPPG-50), and 1 mg/ml (DPPG-100). The detailed experimental setup for FACS was introduced in the experimental section. From the gathered FACS data, t-stochastic neighbor embedding (tSNE) maps were obtained by using the combined data from all experimental groups (</w:t>
      </w:r>
      <w:r w:rsidRPr="00960ED2">
        <w:rPr>
          <w:b/>
          <w:bCs/>
          <w:color w:val="000000" w:themeColor="text1"/>
        </w:rPr>
        <w:t>Fig. 5a</w:t>
      </w:r>
      <w:r w:rsidRPr="00960ED2">
        <w:rPr>
          <w:color w:val="000000" w:themeColor="text1"/>
        </w:rPr>
        <w:t>). The relevant cell populations were identified based on the surface marker expression of RAW264.7 cells (identification of cell populations are explained in the experimental section). When surface marker expressions were compared for each cell population, we observed that a high intensity of Pop 0, 1, and 7 indicates M2 polarization and a high intensity of Pop 2, 4, and 5 indicates M1 polarization of macrophages (</w:t>
      </w:r>
      <w:r w:rsidRPr="00960ED2">
        <w:rPr>
          <w:b/>
          <w:bCs/>
          <w:color w:val="000000" w:themeColor="text1"/>
        </w:rPr>
        <w:t>Fig. S</w:t>
      </w:r>
      <w:r w:rsidR="001A2244" w:rsidRPr="00960ED2">
        <w:rPr>
          <w:b/>
          <w:bCs/>
          <w:color w:val="000000" w:themeColor="text1"/>
        </w:rPr>
        <w:t>10</w:t>
      </w:r>
      <w:r w:rsidRPr="00960ED2">
        <w:rPr>
          <w:b/>
          <w:bCs/>
          <w:color w:val="000000" w:themeColor="text1"/>
        </w:rPr>
        <w:t>, S</w:t>
      </w:r>
      <w:r w:rsidR="001A2244" w:rsidRPr="00960ED2">
        <w:rPr>
          <w:b/>
          <w:bCs/>
          <w:color w:val="000000" w:themeColor="text1"/>
        </w:rPr>
        <w:t>11</w:t>
      </w:r>
      <w:r w:rsidRPr="00960ED2">
        <w:rPr>
          <w:color w:val="000000" w:themeColor="text1"/>
        </w:rPr>
        <w:t>). As demonstrated in the tSNE map of each group (</w:t>
      </w:r>
      <w:r w:rsidRPr="00960ED2">
        <w:rPr>
          <w:b/>
          <w:bCs/>
          <w:color w:val="000000" w:themeColor="text1"/>
        </w:rPr>
        <w:t>Fig. 5b</w:t>
      </w:r>
      <w:r w:rsidRPr="00960ED2">
        <w:rPr>
          <w:color w:val="000000" w:themeColor="text1"/>
        </w:rPr>
        <w:t>), the increased intensity of Pop 0 and 1 of the CTRL+ group by IL-4 was expressed. PLGA MPs rarely displayed an influence on M2 polarized cells (</w:t>
      </w:r>
      <w:r w:rsidRPr="00960ED2">
        <w:rPr>
          <w:b/>
          <w:bCs/>
          <w:color w:val="000000" w:themeColor="text1"/>
        </w:rPr>
        <w:t>Fig. 5c</w:t>
      </w:r>
      <w:r w:rsidRPr="00960ED2">
        <w:rPr>
          <w:color w:val="000000" w:themeColor="text1"/>
        </w:rPr>
        <w:t>). On the contrary, DPPG-25 and 50 showed significant effectiveness for M1 polarization and DPPG-50 showed the highest synergistic effect of Dex and Pir (</w:t>
      </w:r>
      <w:r w:rsidRPr="00960ED2">
        <w:rPr>
          <w:b/>
          <w:bCs/>
          <w:color w:val="000000" w:themeColor="text1"/>
        </w:rPr>
        <w:t>Fig. 5d</w:t>
      </w:r>
      <w:r w:rsidRPr="00960ED2">
        <w:rPr>
          <w:color w:val="000000" w:themeColor="text1"/>
        </w:rPr>
        <w:t xml:space="preserve">) by dramatically decreasing ratio of M2 polarization. Moreover, DPPG-100 displayed the balanced polarization of M1 and M2 which indicates 26.95 and 9.28 </w:t>
      </w:r>
      <w:r w:rsidRPr="00960ED2">
        <w:rPr>
          <w:rFonts w:eastAsia="맑은 고딕"/>
          <w:color w:val="000000" w:themeColor="text1"/>
        </w:rPr>
        <w:t>μ</w:t>
      </w:r>
      <w:r w:rsidRPr="00960ED2">
        <w:rPr>
          <w:color w:val="000000" w:themeColor="text1"/>
        </w:rPr>
        <w:t>g of Dex and Pir is optimized concentration for the balanced macrophage phenotype regulation. Consequently, DPPG-25 and DPPG-50 showed an increased M1 polarization percentage (%), and DPPG-100 showed a similar M1 and M2 polarization percentage (</w:t>
      </w:r>
      <w:r w:rsidRPr="00960ED2">
        <w:rPr>
          <w:b/>
          <w:bCs/>
          <w:color w:val="000000" w:themeColor="text1"/>
        </w:rPr>
        <w:t>Fig. 5e</w:t>
      </w:r>
      <w:r w:rsidRPr="00960ED2">
        <w:rPr>
          <w:color w:val="000000" w:themeColor="text1"/>
        </w:rPr>
        <w:t>).</w:t>
      </w:r>
    </w:p>
    <w:p w14:paraId="595BEB6B" w14:textId="77777777" w:rsidR="00735223" w:rsidRPr="00960ED2" w:rsidRDefault="00735223" w:rsidP="00735223">
      <w:pPr>
        <w:tabs>
          <w:tab w:val="left" w:pos="1245"/>
        </w:tabs>
        <w:spacing w:line="480" w:lineRule="auto"/>
        <w:ind w:firstLineChars="50" w:firstLine="120"/>
        <w:rPr>
          <w:color w:val="000000" w:themeColor="text1"/>
        </w:rPr>
      </w:pPr>
      <w:r w:rsidRPr="00960ED2">
        <w:rPr>
          <w:color w:val="000000" w:themeColor="text1"/>
        </w:rPr>
        <w:lastRenderedPageBreak/>
        <w:t>Further, cytokines secreted by the RAW264.7 cells were investigated by ELISA (</w:t>
      </w:r>
      <w:r w:rsidRPr="00960ED2">
        <w:rPr>
          <w:b/>
          <w:bCs/>
          <w:color w:val="000000" w:themeColor="text1"/>
        </w:rPr>
        <w:t>Fig. 5f</w:t>
      </w:r>
      <w:r w:rsidRPr="00960ED2">
        <w:rPr>
          <w:color w:val="000000" w:themeColor="text1"/>
        </w:rPr>
        <w:t xml:space="preserve">). The ELISA results demonstrated trends similar to the FACS results, and it was observed that TNF-α secretion increased almost 2.5 times when DPPG-25 and DPPG-50 was administered. Specifically, the expression of M1 did not significantly increase in the FACS results in the group treated with PLGA MPs (PG). However, secretion of TNF- α was increased 1.65 times with PLGA MPs. These results suggest that RAW264.7 macrophages have responsibility to PLGA MP and may contribute to the stronger effect of DPPG treatment. IL-6 secretion showed a different trend than TNF-α. In the DPPG-50-treated group, IL-6 secretion was slightly decreased compared to in the CTRL- group, which indicates that M2 polarization could be re-induced at a relatively high concentration. Impressively, it was observed that the expression levels of TGF-β and IL-10 were significantly decreased in DPPG-treated cells, indicating that DPPG (even at lower Pir and Dex doses than the effective doses) induced the polarization of M2 macrophages to M1. </w:t>
      </w:r>
    </w:p>
    <w:p w14:paraId="230E3793" w14:textId="38FF3E2D" w:rsidR="008526AA" w:rsidRPr="00960ED2" w:rsidRDefault="00E302EF" w:rsidP="008526AA">
      <w:pPr>
        <w:spacing w:line="480" w:lineRule="auto"/>
        <w:rPr>
          <w:color w:val="000000" w:themeColor="text1"/>
        </w:rPr>
      </w:pPr>
      <w:r w:rsidRPr="00960ED2">
        <w:rPr>
          <w:noProof/>
          <w:color w:val="000000" w:themeColor="text1"/>
        </w:rPr>
        <w:lastRenderedPageBreak/>
        <w:drawing>
          <wp:inline distT="0" distB="0" distL="0" distR="0" wp14:anchorId="3470B886" wp14:editId="6A3F02AD">
            <wp:extent cx="5666532" cy="5995284"/>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3868"/>
                    <a:stretch/>
                  </pic:blipFill>
                  <pic:spPr bwMode="auto">
                    <a:xfrm>
                      <a:off x="0" y="0"/>
                      <a:ext cx="5678166" cy="6007593"/>
                    </a:xfrm>
                    <a:prstGeom prst="rect">
                      <a:avLst/>
                    </a:prstGeom>
                    <a:noFill/>
                    <a:ln>
                      <a:noFill/>
                    </a:ln>
                    <a:extLst>
                      <a:ext uri="{53640926-AAD7-44D8-BBD7-CCE9431645EC}">
                        <a14:shadowObscured xmlns:a14="http://schemas.microsoft.com/office/drawing/2010/main"/>
                      </a:ext>
                    </a:extLst>
                  </pic:spPr>
                </pic:pic>
              </a:graphicData>
            </a:graphic>
          </wp:inline>
        </w:drawing>
      </w:r>
    </w:p>
    <w:p w14:paraId="64D8C3F9" w14:textId="13C0FF58" w:rsidR="008526AA" w:rsidRPr="00960ED2" w:rsidRDefault="008526AA" w:rsidP="008526AA">
      <w:pPr>
        <w:tabs>
          <w:tab w:val="left" w:pos="1245"/>
        </w:tabs>
        <w:spacing w:line="276" w:lineRule="auto"/>
        <w:rPr>
          <w:color w:val="000000" w:themeColor="text1"/>
        </w:rPr>
      </w:pPr>
      <w:r w:rsidRPr="00960ED2">
        <w:rPr>
          <w:b/>
          <w:bCs/>
          <w:color w:val="000000" w:themeColor="text1"/>
        </w:rPr>
        <w:t xml:space="preserve">Figure 5. </w:t>
      </w:r>
      <w:r w:rsidR="00735223" w:rsidRPr="00960ED2">
        <w:rPr>
          <w:b/>
          <w:bCs/>
          <w:color w:val="000000" w:themeColor="text1"/>
        </w:rPr>
        <w:t>Synergistic effect of DPPG on over-polarized M2 macrophage a</w:t>
      </w:r>
      <w:r w:rsidR="00735223" w:rsidRPr="00960ED2">
        <w:rPr>
          <w:color w:val="000000" w:themeColor="text1"/>
        </w:rPr>
        <w:t xml:space="preserve">. t-Stochastic neighbor embedding (tSNE) plot from pooled macrophage samples of each cell population. </w:t>
      </w:r>
      <w:r w:rsidR="00735223" w:rsidRPr="00960ED2">
        <w:rPr>
          <w:b/>
          <w:bCs/>
          <w:color w:val="000000" w:themeColor="text1"/>
        </w:rPr>
        <w:t>b</w:t>
      </w:r>
      <w:r w:rsidR="00735223" w:rsidRPr="00960ED2">
        <w:rPr>
          <w:color w:val="000000" w:themeColor="text1"/>
        </w:rPr>
        <w:t xml:space="preserve">. tSNE plot of each sample. </w:t>
      </w:r>
      <w:r w:rsidR="00735223" w:rsidRPr="00960ED2">
        <w:rPr>
          <w:b/>
          <w:bCs/>
          <w:color w:val="000000" w:themeColor="text1"/>
        </w:rPr>
        <w:t>c</w:t>
      </w:r>
      <w:r w:rsidR="00735223" w:rsidRPr="00960ED2">
        <w:rPr>
          <w:color w:val="000000" w:themeColor="text1"/>
        </w:rPr>
        <w:t xml:space="preserve">. tSNE comparison of CTRL+/PLGA and </w:t>
      </w:r>
      <w:r w:rsidR="00735223" w:rsidRPr="00960ED2">
        <w:rPr>
          <w:b/>
          <w:bCs/>
          <w:color w:val="000000" w:themeColor="text1"/>
        </w:rPr>
        <w:t>d.</w:t>
      </w:r>
      <w:r w:rsidR="00735223" w:rsidRPr="00960ED2">
        <w:rPr>
          <w:color w:val="000000" w:themeColor="text1"/>
        </w:rPr>
        <w:t xml:space="preserve"> CTRL+/DPPG 50. </w:t>
      </w:r>
      <w:r w:rsidR="00735223" w:rsidRPr="00960ED2">
        <w:rPr>
          <w:b/>
          <w:bCs/>
          <w:color w:val="000000" w:themeColor="text1"/>
        </w:rPr>
        <w:t>e</w:t>
      </w:r>
      <w:r w:rsidR="00735223" w:rsidRPr="00960ED2">
        <w:rPr>
          <w:color w:val="000000" w:themeColor="text1"/>
        </w:rPr>
        <w:t xml:space="preserve">. M1/M2 polarization percentage of each sample. </w:t>
      </w:r>
      <w:r w:rsidR="00735223" w:rsidRPr="00960ED2">
        <w:rPr>
          <w:b/>
          <w:bCs/>
          <w:color w:val="000000" w:themeColor="text1"/>
        </w:rPr>
        <w:t>f</w:t>
      </w:r>
      <w:r w:rsidR="00735223" w:rsidRPr="00960ED2">
        <w:rPr>
          <w:color w:val="000000" w:themeColor="text1"/>
        </w:rPr>
        <w:t>. ELISA results of each sample. Data are presented as mean ± standard deviation (SD, n = 3); *P&lt;0.05, **P&lt;0.01, ***P&lt;0.001, ****P&lt;0.0001 (One-way ANOVA with Turkey’s correction, all experiments were conducted independently).</w:t>
      </w:r>
    </w:p>
    <w:p w14:paraId="668E412C" w14:textId="77777777" w:rsidR="00735223" w:rsidRPr="00960ED2" w:rsidRDefault="00735223" w:rsidP="008526AA">
      <w:pPr>
        <w:tabs>
          <w:tab w:val="left" w:pos="1245"/>
        </w:tabs>
        <w:spacing w:line="480" w:lineRule="auto"/>
        <w:rPr>
          <w:color w:val="000000" w:themeColor="text1"/>
        </w:rPr>
      </w:pPr>
    </w:p>
    <w:p w14:paraId="7E0B583E" w14:textId="2B191863" w:rsidR="00735223" w:rsidRPr="00960ED2" w:rsidRDefault="00735223" w:rsidP="00735223">
      <w:pPr>
        <w:tabs>
          <w:tab w:val="left" w:pos="1245"/>
        </w:tabs>
        <w:spacing w:line="480" w:lineRule="auto"/>
        <w:ind w:firstLineChars="50" w:firstLine="120"/>
        <w:rPr>
          <w:color w:val="000000" w:themeColor="text1"/>
        </w:rPr>
      </w:pPr>
      <w:r w:rsidRPr="00960ED2">
        <w:rPr>
          <w:color w:val="000000" w:themeColor="text1"/>
        </w:rPr>
        <w:t>As described previously, pulmonary fibrosis (PF) occurs due to increased M2 polarized alveolar macrophages, and cytokines such as TGF-β and IL-10 are excessively secreted, which induces over-proliferation of fibroblasts and collagen hypersecretion</w:t>
      </w:r>
      <w:r w:rsidRPr="00960ED2">
        <w:rPr>
          <w:color w:val="000000" w:themeColor="text1"/>
        </w:rPr>
        <w:fldChar w:fldCharType="begin"/>
      </w:r>
      <w:r w:rsidRPr="00960ED2">
        <w:rPr>
          <w:color w:val="000000" w:themeColor="text1"/>
        </w:rPr>
        <w:instrText xml:space="preserve"> ADDIN EN.CITE &lt;EndNote&gt;&lt;Cite&gt;&lt;Author&gt;Konstan&lt;/Author&gt;&lt;Year&gt;1995&lt;/Year&gt;&lt;RecNum&gt;309&lt;/RecNum&gt;&lt;DisplayText&gt;&lt;style face="superscript"&gt;[1a]&lt;/style&gt;&lt;/DisplayText&gt;&lt;record&gt;&lt;rec-number&gt;309&lt;/rec-number&gt;&lt;foreign-keys&gt;&lt;key app="EN" db-id="raxaszfr3vta9mezpt7xep0r2r5zdp2pwzdr" timestamp="1663912251"&gt;309&lt;/key&gt;&lt;/foreign-keys&gt;&lt;ref-type name="Journal Article"&gt;17&lt;/ref-type&gt;&lt;contributors&gt;&lt;authors&gt;&lt;author&gt;Konstan, Michael W&lt;/author&gt;&lt;author&gt;Byard, Pamela J&lt;/author&gt;&lt;author&gt;Hoppel, Charles L&lt;/author&gt;&lt;author&gt;Davis, Pamela B&lt;/author&gt;&lt;/authors&gt;&lt;/contributors&gt;&lt;titles&gt;&lt;title&gt;Effect of high-dose ibuprofen in patients with cystic fibrosis&lt;/title&gt;&lt;secondary-title&gt;New England Journal of Medicine&lt;/secondary-title&gt;&lt;/titles&gt;&lt;periodical&gt;&lt;full-title&gt;New England journal of medicine&lt;/full-title&gt;&lt;abbr-1&gt;N. Engl. J. Med.&lt;/abbr-1&gt;&lt;/periodical&gt;&lt;pages&gt;848-854&lt;/pages&gt;&lt;volume&gt;332&lt;/volume&gt;&lt;number&gt;13&lt;/number&gt;&lt;dates&gt;&lt;year&gt;1995&lt;/year&gt;&lt;/dates&gt;&lt;isbn&gt;0028-4793&lt;/isbn&gt;&lt;urls&gt;&lt;/urls&gt;&lt;/record&gt;&lt;/Cite&gt;&lt;/EndNote&gt;</w:instrText>
      </w:r>
      <w:r w:rsidRPr="00960ED2">
        <w:rPr>
          <w:color w:val="000000" w:themeColor="text1"/>
        </w:rPr>
        <w:fldChar w:fldCharType="separate"/>
      </w:r>
      <w:r w:rsidRPr="00960ED2">
        <w:rPr>
          <w:noProof/>
          <w:color w:val="000000" w:themeColor="text1"/>
          <w:vertAlign w:val="superscript"/>
        </w:rPr>
        <w:t>[1a]</w:t>
      </w:r>
      <w:r w:rsidRPr="00960ED2">
        <w:rPr>
          <w:color w:val="000000" w:themeColor="text1"/>
        </w:rPr>
        <w:fldChar w:fldCharType="end"/>
      </w:r>
      <w:r w:rsidRPr="00960ED2">
        <w:rPr>
          <w:color w:val="000000" w:themeColor="text1"/>
        </w:rPr>
        <w:t>. The over-</w:t>
      </w:r>
      <w:r w:rsidRPr="00960ED2">
        <w:rPr>
          <w:color w:val="000000" w:themeColor="text1"/>
        </w:rPr>
        <w:lastRenderedPageBreak/>
        <w:t>proliferated fibroblasts and thickly deposited collagen reduce the efficiency of O</w:t>
      </w:r>
      <w:r w:rsidRPr="00960ED2">
        <w:rPr>
          <w:color w:val="000000" w:themeColor="text1"/>
          <w:vertAlign w:val="subscript"/>
        </w:rPr>
        <w:t>2</w:t>
      </w:r>
      <w:r w:rsidRPr="00960ED2">
        <w:rPr>
          <w:color w:val="000000" w:themeColor="text1"/>
        </w:rPr>
        <w:t>/CO</w:t>
      </w:r>
      <w:r w:rsidRPr="00960ED2">
        <w:rPr>
          <w:color w:val="000000" w:themeColor="text1"/>
          <w:vertAlign w:val="subscript"/>
        </w:rPr>
        <w:t>2</w:t>
      </w:r>
      <w:r w:rsidRPr="00960ED2">
        <w:rPr>
          <w:color w:val="000000" w:themeColor="text1"/>
        </w:rPr>
        <w:t xml:space="preserve"> exchange in the alveoli region. To treat IPF, induction of M2-polarized macrophages to M1 polarization is required, which can inhibit fibroblast proliferation and induce degradation of the collagen layer by the secretion of tumor necrosis factor-alpha (TNF-</w:t>
      </w:r>
      <w:r w:rsidRPr="00960ED2">
        <w:rPr>
          <w:rFonts w:eastAsia="맑은 고딕"/>
          <w:color w:val="000000" w:themeColor="text1"/>
        </w:rPr>
        <w:t>α)</w:t>
      </w:r>
      <w:r w:rsidRPr="00960ED2">
        <w:rPr>
          <w:color w:val="000000" w:themeColor="text1"/>
        </w:rPr>
        <w:t xml:space="preserve"> and IL-6 (</w:t>
      </w:r>
      <w:r w:rsidRPr="00960ED2">
        <w:rPr>
          <w:b/>
          <w:bCs/>
          <w:color w:val="000000" w:themeColor="text1"/>
        </w:rPr>
        <w:t>Fig. 6a, b</w:t>
      </w:r>
      <w:r w:rsidRPr="00960ED2">
        <w:rPr>
          <w:color w:val="000000" w:themeColor="text1"/>
        </w:rPr>
        <w:t>). Therefore, as a study for model disease PF, we conducted an enzyme-linked immunosorbent assay (ELISA) to analyze the cytokines secreted when DPPG-50 was administered to macrophages (RAW264.7). We wanted to evaluate whether Dex and Pir have a synergistic effect on un-polarized macrophages when delivered simultaneously with DPPG (</w:t>
      </w:r>
      <w:r w:rsidRPr="00960ED2">
        <w:rPr>
          <w:b/>
          <w:bCs/>
          <w:color w:val="000000" w:themeColor="text1"/>
        </w:rPr>
        <w:t>Fig. 6c</w:t>
      </w:r>
      <w:r w:rsidRPr="00960ED2">
        <w:rPr>
          <w:color w:val="000000" w:themeColor="text1"/>
        </w:rPr>
        <w:t xml:space="preserve">). The concentration of Dex and Pir administered to the macrophages was the expected effective dose according to previous studies (20 </w:t>
      </w:r>
      <w:r w:rsidRPr="00960ED2">
        <w:rPr>
          <w:rFonts w:eastAsia="맑은 고딕"/>
          <w:color w:val="000000" w:themeColor="text1"/>
        </w:rPr>
        <w:t xml:space="preserve">and 10 μg/ml, respectively), while the Dex/Pir concentration of DPPG-50 was lower than the effective dose of both drugs (13.475 and 4.64 μg/ml, respectively). </w:t>
      </w:r>
      <w:r w:rsidRPr="00960ED2">
        <w:rPr>
          <w:color w:val="000000" w:themeColor="text1"/>
        </w:rPr>
        <w:t>As a result, it was shown that TNF-α and IL-6 expression was higher in the DPPG treated group than in the groups where Dex or Pir was administered alone, which indicates that a higher ratio of M1 polarization was induced by the synergistic effect of simultaneous Dex and Pir administration. Furthermore, the effect of DPPG was observed at a lower concentration than the effective doses of Dex and Pir, which suggests that DPPG is more powerful for PF treatment than Dex or Pir alone. Previous studies have shown that Dex induces M2 polarization and increased IL-10 expression when Dex was administered alone was indicated</w:t>
      </w:r>
      <w:r w:rsidRPr="00960ED2">
        <w:rPr>
          <w:color w:val="000000" w:themeColor="text1"/>
        </w:rPr>
        <w:fldChar w:fldCharType="begin"/>
      </w:r>
      <w:r w:rsidRPr="00960ED2">
        <w:rPr>
          <w:color w:val="000000" w:themeColor="text1"/>
        </w:rPr>
        <w:instrText xml:space="preserve"> ADDIN EN.CITE &lt;EndNote&gt;&lt;Cite&gt;&lt;Author&gt;Jiang&lt;/Author&gt;&lt;Year&gt;2017&lt;/Year&gt;&lt;RecNum&gt;393&lt;/RecNum&gt;&lt;DisplayText&gt;&lt;style face="superscript"&gt;[28]&lt;/style&gt;&lt;/DisplayText&gt;&lt;record&gt;&lt;rec-number&gt;393&lt;/rec-number&gt;&lt;foreign-keys&gt;&lt;key app="EN" db-id="raxaszfr3vta9mezpt7xep0r2r5zdp2pwzdr" timestamp="1674209017"&gt;393&lt;/key&gt;&lt;/foreign-keys&gt;&lt;ref-type name="Journal Article"&gt;17&lt;/ref-type&gt;&lt;contributors&gt;&lt;authors&gt;&lt;author&gt;Jiang, Kaiyuan&lt;/author&gt;&lt;author&gt;Weaver, Jessica D&lt;/author&gt;&lt;author&gt;Li, Yangjunyi&lt;/author&gt;&lt;author&gt;Chen, Xiongjian&lt;/author&gt;&lt;author&gt;Liang, Jiapu&lt;/author&gt;&lt;author&gt;Stabler, Cherie L&lt;/author&gt;&lt;/authors&gt;&lt;/contributors&gt;&lt;titles&gt;&lt;title&gt;Local release of dexamethasone from macroporous scaffolds accelerates islet transplant engraftment by promotion of anti-inflammatory M2 macrophages&lt;/title&gt;&lt;secondary-title&gt;Biomaterials&lt;/secondary-title&gt;&lt;/titles&gt;&lt;periodical&gt;&lt;full-title&gt;Biomaterials&lt;/full-title&gt;&lt;abbr-1&gt;Biomaterials&lt;/abbr-1&gt;&lt;abbr-2&gt;Biomaterials&lt;/abbr-2&gt;&lt;/periodical&gt;&lt;pages&gt;71-81&lt;/pages&gt;&lt;volume&gt;114&lt;/volume&gt;&lt;dates&gt;&lt;year&gt;2017&lt;/year&gt;&lt;/dates&gt;&lt;isbn&gt;0142-9612&lt;/isbn&gt;&lt;urls&gt;&lt;/urls&gt;&lt;/record&gt;&lt;/Cite&gt;&lt;/EndNote&gt;</w:instrText>
      </w:r>
      <w:r w:rsidRPr="00960ED2">
        <w:rPr>
          <w:color w:val="000000" w:themeColor="text1"/>
        </w:rPr>
        <w:fldChar w:fldCharType="separate"/>
      </w:r>
      <w:r w:rsidRPr="00960ED2">
        <w:rPr>
          <w:noProof/>
          <w:color w:val="000000" w:themeColor="text1"/>
          <w:vertAlign w:val="superscript"/>
        </w:rPr>
        <w:t>[28]</w:t>
      </w:r>
      <w:r w:rsidRPr="00960ED2">
        <w:rPr>
          <w:color w:val="000000" w:themeColor="text1"/>
        </w:rPr>
        <w:fldChar w:fldCharType="end"/>
      </w:r>
      <w:r w:rsidRPr="00960ED2">
        <w:rPr>
          <w:color w:val="000000" w:themeColor="text1"/>
        </w:rPr>
        <w:t>. However, IL-10 expression was not significantly different in the DPPG-treated group compared to the control group, which demonstrates that simultaneous delivery of Dex and Pir both did not induce M2 polarization.</w:t>
      </w:r>
    </w:p>
    <w:p w14:paraId="25CEC314" w14:textId="618EE08B" w:rsidR="008526AA" w:rsidRPr="00960ED2" w:rsidRDefault="00E302EF" w:rsidP="008526AA">
      <w:pPr>
        <w:tabs>
          <w:tab w:val="left" w:pos="1245"/>
        </w:tabs>
        <w:spacing w:line="480" w:lineRule="auto"/>
        <w:rPr>
          <w:color w:val="000000" w:themeColor="text1"/>
        </w:rPr>
      </w:pPr>
      <w:r w:rsidRPr="00960ED2">
        <w:rPr>
          <w:noProof/>
          <w:color w:val="000000" w:themeColor="text1"/>
        </w:rPr>
        <w:lastRenderedPageBreak/>
        <w:drawing>
          <wp:inline distT="0" distB="0" distL="0" distR="0" wp14:anchorId="26252C2D" wp14:editId="6504ED19">
            <wp:extent cx="5748793" cy="4053377"/>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1470"/>
                    <a:stretch/>
                  </pic:blipFill>
                  <pic:spPr bwMode="auto">
                    <a:xfrm>
                      <a:off x="0" y="0"/>
                      <a:ext cx="5760011" cy="4061286"/>
                    </a:xfrm>
                    <a:prstGeom prst="rect">
                      <a:avLst/>
                    </a:prstGeom>
                    <a:noFill/>
                    <a:ln>
                      <a:noFill/>
                    </a:ln>
                    <a:extLst>
                      <a:ext uri="{53640926-AAD7-44D8-BBD7-CCE9431645EC}">
                        <a14:shadowObscured xmlns:a14="http://schemas.microsoft.com/office/drawing/2010/main"/>
                      </a:ext>
                    </a:extLst>
                  </pic:spPr>
                </pic:pic>
              </a:graphicData>
            </a:graphic>
          </wp:inline>
        </w:drawing>
      </w:r>
    </w:p>
    <w:p w14:paraId="07BE8FB5" w14:textId="3D5677FE" w:rsidR="008526AA" w:rsidRPr="00960ED2" w:rsidRDefault="008526AA" w:rsidP="008526AA">
      <w:pPr>
        <w:tabs>
          <w:tab w:val="left" w:pos="1245"/>
        </w:tabs>
        <w:spacing w:line="276" w:lineRule="auto"/>
        <w:rPr>
          <w:color w:val="000000" w:themeColor="text1"/>
        </w:rPr>
      </w:pPr>
      <w:r w:rsidRPr="00960ED2">
        <w:rPr>
          <w:b/>
          <w:bCs/>
          <w:color w:val="000000" w:themeColor="text1"/>
        </w:rPr>
        <w:t xml:space="preserve">Figure 6. </w:t>
      </w:r>
      <w:r w:rsidR="00735223" w:rsidRPr="00960ED2">
        <w:rPr>
          <w:b/>
          <w:bCs/>
          <w:color w:val="000000" w:themeColor="text1"/>
        </w:rPr>
        <w:t>Strategy for treatment of pulmonary fibrosis (PF) a</w:t>
      </w:r>
      <w:r w:rsidR="00735223" w:rsidRPr="00960ED2">
        <w:rPr>
          <w:color w:val="000000" w:themeColor="text1"/>
        </w:rPr>
        <w:t xml:space="preserve">. Schematic illustration of over-polarized M2 phase-derived lung tissues and strategy for macrophage reprogramming. </w:t>
      </w:r>
      <w:r w:rsidR="00735223" w:rsidRPr="00960ED2">
        <w:rPr>
          <w:b/>
          <w:bCs/>
          <w:color w:val="000000" w:themeColor="text1"/>
        </w:rPr>
        <w:t>b</w:t>
      </w:r>
      <w:r w:rsidR="00735223" w:rsidRPr="00960ED2">
        <w:rPr>
          <w:color w:val="000000" w:themeColor="text1"/>
        </w:rPr>
        <w:t xml:space="preserve">. Functions of Dex/Pir loaded SBPG (DPPG) to macrophage and IPF. </w:t>
      </w:r>
      <w:r w:rsidR="00735223" w:rsidRPr="00960ED2">
        <w:rPr>
          <w:b/>
          <w:bCs/>
          <w:color w:val="000000" w:themeColor="text1"/>
        </w:rPr>
        <w:t>c</w:t>
      </w:r>
      <w:r w:rsidR="00735223" w:rsidRPr="00960ED2">
        <w:rPr>
          <w:color w:val="000000" w:themeColor="text1"/>
        </w:rPr>
        <w:t>. Enzyme-linked immunosorbent assay (ELISA) data of Dex, Pir (single drug, each) and DPPG to Raw264.7 macrophage. Data are presented as mean ± standard deviation (SD, n = 3); *P&lt;0.05, **P&lt;0.01, ***P&lt;0.001, ****P&lt;0.0001 (One-way ANOVA with Turkey’s correction, all experiments were conducted independently).</w:t>
      </w:r>
    </w:p>
    <w:p w14:paraId="43977AB9" w14:textId="2DC9F902" w:rsidR="00004A23" w:rsidRPr="00960ED2" w:rsidRDefault="00004A23" w:rsidP="008C6D5F">
      <w:pPr>
        <w:spacing w:line="360" w:lineRule="auto"/>
        <w:rPr>
          <w:rFonts w:eastAsiaTheme="minorEastAsia"/>
          <w:color w:val="000000" w:themeColor="text1"/>
          <w:lang w:eastAsia="ko-KR"/>
        </w:rPr>
      </w:pPr>
    </w:p>
    <w:p w14:paraId="254BF382" w14:textId="5498E4B8" w:rsidR="00004A23" w:rsidRPr="00960ED2" w:rsidRDefault="008526AA" w:rsidP="00704FC4">
      <w:pPr>
        <w:pStyle w:val="Head1"/>
        <w:spacing w:line="480" w:lineRule="auto"/>
        <w:rPr>
          <w:color w:val="000000" w:themeColor="text1"/>
        </w:rPr>
      </w:pPr>
      <w:r w:rsidRPr="00960ED2">
        <w:rPr>
          <w:color w:val="000000" w:themeColor="text1"/>
        </w:rPr>
        <w:t>3.</w:t>
      </w:r>
      <w:r w:rsidR="00004A23" w:rsidRPr="00960ED2">
        <w:rPr>
          <w:color w:val="000000" w:themeColor="text1"/>
        </w:rPr>
        <w:t xml:space="preserve"> </w:t>
      </w:r>
      <w:r w:rsidR="00327FDC" w:rsidRPr="00960ED2">
        <w:rPr>
          <w:color w:val="000000" w:themeColor="text1"/>
        </w:rPr>
        <w:t>Conclusion</w:t>
      </w:r>
    </w:p>
    <w:p w14:paraId="392D3633" w14:textId="06807F35" w:rsidR="00735223" w:rsidRPr="00960ED2" w:rsidRDefault="00735223" w:rsidP="00735223">
      <w:pPr>
        <w:tabs>
          <w:tab w:val="left" w:pos="1245"/>
        </w:tabs>
        <w:spacing w:line="480" w:lineRule="auto"/>
        <w:ind w:firstLineChars="50" w:firstLine="120"/>
        <w:rPr>
          <w:color w:val="000000" w:themeColor="text1"/>
        </w:rPr>
      </w:pPr>
      <w:r w:rsidRPr="00960ED2">
        <w:rPr>
          <w:color w:val="000000" w:themeColor="text1"/>
        </w:rPr>
        <w:t>For a highly efficient particle-based PDS, the defense system of the lungs (</w:t>
      </w:r>
      <w:r w:rsidRPr="00960ED2">
        <w:rPr>
          <w:i/>
          <w:iCs/>
          <w:color w:val="000000" w:themeColor="text1"/>
        </w:rPr>
        <w:t>i.e.,</w:t>
      </w:r>
      <w:r w:rsidRPr="00960ED2">
        <w:rPr>
          <w:color w:val="000000" w:themeColor="text1"/>
        </w:rPr>
        <w:t xml:space="preserve"> mucociliary clearance, macrophage uptake) must be overcome. In this study, PLGA MPs were functionalized with two types of zwitterions without damage to the PLGA particles through ATRP reaction by optimized solvent control. The synthesized zwitterion-functionalized PLGA MPs (ZwPG) showed high stability for nebulizing, and it has been verified that ZwPGs have excellent anti-mucus adhesion and anti-macrophage phagocytosis functions which are expected to dramatically increase drug delivery efficiency through PDS. In addition, Dex and Pir, were loaded into biocompatible ZwPG (DPPG), and the regulation of macrophage </w:t>
      </w:r>
      <w:r w:rsidRPr="00960ED2">
        <w:rPr>
          <w:color w:val="000000" w:themeColor="text1"/>
        </w:rPr>
        <w:lastRenderedPageBreak/>
        <w:t>polarization was analyzed. As a result, a synergistic effect was shown through the simultaneous delivery of Dex/Pir by DPPG, and the over-polarized M2 macrophages were reprogrammed to pro-inflammatory phenotypes, which indicates the potential of DPPG for macrophage phenotype regulator. The overall results demonstrate that ZwPG is a highly attractive drug delivery carrier for the PDS, and the delivery of Dex/Pir through ZwPG has great potential for PF treatment.</w:t>
      </w:r>
    </w:p>
    <w:p w14:paraId="088B42B6" w14:textId="77777777" w:rsidR="008526AA" w:rsidRPr="00960ED2" w:rsidRDefault="008526AA" w:rsidP="00704FC4">
      <w:pPr>
        <w:pStyle w:val="Head1"/>
        <w:spacing w:line="480" w:lineRule="auto"/>
        <w:rPr>
          <w:color w:val="000000" w:themeColor="text1"/>
          <w:lang w:val="de-DE"/>
        </w:rPr>
      </w:pPr>
    </w:p>
    <w:p w14:paraId="698F1431" w14:textId="0BD55707" w:rsidR="00004A23" w:rsidRPr="00960ED2" w:rsidRDefault="008526AA" w:rsidP="00704FC4">
      <w:pPr>
        <w:pStyle w:val="Head1"/>
        <w:spacing w:line="480" w:lineRule="auto"/>
        <w:rPr>
          <w:color w:val="000000" w:themeColor="text1"/>
        </w:rPr>
      </w:pPr>
      <w:r w:rsidRPr="00960ED2">
        <w:rPr>
          <w:color w:val="000000" w:themeColor="text1"/>
        </w:rPr>
        <w:t>4.</w:t>
      </w:r>
      <w:r w:rsidR="00004A23" w:rsidRPr="00960ED2">
        <w:rPr>
          <w:color w:val="000000" w:themeColor="text1"/>
        </w:rPr>
        <w:t xml:space="preserve"> Experimental</w:t>
      </w:r>
      <w:r w:rsidR="002D16A0" w:rsidRPr="00960ED2">
        <w:rPr>
          <w:color w:val="000000" w:themeColor="text1"/>
        </w:rPr>
        <w:t xml:space="preserve"> Section</w:t>
      </w:r>
      <w:r w:rsidR="00A42FBA" w:rsidRPr="00960ED2">
        <w:rPr>
          <w:color w:val="000000" w:themeColor="text1"/>
        </w:rPr>
        <w:t>/Methods</w:t>
      </w:r>
      <w:r w:rsidR="00562E2B" w:rsidRPr="00960ED2">
        <w:rPr>
          <w:color w:val="000000" w:themeColor="text1"/>
        </w:rPr>
        <w:t xml:space="preserve"> </w:t>
      </w:r>
    </w:p>
    <w:p w14:paraId="31068C1F" w14:textId="046A4E74" w:rsidR="002D16A0" w:rsidRPr="00960ED2" w:rsidRDefault="008526AA" w:rsidP="00704FC4">
      <w:pPr>
        <w:pStyle w:val="ExperimentalText"/>
        <w:rPr>
          <w:b/>
          <w:bCs/>
          <w:iCs/>
          <w:color w:val="000000" w:themeColor="text1"/>
        </w:rPr>
      </w:pPr>
      <w:r w:rsidRPr="00960ED2">
        <w:rPr>
          <w:b/>
          <w:bCs/>
          <w:iCs/>
          <w:color w:val="000000" w:themeColor="text1"/>
        </w:rPr>
        <w:t xml:space="preserve">4.1. Reagents and materials </w:t>
      </w:r>
    </w:p>
    <w:p w14:paraId="029DEE8E" w14:textId="77777777" w:rsidR="00735223" w:rsidRPr="00960ED2" w:rsidRDefault="00735223" w:rsidP="00735223">
      <w:pPr>
        <w:tabs>
          <w:tab w:val="left" w:pos="1245"/>
        </w:tabs>
        <w:spacing w:line="480" w:lineRule="auto"/>
        <w:ind w:firstLineChars="50" w:firstLine="120"/>
        <w:rPr>
          <w:rFonts w:eastAsia="맑은 고딕"/>
          <w:color w:val="000000" w:themeColor="text1"/>
        </w:rPr>
      </w:pPr>
      <w:r w:rsidRPr="00960ED2">
        <w:rPr>
          <w:color w:val="000000" w:themeColor="text1"/>
        </w:rPr>
        <w:t>Poly(lactide-co-glycolide) (PLGA, 50:50, MW 30,000–60,000), poly(vinylalcohol) (PVA, M</w:t>
      </w:r>
      <w:r w:rsidRPr="00960ED2">
        <w:rPr>
          <w:color w:val="000000" w:themeColor="text1"/>
          <w:vertAlign w:val="subscript"/>
        </w:rPr>
        <w:t>w</w:t>
      </w:r>
      <w:r w:rsidRPr="00960ED2">
        <w:rPr>
          <w:color w:val="000000" w:themeColor="text1"/>
        </w:rPr>
        <w:t xml:space="preserve"> 13,000–23,000, 87–89% hydrolyzed), ethylenediamine (EDA), dichloromethane (DCM), dimethyl sulfoxide (DMSO, </w:t>
      </w:r>
      <w:r w:rsidRPr="00960ED2">
        <w:rPr>
          <w:rFonts w:eastAsia="맑은 고딕"/>
          <w:color w:val="000000" w:themeColor="text1"/>
        </w:rPr>
        <w:t xml:space="preserve">≥ 99%), </w:t>
      </w:r>
      <w:r w:rsidRPr="00960ED2">
        <w:rPr>
          <w:color w:val="000000" w:themeColor="text1"/>
        </w:rPr>
        <w:t>a-bromoisobutyryl bromide (BiBB), hexane (anhydrous, 95%), copper(II) bromide (CuBr</w:t>
      </w:r>
      <w:r w:rsidRPr="00960ED2">
        <w:rPr>
          <w:color w:val="000000" w:themeColor="text1"/>
          <w:vertAlign w:val="subscript"/>
        </w:rPr>
        <w:t>2</w:t>
      </w:r>
      <w:r w:rsidRPr="00960ED2">
        <w:rPr>
          <w:color w:val="000000" w:themeColor="text1"/>
        </w:rPr>
        <w:t xml:space="preserve">, 98%), triethylamine (TEA, </w:t>
      </w:r>
      <w:r w:rsidRPr="00960ED2">
        <w:rPr>
          <w:rFonts w:eastAsia="맑은 고딕"/>
          <w:color w:val="000000" w:themeColor="text1"/>
        </w:rPr>
        <w:t>≥ 99.5%)</w:t>
      </w:r>
      <w:r w:rsidRPr="00960ED2">
        <w:rPr>
          <w:color w:val="000000" w:themeColor="text1"/>
        </w:rPr>
        <w:t xml:space="preserve">, 2,2’-bipyridyl (bpy, </w:t>
      </w:r>
      <w:r w:rsidRPr="00960ED2">
        <w:rPr>
          <w:rFonts w:eastAsia="맑은 고딕"/>
          <w:color w:val="000000" w:themeColor="text1"/>
        </w:rPr>
        <w:t>≥ 99%</w:t>
      </w:r>
      <w:r w:rsidRPr="00960ED2">
        <w:rPr>
          <w:color w:val="000000" w:themeColor="text1"/>
        </w:rPr>
        <w:t>), L-ascorbic acid (AA), sulfobetaine methacrylate (SBMA), 2-methacryloyloxyethyl phosphorylcholine (MPC, 97%), methanol (MeOH, anhydrous), mucin from porcine stomach (Type II), Roswell Park Memorial Institute (RPMI) 1640 amino acids solution (50X), egg yolk emulsion, sodium chloride (NaCl), potassium chloride (KCl), rhodamine B (RhB), methylene blue (MB), dexamethasone sodium phosphate (Dex), and pirfenidone (</w:t>
      </w:r>
      <w:r w:rsidRPr="00960ED2">
        <w:rPr>
          <w:rFonts w:eastAsia="맑은 고딕"/>
          <w:color w:val="000000" w:themeColor="text1"/>
        </w:rPr>
        <w:t>≥ 97%, HPLC) were purchased from Sigma Aldrich (Korea). Phosphate-buffered saline (10X) and 4’6-diamidino-2-phenylindole (DAPI) were obtained from Thermofisher Scientific (Korea). Isopropyl alcohol (IPA) was purchased from Daejung (Korea). PE anti-mouse F4/80 (Clone: 123110), Pacific Blue</w:t>
      </w:r>
      <w:r w:rsidRPr="00960ED2">
        <w:rPr>
          <w:rFonts w:eastAsia="맑은 고딕"/>
          <w:color w:val="000000" w:themeColor="text1"/>
          <w:vertAlign w:val="superscript"/>
        </w:rPr>
        <w:t>TM</w:t>
      </w:r>
      <w:r w:rsidRPr="00960ED2">
        <w:rPr>
          <w:rFonts w:eastAsia="맑은 고딕"/>
          <w:color w:val="000000" w:themeColor="text1"/>
        </w:rPr>
        <w:t xml:space="preserve"> anti-mouse/human CD11b (Clone: 101224), fluorescein-5-isothiocyanate (FITC) anti-mouse CD80 (Clone: 104706), Alexa Fluor</w:t>
      </w:r>
      <w:r w:rsidRPr="00960ED2">
        <w:rPr>
          <w:color w:val="000000" w:themeColor="text1"/>
        </w:rPr>
        <w:t xml:space="preserve"> 647 anti-mouse CD206 (Clone: 141712), purified anti-mouse CD16/32 (Clone: 101302), and 7-AAD viability staining solution (Clone: 420403) were purchased from BioLegend (DaesungBio, Korea). </w:t>
      </w:r>
    </w:p>
    <w:p w14:paraId="33DA7FAE" w14:textId="77777777" w:rsidR="005106F5" w:rsidRPr="00960ED2" w:rsidRDefault="005106F5" w:rsidP="00704FC4">
      <w:pPr>
        <w:pStyle w:val="ExperimentalText"/>
        <w:rPr>
          <w:color w:val="000000" w:themeColor="text1"/>
          <w:lang w:val="de-DE"/>
        </w:rPr>
      </w:pPr>
    </w:p>
    <w:p w14:paraId="027AB7D6" w14:textId="77777777" w:rsidR="008526AA" w:rsidRPr="00960ED2" w:rsidRDefault="008526AA" w:rsidP="00704FC4">
      <w:pPr>
        <w:tabs>
          <w:tab w:val="left" w:pos="1245"/>
        </w:tabs>
        <w:spacing w:line="480" w:lineRule="auto"/>
        <w:rPr>
          <w:rFonts w:eastAsia="맑은 고딕"/>
          <w:b/>
          <w:bCs/>
          <w:color w:val="000000" w:themeColor="text1"/>
        </w:rPr>
      </w:pPr>
      <w:r w:rsidRPr="00960ED2">
        <w:rPr>
          <w:rFonts w:eastAsiaTheme="minorEastAsia"/>
          <w:b/>
          <w:bCs/>
          <w:color w:val="000000" w:themeColor="text1"/>
          <w:lang w:eastAsia="ko-KR"/>
        </w:rPr>
        <w:lastRenderedPageBreak/>
        <w:t xml:space="preserve">4.2. </w:t>
      </w:r>
      <w:r w:rsidRPr="00960ED2">
        <w:rPr>
          <w:rFonts w:eastAsia="맑은 고딕"/>
          <w:b/>
          <w:bCs/>
          <w:color w:val="000000" w:themeColor="text1"/>
        </w:rPr>
        <w:t>Synthesis of PLGA MPs</w:t>
      </w:r>
    </w:p>
    <w:p w14:paraId="35DCE7A6" w14:textId="1BE676FA" w:rsidR="00735223" w:rsidRPr="00960ED2" w:rsidRDefault="00735223" w:rsidP="00735223">
      <w:pPr>
        <w:tabs>
          <w:tab w:val="left" w:pos="1245"/>
        </w:tabs>
        <w:spacing w:line="480" w:lineRule="auto"/>
        <w:ind w:firstLineChars="100" w:firstLine="240"/>
        <w:rPr>
          <w:rFonts w:eastAsia="맑은 고딕"/>
          <w:color w:val="000000" w:themeColor="text1"/>
        </w:rPr>
      </w:pPr>
      <w:r w:rsidRPr="00960ED2">
        <w:rPr>
          <w:rFonts w:eastAsia="맑은 고딕"/>
          <w:color w:val="000000" w:themeColor="text1"/>
        </w:rPr>
        <w:t>PLGA MPs were prepared using the double emulsion (W</w:t>
      </w:r>
      <w:r w:rsidRPr="00960ED2">
        <w:rPr>
          <w:rFonts w:eastAsia="맑은 고딕"/>
          <w:color w:val="000000" w:themeColor="text1"/>
          <w:vertAlign w:val="subscript"/>
        </w:rPr>
        <w:t>1</w:t>
      </w:r>
      <w:r w:rsidRPr="00960ED2">
        <w:rPr>
          <w:rFonts w:eastAsia="맑은 고딕"/>
          <w:color w:val="000000" w:themeColor="text1"/>
        </w:rPr>
        <w:t>/O/W</w:t>
      </w:r>
      <w:r w:rsidRPr="00960ED2">
        <w:rPr>
          <w:rFonts w:eastAsia="맑은 고딕"/>
          <w:color w:val="000000" w:themeColor="text1"/>
          <w:vertAlign w:val="subscript"/>
        </w:rPr>
        <w:t>2</w:t>
      </w:r>
      <w:r w:rsidRPr="00960ED2">
        <w:rPr>
          <w:rFonts w:eastAsia="맑은 고딕"/>
          <w:color w:val="000000" w:themeColor="text1"/>
        </w:rPr>
        <w:t>) solvent evaporation method</w:t>
      </w:r>
      <w:r w:rsidRPr="00960ED2">
        <w:rPr>
          <w:rFonts w:eastAsia="맑은 고딕"/>
          <w:color w:val="000000" w:themeColor="text1"/>
        </w:rPr>
        <w:fldChar w:fldCharType="begin"/>
      </w:r>
      <w:r w:rsidRPr="00960ED2">
        <w:rPr>
          <w:rFonts w:eastAsia="맑은 고딕"/>
          <w:color w:val="000000" w:themeColor="text1"/>
        </w:rPr>
        <w:instrText xml:space="preserve"> ADDIN EN.CITE &lt;EndNote&gt;&lt;Cite&gt;&lt;Author&gt;Oh&lt;/Author&gt;&lt;Year&gt;2020&lt;/Year&gt;&lt;RecNum&gt;327&lt;/RecNum&gt;&lt;DisplayText&gt;&lt;style face="superscript"&gt;[29]&lt;/style&gt;&lt;/DisplayText&gt;&lt;record&gt;&lt;rec-number&gt;327&lt;/rec-number&gt;&lt;foreign-keys&gt;&lt;key app="EN" db-id="raxaszfr3vta9mezpt7xep0r2r5zdp2pwzdr" timestamp="1663920521"&gt;327&lt;/key&gt;&lt;/foreign-keys&gt;&lt;ref-type name="Journal Article"&gt;17&lt;/ref-type&gt;&lt;contributors&gt;&lt;authors&gt;&lt;author&gt;Oh, Yoogyeong&lt;/author&gt;&lt;author&gt;Jeong, Hyejoong&lt;/author&gt;&lt;author&gt;Lim, Sungmin&lt;/author&gt;&lt;author&gt;Hong, Jinkee&lt;/author&gt;&lt;/authors&gt;&lt;/contributors&gt;&lt;titles&gt;&lt;title&gt;Controlled nitric oxide release using poly (lactic-co-glycolic acid) nanoparticles for anti-inflammatory effects&lt;/title&gt;&lt;secondary-title&gt;Biomacromolecules&lt;/secondary-title&gt;&lt;/titles&gt;&lt;periodical&gt;&lt;full-title&gt;Biomacromolecules&lt;/full-title&gt;&lt;abbr-1&gt;Biomacromolecules&lt;/abbr-1&gt;&lt;abbr-2&gt;Biomacromolecules&lt;/abbr-2&gt;&lt;/periodical&gt;&lt;pages&gt;4972-4979&lt;/pages&gt;&lt;volume&gt;21&lt;/volume&gt;&lt;number&gt;12&lt;/number&gt;&lt;dates&gt;&lt;year&gt;2020&lt;/year&gt;&lt;/dates&gt;&lt;isbn&gt;1525-7797&lt;/isbn&gt;&lt;urls&gt;&lt;/urls&gt;&lt;/record&gt;&lt;/Cite&gt;&lt;/EndNote&gt;</w:instrText>
      </w:r>
      <w:r w:rsidRPr="00960ED2">
        <w:rPr>
          <w:rFonts w:eastAsia="맑은 고딕"/>
          <w:color w:val="000000" w:themeColor="text1"/>
        </w:rPr>
        <w:fldChar w:fldCharType="separate"/>
      </w:r>
      <w:r w:rsidRPr="00960ED2">
        <w:rPr>
          <w:rFonts w:eastAsia="맑은 고딕"/>
          <w:noProof/>
          <w:color w:val="000000" w:themeColor="text1"/>
          <w:vertAlign w:val="superscript"/>
        </w:rPr>
        <w:t>[29]</w:t>
      </w:r>
      <w:r w:rsidRPr="00960ED2">
        <w:rPr>
          <w:rFonts w:eastAsia="맑은 고딕"/>
          <w:color w:val="000000" w:themeColor="text1"/>
        </w:rPr>
        <w:fldChar w:fldCharType="end"/>
      </w:r>
      <w:r w:rsidRPr="00960ED2">
        <w:rPr>
          <w:rFonts w:eastAsia="맑은 고딕"/>
          <w:color w:val="000000" w:themeColor="text1"/>
        </w:rPr>
        <w:t>. In brief, 75 mg PLGA was dissolved in 3 ml DCM, and 1 ml of deionized water (DW, Human power 1 biotype, Human corporation, 18.3 MΩ) was added to the solution. The prepared solution was emulsified with an ultrasonic processor (VC-505, SONICS) to form a primary emulsion (W</w:t>
      </w:r>
      <w:r w:rsidRPr="00960ED2">
        <w:rPr>
          <w:rFonts w:eastAsia="맑은 고딕"/>
          <w:color w:val="000000" w:themeColor="text1"/>
          <w:vertAlign w:val="subscript"/>
        </w:rPr>
        <w:t>1</w:t>
      </w:r>
      <w:r w:rsidRPr="00960ED2">
        <w:rPr>
          <w:rFonts w:eastAsia="맑은 고딕"/>
          <w:color w:val="000000" w:themeColor="text1"/>
        </w:rPr>
        <w:t>/O). Then, the primary emulsion was added to the PVA solution (2 wt %) in a dropwise manner. The double emulsion (primary emulsion mixed with PVA, W</w:t>
      </w:r>
      <w:r w:rsidRPr="00960ED2">
        <w:rPr>
          <w:rFonts w:eastAsia="맑은 고딕"/>
          <w:color w:val="000000" w:themeColor="text1"/>
          <w:vertAlign w:val="subscript"/>
        </w:rPr>
        <w:t>1</w:t>
      </w:r>
      <w:r w:rsidRPr="00960ED2">
        <w:rPr>
          <w:rFonts w:eastAsia="맑은 고딕"/>
          <w:color w:val="000000" w:themeColor="text1"/>
        </w:rPr>
        <w:t>/O/W</w:t>
      </w:r>
      <w:r w:rsidRPr="00960ED2">
        <w:rPr>
          <w:rFonts w:eastAsia="맑은 고딕"/>
          <w:color w:val="000000" w:themeColor="text1"/>
          <w:vertAlign w:val="subscript"/>
        </w:rPr>
        <w:t>2</w:t>
      </w:r>
      <w:r w:rsidRPr="00960ED2">
        <w:rPr>
          <w:rFonts w:eastAsia="맑은 고딕"/>
          <w:color w:val="000000" w:themeColor="text1"/>
        </w:rPr>
        <w:t xml:space="preserve">) was formed by ultrasonication. The double emulsion was stirred for six hours to remove the DCM (800 rpm, 37℃) and solidify the microparticles. The PLGA MPs were collected by centrifuging and washing with DW three times (13000 rpm, 10 minutes, </w:t>
      </w:r>
      <w:r w:rsidRPr="00960ED2">
        <w:rPr>
          <w:color w:val="000000" w:themeColor="text1"/>
        </w:rPr>
        <w:t>VARISPIN15R, Hanil Scimed</w:t>
      </w:r>
      <w:r w:rsidRPr="00960ED2">
        <w:rPr>
          <w:rFonts w:eastAsia="맑은 고딕"/>
          <w:color w:val="000000" w:themeColor="text1"/>
        </w:rPr>
        <w:t>) and frozen with liquid nitrogen. The frozen PLGA MPs were lyophilized (FreeZone 2.5 Liter – 50 C, LABCONCO) for two days, and finally, 3 μm sizes of PLGA MPs were constructed. The final product was stored at -20 ℃ until further use.</w:t>
      </w:r>
    </w:p>
    <w:p w14:paraId="4CA115D7" w14:textId="76AA1D6B" w:rsidR="002D16A0" w:rsidRPr="00960ED2" w:rsidRDefault="002D16A0" w:rsidP="00704FC4">
      <w:pPr>
        <w:pStyle w:val="ExperimentalText"/>
        <w:rPr>
          <w:rFonts w:eastAsiaTheme="minorEastAsia"/>
          <w:color w:val="000000" w:themeColor="text1"/>
          <w:lang w:val="de-DE" w:eastAsia="ko-KR"/>
        </w:rPr>
      </w:pPr>
    </w:p>
    <w:p w14:paraId="773788C7" w14:textId="1ACFF633" w:rsidR="008526AA" w:rsidRPr="00960ED2" w:rsidRDefault="008526AA" w:rsidP="00704FC4">
      <w:pPr>
        <w:pStyle w:val="ExperimentalText"/>
        <w:rPr>
          <w:rFonts w:eastAsiaTheme="minorEastAsia"/>
          <w:b/>
          <w:bCs/>
          <w:color w:val="000000" w:themeColor="text1"/>
          <w:lang w:val="de-DE" w:eastAsia="ko-KR"/>
        </w:rPr>
      </w:pPr>
      <w:r w:rsidRPr="00960ED2">
        <w:rPr>
          <w:rFonts w:eastAsiaTheme="minorEastAsia"/>
          <w:b/>
          <w:bCs/>
          <w:color w:val="000000" w:themeColor="text1"/>
          <w:lang w:val="de-DE" w:eastAsia="ko-KR"/>
        </w:rPr>
        <w:t>4.3. Zwitterion functionalization of PLGA MPs</w:t>
      </w:r>
    </w:p>
    <w:p w14:paraId="4FFE0B42" w14:textId="77777777" w:rsidR="00735223" w:rsidRPr="00960ED2" w:rsidRDefault="00735223" w:rsidP="00735223">
      <w:pPr>
        <w:tabs>
          <w:tab w:val="left" w:pos="1245"/>
        </w:tabs>
        <w:spacing w:line="480" w:lineRule="auto"/>
        <w:ind w:firstLineChars="50" w:firstLine="120"/>
        <w:rPr>
          <w:rFonts w:eastAsia="맑은 고딕"/>
          <w:color w:val="000000" w:themeColor="text1"/>
        </w:rPr>
      </w:pPr>
      <w:r w:rsidRPr="00960ED2">
        <w:rPr>
          <w:rFonts w:eastAsia="맑은 고딕"/>
          <w:color w:val="000000" w:themeColor="text1"/>
        </w:rPr>
        <w:t>For the amine functionalization of the PLGA MPs, the prepared PLGA MPs (10 mg/ml) and 0.5 M EDA were dissolved in IPA, and the aminolysis reaction was conducted for 10 minutes. The aminolyzed PLGA MPs (NH</w:t>
      </w:r>
      <w:r w:rsidRPr="00960ED2">
        <w:rPr>
          <w:rFonts w:eastAsia="맑은 고딕"/>
          <w:color w:val="000000" w:themeColor="text1"/>
          <w:vertAlign w:val="subscript"/>
        </w:rPr>
        <w:t>2</w:t>
      </w:r>
      <w:r w:rsidRPr="00960ED2">
        <w:rPr>
          <w:rFonts w:eastAsia="맑은 고딕"/>
          <w:color w:val="000000" w:themeColor="text1"/>
        </w:rPr>
        <w:t>-PG) were washed two times with IPA and once with DW (8000 rpm, 10 minutes), and lyophilized for two days. Then, atom transfer radical polymerization (ATRP) initiation was conducted. The dried NH</w:t>
      </w:r>
      <w:r w:rsidRPr="00960ED2">
        <w:rPr>
          <w:rFonts w:eastAsia="맑은 고딕"/>
          <w:color w:val="000000" w:themeColor="text1"/>
          <w:vertAlign w:val="subscript"/>
        </w:rPr>
        <w:t>2</w:t>
      </w:r>
      <w:r w:rsidRPr="00960ED2">
        <w:rPr>
          <w:rFonts w:eastAsia="맑은 고딕"/>
          <w:color w:val="000000" w:themeColor="text1"/>
        </w:rPr>
        <w:t xml:space="preserve">-PG (10 mg/ml) was suspended in 10 ml hexane, and 140 μL TEA (1 mmol) was added. The BiBB was then added dropwise to the suspension (10 μL) with gentle stirring and incubated for two hours in an ice bath (0℃) and an additional four hours at room temperature (RT). After the reaction, the remaining reagents were washed with pure hexane four times (3000 rpm, 5 minutes). The BiBB-functionalized PLGA MPs were vacuum-dried overnight at RT prior to washing with DW. The resultant MPs were washed with DW, lyophilized, and the obtained Br-PG was also </w:t>
      </w:r>
      <w:r w:rsidRPr="00960ED2">
        <w:rPr>
          <w:rFonts w:eastAsia="맑은 고딕"/>
          <w:color w:val="000000" w:themeColor="text1"/>
        </w:rPr>
        <w:lastRenderedPageBreak/>
        <w:t>stored in a freezer until use. For the ATRP reaction of SBMA and MPC, 2.23 mg CuBr</w:t>
      </w:r>
      <w:r w:rsidRPr="00960ED2">
        <w:rPr>
          <w:rFonts w:eastAsia="맑은 고딕"/>
          <w:color w:val="000000" w:themeColor="text1"/>
          <w:vertAlign w:val="subscript"/>
        </w:rPr>
        <w:t>2</w:t>
      </w:r>
      <w:r w:rsidRPr="00960ED2">
        <w:rPr>
          <w:rFonts w:eastAsia="맑은 고딕"/>
          <w:color w:val="000000" w:themeColor="text1"/>
        </w:rPr>
        <w:t>, 3.123 mg bpy, and 17.612 mg AA were dissolved in 10 ml MeOH and DW mixed solvent (1:9). Br-PG (10 mg/ml) was added to the solution and dispersed with sonication. Then, SBMA or MPC (6 mM) was added to the solution. The ATRP reaction was conducted for 8 hours at RT, and the resultant was washed with MeOH once and DW twice. The pellet was lyophilized for two days, and finally, zwitterion-functionalized PLGA MPs (ZwPG) were synthesized. The SBMA functionalized PLGA MPs were named SBPG, and MPC functionalized PLGA MPs were named MPG. ZwPG was also stored at -20℃ until further use.</w:t>
      </w:r>
    </w:p>
    <w:p w14:paraId="3724BB8C" w14:textId="434446C0" w:rsidR="008526AA" w:rsidRPr="00960ED2" w:rsidRDefault="008526AA" w:rsidP="00704FC4">
      <w:pPr>
        <w:pStyle w:val="ExperimentalText"/>
        <w:rPr>
          <w:rFonts w:eastAsiaTheme="minorEastAsia"/>
          <w:color w:val="000000" w:themeColor="text1"/>
          <w:lang w:val="de-DE" w:eastAsia="ko-KR"/>
        </w:rPr>
      </w:pPr>
    </w:p>
    <w:p w14:paraId="2D5AFD8E" w14:textId="7E810284" w:rsidR="008526AA" w:rsidRPr="00960ED2" w:rsidRDefault="008526AA" w:rsidP="00704FC4">
      <w:pPr>
        <w:pStyle w:val="ExperimentalText"/>
        <w:rPr>
          <w:rFonts w:eastAsiaTheme="minorEastAsia"/>
          <w:b/>
          <w:bCs/>
          <w:color w:val="000000" w:themeColor="text1"/>
          <w:lang w:val="de-DE" w:eastAsia="ko-KR"/>
        </w:rPr>
      </w:pPr>
      <w:r w:rsidRPr="00960ED2">
        <w:rPr>
          <w:rFonts w:eastAsiaTheme="minorEastAsia"/>
          <w:b/>
          <w:bCs/>
          <w:color w:val="000000" w:themeColor="text1"/>
          <w:lang w:val="de-DE" w:eastAsia="ko-KR"/>
        </w:rPr>
        <w:t>4.4. ZwPG characterization</w:t>
      </w:r>
    </w:p>
    <w:p w14:paraId="554807AF" w14:textId="6E385B0B" w:rsidR="00735223" w:rsidRPr="00960ED2" w:rsidRDefault="00735223" w:rsidP="00735223">
      <w:pPr>
        <w:tabs>
          <w:tab w:val="left" w:pos="1245"/>
        </w:tabs>
        <w:spacing w:line="480" w:lineRule="auto"/>
        <w:ind w:firstLineChars="50" w:firstLine="120"/>
        <w:rPr>
          <w:rFonts w:eastAsia="맑은 고딕"/>
          <w:color w:val="000000" w:themeColor="text1"/>
        </w:rPr>
      </w:pPr>
      <w:r w:rsidRPr="00960ED2">
        <w:rPr>
          <w:rFonts w:eastAsia="맑은 고딕"/>
          <w:color w:val="000000" w:themeColor="text1"/>
        </w:rPr>
        <w:t>X-ray photoelectron spectroscopy (XPS) data were collected using a K-alpha</w:t>
      </w:r>
      <w:r w:rsidRPr="00960ED2">
        <w:rPr>
          <w:rFonts w:eastAsia="맑은 고딕"/>
          <w:color w:val="000000" w:themeColor="text1"/>
          <w:vertAlign w:val="superscript"/>
        </w:rPr>
        <w:t>+</w:t>
      </w:r>
      <w:r w:rsidRPr="00960ED2">
        <w:rPr>
          <w:rFonts w:eastAsia="맑은 고딕"/>
          <w:color w:val="000000" w:themeColor="text1"/>
        </w:rPr>
        <w:t xml:space="preserve"> microscope (ThermoFisher Scientific). Raman spectroscopy spectra were obtained using an XploRATM PLUS (Horiba)</w:t>
      </w:r>
      <w:r w:rsidR="00DD36A2" w:rsidRPr="00960ED2">
        <w:rPr>
          <w:rFonts w:eastAsia="맑은 고딕"/>
          <w:color w:val="000000" w:themeColor="text1"/>
        </w:rPr>
        <w:t>.</w:t>
      </w:r>
      <w:r w:rsidRPr="00960ED2">
        <w:rPr>
          <w:rFonts w:eastAsia="맑은 고딕"/>
          <w:color w:val="000000" w:themeColor="text1"/>
        </w:rPr>
        <w:t xml:space="preserve"> </w:t>
      </w:r>
      <w:r w:rsidR="00DD36A2" w:rsidRPr="001446F1">
        <w:rPr>
          <w:rFonts w:eastAsia="맑은 고딕"/>
          <w:color w:val="FF0000"/>
        </w:rPr>
        <w:t xml:space="preserve">The hydrodynamic size and aerodynamic size of each particle was obtained by using </w:t>
      </w:r>
      <w:r w:rsidRPr="001446F1">
        <w:rPr>
          <w:rFonts w:eastAsia="맑은 고딕"/>
          <w:color w:val="FF0000"/>
        </w:rPr>
        <w:t>laser scattering particle size distribution analyzer (LA-960, Horiba)</w:t>
      </w:r>
      <w:r w:rsidR="00DD36A2" w:rsidRPr="001446F1">
        <w:rPr>
          <w:rFonts w:eastAsia="맑은 고딕"/>
          <w:color w:val="FF0000"/>
        </w:rPr>
        <w:t>.</w:t>
      </w:r>
      <w:r w:rsidRPr="00960ED2">
        <w:rPr>
          <w:rFonts w:eastAsia="맑은 고딕"/>
          <w:color w:val="000000" w:themeColor="text1"/>
        </w:rPr>
        <w:t xml:space="preserve"> Zeta potential experiments were carried out using an SZ-100 (Horiba). Transmission electron spectroscopy (TEM) images were obtained using NEOARM (JEM-ARM200F), and an energy dispersive X-ray spectrometer (EDS) analysis was conducted using a field emission scanning electron microscope (JEOL-7800F). A UV-vis spectroscopy analysis was conducted using a model Evolution 300 (ThermoFisher Scientific). For the analysis of the hydration layer on ZwPG, the dye-capping ability of MPs was investigated</w:t>
      </w:r>
      <w:r w:rsidRPr="00960ED2">
        <w:rPr>
          <w:color w:val="000000" w:themeColor="text1"/>
        </w:rPr>
        <w:t xml:space="preserve">. Briefly, the MPs (1 mg/ml) were dispersed in methylene blue (MB) solution (1X PBS as solvent, 0.1 </w:t>
      </w:r>
      <w:r w:rsidRPr="00960ED2">
        <w:rPr>
          <w:rFonts w:eastAsia="맑은 고딕"/>
          <w:color w:val="000000" w:themeColor="text1"/>
        </w:rPr>
        <w:t>mg/ml) and incubated for 10 minutes. Then the MPs were thoroughly washed three times with 1X PBS and imaged using confocal microscopy (</w:t>
      </w:r>
      <w:r w:rsidRPr="00960ED2">
        <w:rPr>
          <w:color w:val="000000" w:themeColor="text1"/>
        </w:rPr>
        <w:t xml:space="preserve">LSM 980, Carl Zeiss). </w:t>
      </w:r>
    </w:p>
    <w:p w14:paraId="364A8381" w14:textId="14ED5FE0" w:rsidR="008526AA" w:rsidRPr="00960ED2" w:rsidRDefault="008526AA" w:rsidP="00704FC4">
      <w:pPr>
        <w:pStyle w:val="ExperimentalText"/>
        <w:rPr>
          <w:rFonts w:eastAsiaTheme="minorEastAsia"/>
          <w:color w:val="000000" w:themeColor="text1"/>
          <w:lang w:val="de-DE" w:eastAsia="ko-KR"/>
        </w:rPr>
      </w:pPr>
    </w:p>
    <w:p w14:paraId="7183C394" w14:textId="2170DCC6" w:rsidR="008526AA" w:rsidRPr="00960ED2" w:rsidRDefault="008526AA" w:rsidP="00704FC4">
      <w:pPr>
        <w:pStyle w:val="ExperimentalText"/>
        <w:rPr>
          <w:rFonts w:eastAsiaTheme="minorEastAsia"/>
          <w:b/>
          <w:bCs/>
          <w:color w:val="000000" w:themeColor="text1"/>
          <w:lang w:val="de-DE" w:eastAsia="ko-KR"/>
        </w:rPr>
      </w:pPr>
      <w:r w:rsidRPr="00960ED2">
        <w:rPr>
          <w:rFonts w:eastAsiaTheme="minorEastAsia"/>
          <w:b/>
          <w:bCs/>
          <w:color w:val="000000" w:themeColor="text1"/>
          <w:lang w:val="de-DE" w:eastAsia="ko-KR"/>
        </w:rPr>
        <w:t>4.5. Anti-mucus adhesion assay</w:t>
      </w:r>
    </w:p>
    <w:p w14:paraId="48026644" w14:textId="40959C6F" w:rsidR="00735223" w:rsidRPr="00960ED2" w:rsidRDefault="00735223" w:rsidP="00735223">
      <w:pPr>
        <w:tabs>
          <w:tab w:val="left" w:pos="1245"/>
        </w:tabs>
        <w:spacing w:line="480" w:lineRule="auto"/>
        <w:ind w:firstLineChars="50" w:firstLine="120"/>
        <w:rPr>
          <w:rFonts w:eastAsia="맑은 고딕"/>
          <w:color w:val="000000" w:themeColor="text1"/>
        </w:rPr>
      </w:pPr>
      <w:r w:rsidRPr="00960ED2">
        <w:rPr>
          <w:rFonts w:eastAsia="맑은 고딕"/>
          <w:color w:val="000000" w:themeColor="text1"/>
        </w:rPr>
        <w:lastRenderedPageBreak/>
        <w:t>Prior to the anti-mucus adhesion assay, an artificial mucus solution was prepared as previously described with slight modifications</w:t>
      </w:r>
      <w:r w:rsidRPr="00960ED2">
        <w:rPr>
          <w:rFonts w:eastAsia="맑은 고딕"/>
          <w:color w:val="000000" w:themeColor="text1"/>
        </w:rPr>
        <w:fldChar w:fldCharType="begin">
          <w:fldData xml:space="preserve">PEVuZE5vdGU+PENpdGU+PEF1dGhvcj5Qb3JzaW88L0F1dGhvcj48WWVhcj4yMDE4PC9ZZWFyPjxS
ZWNOdW0+MzIyPC9SZWNOdW0+PERpc3BsYXlUZXh0PjxzdHlsZSBmYWNlPSJzdXBlcnNjcmlwdCI+
WzE5LCAyMV08L3N0eWxlPjwvRGlzcGxheVRleHQ+PHJlY29yZD48cmVjLW51bWJlcj4zMjI8L3Jl
Yy1udW1iZXI+PGZvcmVpZ24ta2V5cz48a2V5IGFwcD0iRU4iIGRiLWlkPSJyYXhhc3pmcjN2dGE5
bWV6cHQ3eGVwMHIycjV6ZHAycHd6ZHIiIHRpbWVzdGFtcD0iMTY2MzkyMDE3MSI+MzIyPC9rZXk+
PC9mb3JlaWduLWtleXM+PHJlZi10eXBlIG5hbWU9IkpvdXJuYWwgQXJ0aWNsZSI+MTc8L3JlZi10
eXBlPjxjb250cmlidXRvcnM+PGF1dGhvcnM+PGF1dGhvcj5Qb3JzaW8sIEJhcmJhcmE8L2F1dGhv
cj48YXV0aG9yPkNyYXBhcm8sIEVtYW51ZWxhIEZhYmlvbGE8L2F1dGhvcj48YXV0aG9yPk1hdXJv
LCBOaWNvbG/MgDwvYXV0aG9yPjxhdXRob3I+R2lhbW1vbmEsIEdhZXRhbm88L2F1dGhvcj48YXV0
aG9yPkNhdmFsbGFybywgR2VubmFyYTwvYXV0aG9yPjwvYXV0aG9ycz48L2NvbnRyaWJ1dG9ycz48
dGl0bGVzPjx0aXRsZT5NdWN1cyBhbmQgY2VsbC1wZW5ldHJhdGluZyBuYW5vcGFydGljbGVzIGVt
YmVkZGVkIGluIG5hbm8taW50by1taWNybyBmb3JtdWxhdGlvbnMgZm9yIHB1bG1vbmFyeSBkZWxp
dmVyeSBvZiBpdmFjYWZ0b3IgaW4gcGF0aWVudHMgd2l0aCBjeXN0aWMgZmlicm9zaXM8L3RpdGxl
PjxzZWNvbmRhcnktdGl0bGU+QUNTIGFwcGxpZWQgbWF0ZXJpYWxzICZhbXA7IGludGVyZmFjZXM8
L3NlY29uZGFyeS10aXRsZT48L3RpdGxlcz48cGVyaW9kaWNhbD48ZnVsbC10aXRsZT5BQ1MgQXBw
bGllZCBtYXRlcmlhbHMgJmFtcDsgaW50ZXJmYWNlczwvZnVsbC10aXRsZT48YWJici0xPkFDUyBB
cHBsLiBNYXRlci4gSW50ZXJmYWNlczwvYWJici0xPjwvcGVyaW9kaWNhbD48cGFnZXM+MTY1LTE4
MTwvcGFnZXM+PHZvbHVtZT4xMDwvdm9sdW1lPjxudW1iZXI+MTwvbnVtYmVyPjxkYXRlcz48eWVh
cj4yMDE4PC95ZWFyPjwvZGF0ZXM+PGlzYm4+MTk0NC04MjQ0PC9pc2JuPjx1cmxzPjwvdXJscz48
L3JlY29yZD48L0NpdGU+PENpdGU+PEF1dGhvcj5TaGFybWE8L0F1dGhvcj48WWVhcj4yMDIwPC9Z
ZWFyPjxSZWNOdW0+MzE5PC9SZWNOdW0+PHJlY29yZD48cmVjLW51bWJlcj4zMTk8L3JlYy1udW1i
ZXI+PGZvcmVpZ24ta2V5cz48a2V5IGFwcD0iRU4iIGRiLWlkPSJyYXhhc3pmcjN2dGE5bWV6cHQ3
eGVwMHIycjV6ZHAycHd6ZHIiIHRpbWVzdGFtcD0iMTY2MzkxOTkyOCI+MzE5PC9rZXk+PC9mb3Jl
aWduLWtleXM+PHJlZi10eXBlIG5hbWU9IkpvdXJuYWwgQXJ0aWNsZSI+MTc8L3JlZi10eXBlPjxj
b250cmlidXRvcnM+PGF1dGhvcnM+PGF1dGhvcj5TaGFybWEsIEFua3VyPC9hdXRob3I+PGF1dGhv
cj5WYWdoYXNpeWEsIEthbHBlc2g8L2F1dGhvcj48YXV0aG9yPkd1cHRhLCBQdXNocGE8L2F1dGhv
cj48YXV0aG9yPlNpbmdoLCBBbWl0IEt1bWFyPC9hdXRob3I+PGF1dGhvcj5HdXB0YSwgVW1lc2gg
RGF0dGE8L2F1dGhvcj48YXV0aG9yPlZlcm1hLCBSYWh1bCBLdW1hcjwvYXV0aG9yPjwvYXV0aG9y
cz48L2NvbnRyaWJ1dG9ycz48dGl0bGVzPjx0aXRsZT5EeW5hbWljIG11Y3VzIHBlbmV0cmF0aW5n
IG1pY3Jvc3BoZXJlcyBmb3IgZWZmaWNpZW50IHB1bG1vbmFyeSBkZWxpdmVyeSBhbmQgZW5oYW5j
ZWQgZWZmaWNhY3kgb2YgaG9zdCBkZWZlbmNlIHBlcHRpZGUgKEhEUCkgaW4gZXhwZXJpbWVudGFs
IHR1YmVyY3Vsb3NpczwvdGl0bGU+PHNlY29uZGFyeS10aXRsZT5Kb3VybmFsIG9mIGNvbnRyb2xs
ZWQgcmVsZWFzZTwvc2Vjb25kYXJ5LXRpdGxlPjwvdGl0bGVzPjxwZXJpb2RpY2FsPjxmdWxsLXRp
dGxlPkpvdXJuYWwgb2YgQ29udHJvbGxlZCBSZWxlYXNlPC9mdWxsLXRpdGxlPjxhYmJyLTE+Si4g
Q29udHJvbC4gUmVsZWFzZTwvYWJici0xPjxhYmJyLTI+SiBDb250cm9sIFJlbGVhc2U8L2FiYnIt
Mj48L3BlcmlvZGljYWw+PHBhZ2VzPjE3LTMzPC9wYWdlcz48dm9sdW1lPjMyNDwvdm9sdW1lPjxk
YXRlcz48eWVhcj4yMDIwPC95ZWFyPjwvZGF0ZXM+PGlzYm4+MDE2OC0zNjU5PC9pc2JuPjx1cmxz
PjwvdXJscz48L3JlY29yZD48L0NpdGU+PC9FbmROb3RlPgB=
</w:fldData>
        </w:fldChar>
      </w:r>
      <w:r w:rsidRPr="00960ED2">
        <w:rPr>
          <w:rFonts w:eastAsia="맑은 고딕"/>
          <w:color w:val="000000" w:themeColor="text1"/>
        </w:rPr>
        <w:instrText xml:space="preserve"> ADDIN EN.CITE </w:instrText>
      </w:r>
      <w:r w:rsidRPr="00960ED2">
        <w:rPr>
          <w:rFonts w:eastAsia="맑은 고딕"/>
          <w:color w:val="000000" w:themeColor="text1"/>
        </w:rPr>
        <w:fldChar w:fldCharType="begin">
          <w:fldData xml:space="preserve">PEVuZE5vdGU+PENpdGU+PEF1dGhvcj5Qb3JzaW88L0F1dGhvcj48WWVhcj4yMDE4PC9ZZWFyPjxS
ZWNOdW0+MzIyPC9SZWNOdW0+PERpc3BsYXlUZXh0PjxzdHlsZSBmYWNlPSJzdXBlcnNjcmlwdCI+
WzE5LCAyMV08L3N0eWxlPjwvRGlzcGxheVRleHQ+PHJlY29yZD48cmVjLW51bWJlcj4zMjI8L3Jl
Yy1udW1iZXI+PGZvcmVpZ24ta2V5cz48a2V5IGFwcD0iRU4iIGRiLWlkPSJyYXhhc3pmcjN2dGE5
bWV6cHQ3eGVwMHIycjV6ZHAycHd6ZHIiIHRpbWVzdGFtcD0iMTY2MzkyMDE3MSI+MzIyPC9rZXk+
PC9mb3JlaWduLWtleXM+PHJlZi10eXBlIG5hbWU9IkpvdXJuYWwgQXJ0aWNsZSI+MTc8L3JlZi10
eXBlPjxjb250cmlidXRvcnM+PGF1dGhvcnM+PGF1dGhvcj5Qb3JzaW8sIEJhcmJhcmE8L2F1dGhv
cj48YXV0aG9yPkNyYXBhcm8sIEVtYW51ZWxhIEZhYmlvbGE8L2F1dGhvcj48YXV0aG9yPk1hdXJv
LCBOaWNvbG/MgDwvYXV0aG9yPjxhdXRob3I+R2lhbW1vbmEsIEdhZXRhbm88L2F1dGhvcj48YXV0
aG9yPkNhdmFsbGFybywgR2VubmFyYTwvYXV0aG9yPjwvYXV0aG9ycz48L2NvbnRyaWJ1dG9ycz48
dGl0bGVzPjx0aXRsZT5NdWN1cyBhbmQgY2VsbC1wZW5ldHJhdGluZyBuYW5vcGFydGljbGVzIGVt
YmVkZGVkIGluIG5hbm8taW50by1taWNybyBmb3JtdWxhdGlvbnMgZm9yIHB1bG1vbmFyeSBkZWxp
dmVyeSBvZiBpdmFjYWZ0b3IgaW4gcGF0aWVudHMgd2l0aCBjeXN0aWMgZmlicm9zaXM8L3RpdGxl
PjxzZWNvbmRhcnktdGl0bGU+QUNTIGFwcGxpZWQgbWF0ZXJpYWxzICZhbXA7IGludGVyZmFjZXM8
L3NlY29uZGFyeS10aXRsZT48L3RpdGxlcz48cGVyaW9kaWNhbD48ZnVsbC10aXRsZT5BQ1MgQXBw
bGllZCBtYXRlcmlhbHMgJmFtcDsgaW50ZXJmYWNlczwvZnVsbC10aXRsZT48YWJici0xPkFDUyBB
cHBsLiBNYXRlci4gSW50ZXJmYWNlczwvYWJici0xPjwvcGVyaW9kaWNhbD48cGFnZXM+MTY1LTE4
MTwvcGFnZXM+PHZvbHVtZT4xMDwvdm9sdW1lPjxudW1iZXI+MTwvbnVtYmVyPjxkYXRlcz48eWVh
cj4yMDE4PC95ZWFyPjwvZGF0ZXM+PGlzYm4+MTk0NC04MjQ0PC9pc2JuPjx1cmxzPjwvdXJscz48
L3JlY29yZD48L0NpdGU+PENpdGU+PEF1dGhvcj5TaGFybWE8L0F1dGhvcj48WWVhcj4yMDIwPC9Z
ZWFyPjxSZWNOdW0+MzE5PC9SZWNOdW0+PHJlY29yZD48cmVjLW51bWJlcj4zMTk8L3JlYy1udW1i
ZXI+PGZvcmVpZ24ta2V5cz48a2V5IGFwcD0iRU4iIGRiLWlkPSJyYXhhc3pmcjN2dGE5bWV6cHQ3
eGVwMHIycjV6ZHAycHd6ZHIiIHRpbWVzdGFtcD0iMTY2MzkxOTkyOCI+MzE5PC9rZXk+PC9mb3Jl
aWduLWtleXM+PHJlZi10eXBlIG5hbWU9IkpvdXJuYWwgQXJ0aWNsZSI+MTc8L3JlZi10eXBlPjxj
b250cmlidXRvcnM+PGF1dGhvcnM+PGF1dGhvcj5TaGFybWEsIEFua3VyPC9hdXRob3I+PGF1dGhv
cj5WYWdoYXNpeWEsIEthbHBlc2g8L2F1dGhvcj48YXV0aG9yPkd1cHRhLCBQdXNocGE8L2F1dGhv
cj48YXV0aG9yPlNpbmdoLCBBbWl0IEt1bWFyPC9hdXRob3I+PGF1dGhvcj5HdXB0YSwgVW1lc2gg
RGF0dGE8L2F1dGhvcj48YXV0aG9yPlZlcm1hLCBSYWh1bCBLdW1hcjwvYXV0aG9yPjwvYXV0aG9y
cz48L2NvbnRyaWJ1dG9ycz48dGl0bGVzPjx0aXRsZT5EeW5hbWljIG11Y3VzIHBlbmV0cmF0aW5n
IG1pY3Jvc3BoZXJlcyBmb3IgZWZmaWNpZW50IHB1bG1vbmFyeSBkZWxpdmVyeSBhbmQgZW5oYW5j
ZWQgZWZmaWNhY3kgb2YgaG9zdCBkZWZlbmNlIHBlcHRpZGUgKEhEUCkgaW4gZXhwZXJpbWVudGFs
IHR1YmVyY3Vsb3NpczwvdGl0bGU+PHNlY29uZGFyeS10aXRsZT5Kb3VybmFsIG9mIGNvbnRyb2xs
ZWQgcmVsZWFzZTwvc2Vjb25kYXJ5LXRpdGxlPjwvdGl0bGVzPjxwZXJpb2RpY2FsPjxmdWxsLXRp
dGxlPkpvdXJuYWwgb2YgQ29udHJvbGxlZCBSZWxlYXNlPC9mdWxsLXRpdGxlPjxhYmJyLTE+Si4g
Q29udHJvbC4gUmVsZWFzZTwvYWJici0xPjxhYmJyLTI+SiBDb250cm9sIFJlbGVhc2U8L2FiYnIt
Mj48L3BlcmlvZGljYWw+PHBhZ2VzPjE3LTMzPC9wYWdlcz48dm9sdW1lPjMyNDwvdm9sdW1lPjxk
YXRlcz48eWVhcj4yMDIwPC95ZWFyPjwvZGF0ZXM+PGlzYm4+MDE2OC0zNjU5PC9pc2JuPjx1cmxz
PjwvdXJscz48L3JlY29yZD48L0NpdGU+PC9FbmROb3RlPgB=
</w:fldData>
        </w:fldChar>
      </w:r>
      <w:r w:rsidRPr="00960ED2">
        <w:rPr>
          <w:rFonts w:eastAsia="맑은 고딕"/>
          <w:color w:val="000000" w:themeColor="text1"/>
        </w:rPr>
        <w:instrText xml:space="preserve"> ADDIN EN.CITE.DATA </w:instrText>
      </w:r>
      <w:r w:rsidRPr="00960ED2">
        <w:rPr>
          <w:rFonts w:eastAsia="맑은 고딕"/>
          <w:color w:val="000000" w:themeColor="text1"/>
        </w:rPr>
      </w:r>
      <w:r w:rsidRPr="00960ED2">
        <w:rPr>
          <w:rFonts w:eastAsia="맑은 고딕"/>
          <w:color w:val="000000" w:themeColor="text1"/>
        </w:rPr>
        <w:fldChar w:fldCharType="end"/>
      </w:r>
      <w:r w:rsidRPr="00960ED2">
        <w:rPr>
          <w:rFonts w:eastAsia="맑은 고딕"/>
          <w:color w:val="000000" w:themeColor="text1"/>
        </w:rPr>
      </w:r>
      <w:r w:rsidRPr="00960ED2">
        <w:rPr>
          <w:rFonts w:eastAsia="맑은 고딕"/>
          <w:color w:val="000000" w:themeColor="text1"/>
        </w:rPr>
        <w:fldChar w:fldCharType="separate"/>
      </w:r>
      <w:r w:rsidRPr="00960ED2">
        <w:rPr>
          <w:rFonts w:eastAsia="맑은 고딕"/>
          <w:noProof/>
          <w:color w:val="000000" w:themeColor="text1"/>
          <w:vertAlign w:val="superscript"/>
        </w:rPr>
        <w:t>[19, 21]</w:t>
      </w:r>
      <w:r w:rsidRPr="00960ED2">
        <w:rPr>
          <w:rFonts w:eastAsia="맑은 고딕"/>
          <w:color w:val="000000" w:themeColor="text1"/>
        </w:rPr>
        <w:fldChar w:fldCharType="end"/>
      </w:r>
      <w:r w:rsidRPr="00960ED2">
        <w:rPr>
          <w:rFonts w:eastAsia="맑은 고딕"/>
          <w:color w:val="000000" w:themeColor="text1"/>
        </w:rPr>
        <w:t>. Briefly, 250 mg mucin, 1 ml RPMI amino acid solution, 250 μL egg yolk emulsion, 250 mg NaCl, and 110 mg KCl were dissolved in DW (50 ml). The mucus solution was stirred for two hours for equilibration at 37℃, centrifuged for 20 minutes (6000 rpm), and the supernatant was used for further analysis. For the labeling of ZwPG, RhB was added to the PLGA solution, which was dissolved in DCM, and the same zwitterion-functionalization step was performed, and RhB-labeled ZwPG (RhB-SBPG and RhB-MPG) were synthesized.</w:t>
      </w:r>
    </w:p>
    <w:p w14:paraId="1F1A2296" w14:textId="77777777" w:rsidR="00735223" w:rsidRPr="00960ED2" w:rsidRDefault="00735223" w:rsidP="00735223">
      <w:pPr>
        <w:tabs>
          <w:tab w:val="left" w:pos="1245"/>
        </w:tabs>
        <w:spacing w:line="480" w:lineRule="auto"/>
        <w:ind w:firstLineChars="50" w:firstLine="120"/>
        <w:rPr>
          <w:rFonts w:eastAsia="맑은 고딕"/>
          <w:color w:val="000000" w:themeColor="text1"/>
        </w:rPr>
      </w:pPr>
      <w:r w:rsidRPr="00960ED2">
        <w:rPr>
          <w:rFonts w:eastAsia="맑은 고딕"/>
          <w:color w:val="000000" w:themeColor="text1"/>
        </w:rPr>
        <w:t>The lab-designed anti-mucus experiment was conducted following a simple experimental setup. The RhB-labeled ZwPG (1 mg/ml, SBPG and MPG) was dissolved in a prepared mucus solution (3 ml each). Then, the mixed solution was placed in UV-vis cuvettes, and the RhB intensity was measured every 10 minutes (λ = 500–600 nm) for 4 hours. For the bicinchoninic acid assay (BCA), 10 mg of ZwPG (SBPG or MPG) was dispersed in a mucus solution (1 ml, n = 3) and incubated for 4 hours at 37℃. After incubation, the mixed ZwPG solution was centrifuged (6000 rpm), and the supernatant used for the BCA assay (</w:t>
      </w:r>
      <w:r w:rsidRPr="00960ED2">
        <w:rPr>
          <w:color w:val="000000" w:themeColor="text1"/>
        </w:rPr>
        <w:t>Pierce</w:t>
      </w:r>
      <w:r w:rsidRPr="00960ED2">
        <w:rPr>
          <w:color w:val="000000" w:themeColor="text1"/>
          <w:vertAlign w:val="superscript"/>
        </w:rPr>
        <w:t>TM</w:t>
      </w:r>
      <w:r w:rsidRPr="00960ED2">
        <w:rPr>
          <w:color w:val="000000" w:themeColor="text1"/>
        </w:rPr>
        <w:t xml:space="preserve"> BCA protein assay kit, ThermoFisher Scientific), </w:t>
      </w:r>
      <w:r w:rsidRPr="00960ED2">
        <w:rPr>
          <w:rFonts w:eastAsia="맑은 고딕"/>
          <w:color w:val="000000" w:themeColor="text1"/>
        </w:rPr>
        <w:t xml:space="preserve">and the mucin protein on the pellet was detected using Raman spectroscopy. The mucus penetration ability test was performed using a 24-well transwell plate (Corning®, 8 μm pore size). First, each RhB labeled MP (PLGA, SBPG, and MPG) was dispersed in 1X PBS (10 mg/ml). In the 24-well plate, 0.5 ml of pure 1X PBS was added. Next, the mucus solution (100 μL) was added to the transwell insert first, and the prepared RhB-ZwPG solution (100 μL) was added subsequently. After incubation for 4 hours, the inserts were removed, and 200 μL samples were collected and measured using a plate reader at 546 nm (SpectraMax 340 PC; Molecular Devices). </w:t>
      </w:r>
    </w:p>
    <w:p w14:paraId="01D268DB" w14:textId="6946CF1A" w:rsidR="008526AA" w:rsidRPr="00960ED2" w:rsidRDefault="008526AA" w:rsidP="00704FC4">
      <w:pPr>
        <w:pStyle w:val="ExperimentalText"/>
        <w:rPr>
          <w:rFonts w:eastAsiaTheme="minorEastAsia"/>
          <w:color w:val="000000" w:themeColor="text1"/>
          <w:lang w:val="de-DE" w:eastAsia="ko-KR"/>
        </w:rPr>
      </w:pPr>
    </w:p>
    <w:p w14:paraId="5C83FF52" w14:textId="02A95DCF" w:rsidR="008526AA" w:rsidRPr="00960ED2" w:rsidRDefault="008526AA" w:rsidP="00704FC4">
      <w:pPr>
        <w:pStyle w:val="ExperimentalText"/>
        <w:rPr>
          <w:rFonts w:eastAsiaTheme="minorEastAsia"/>
          <w:b/>
          <w:bCs/>
          <w:color w:val="000000" w:themeColor="text1"/>
          <w:lang w:val="de-DE" w:eastAsia="ko-KR"/>
        </w:rPr>
      </w:pPr>
      <w:r w:rsidRPr="00960ED2">
        <w:rPr>
          <w:rFonts w:eastAsiaTheme="minorEastAsia"/>
          <w:b/>
          <w:bCs/>
          <w:color w:val="000000" w:themeColor="text1"/>
          <w:lang w:val="de-DE" w:eastAsia="ko-KR"/>
        </w:rPr>
        <w:t>4.6. Collection of nebulized MPs</w:t>
      </w:r>
    </w:p>
    <w:p w14:paraId="0F3AF96A" w14:textId="77777777" w:rsidR="00735223" w:rsidRPr="00960ED2" w:rsidRDefault="00735223" w:rsidP="00735223">
      <w:pPr>
        <w:tabs>
          <w:tab w:val="left" w:pos="1245"/>
        </w:tabs>
        <w:spacing w:line="480" w:lineRule="auto"/>
        <w:ind w:firstLineChars="50" w:firstLine="120"/>
        <w:rPr>
          <w:rFonts w:eastAsia="맑은 고딕"/>
          <w:color w:val="000000" w:themeColor="text1"/>
        </w:rPr>
      </w:pPr>
      <w:r w:rsidRPr="00960ED2">
        <w:rPr>
          <w:rFonts w:eastAsia="맑은 고딕"/>
          <w:color w:val="000000" w:themeColor="text1"/>
        </w:rPr>
        <w:lastRenderedPageBreak/>
        <w:t>The PLGA MPs and ZwPG aerosols were collected by attaching a 50 ml tube to the outlet of a nebulizer (InnoSpire Elegance with SideStream, Philips), and the tube and nebulizer outlet were fixed using parafilm. For the aerosol, each particle was dispersed in 1X PBS with a concentration of 5 mg/ml. The nebulizing was conducted for at least 10 minutes, and after nebulizing, 10 ml 1X PBS was added to the aerosol-containing tube, and the nebulized MPs were collected. After centrifugation (8000 rpm), the supernatant was removed, and 1 ml of pure 1X PBS was added to resuspend the nebulized MPs for further analysis.</w:t>
      </w:r>
    </w:p>
    <w:p w14:paraId="36807F34" w14:textId="4FC10664" w:rsidR="008526AA" w:rsidRPr="00960ED2" w:rsidRDefault="008526AA" w:rsidP="00704FC4">
      <w:pPr>
        <w:pStyle w:val="ExperimentalText"/>
        <w:rPr>
          <w:rFonts w:eastAsiaTheme="minorEastAsia"/>
          <w:color w:val="000000" w:themeColor="text1"/>
          <w:lang w:val="de-DE" w:eastAsia="ko-KR"/>
        </w:rPr>
      </w:pPr>
    </w:p>
    <w:p w14:paraId="3B1F139A" w14:textId="3C36FE7C" w:rsidR="008526AA" w:rsidRPr="00960ED2" w:rsidRDefault="008526AA" w:rsidP="00704FC4">
      <w:pPr>
        <w:pStyle w:val="ExperimentalText"/>
        <w:rPr>
          <w:rFonts w:eastAsiaTheme="minorEastAsia"/>
          <w:b/>
          <w:bCs/>
          <w:color w:val="000000" w:themeColor="text1"/>
          <w:lang w:val="de-DE" w:eastAsia="ko-KR"/>
        </w:rPr>
      </w:pPr>
      <w:r w:rsidRPr="00960ED2">
        <w:rPr>
          <w:rFonts w:eastAsiaTheme="minorEastAsia"/>
          <w:b/>
          <w:bCs/>
          <w:color w:val="000000" w:themeColor="text1"/>
          <w:lang w:val="de-DE" w:eastAsia="ko-KR"/>
        </w:rPr>
        <w:t>4.7. Cell viability and macrophage uptake assay for ZwPG</w:t>
      </w:r>
    </w:p>
    <w:p w14:paraId="7BFFB764" w14:textId="17A18B84" w:rsidR="00735223" w:rsidRPr="001446F1" w:rsidRDefault="00735223" w:rsidP="00735223">
      <w:pPr>
        <w:tabs>
          <w:tab w:val="left" w:pos="1245"/>
        </w:tabs>
        <w:spacing w:line="480" w:lineRule="auto"/>
        <w:ind w:firstLineChars="50" w:firstLine="120"/>
        <w:rPr>
          <w:rFonts w:eastAsia="Yu Mincho"/>
          <w:color w:val="FF0000"/>
        </w:rPr>
      </w:pPr>
      <w:r w:rsidRPr="00960ED2">
        <w:rPr>
          <w:rFonts w:eastAsia="맑은 고딕"/>
          <w:color w:val="000000" w:themeColor="text1"/>
        </w:rPr>
        <w:t xml:space="preserve">The cell viability of ZwPG was evaluated using L132 and MRC-5 cells, which are human lung-derived cells. The L132 cells were cultured in complete Dulbecco’s Modified Eagle’s Medium (DMEM, high glucose, pyruvate) with 10% fetal bovine serum (FBS) and 1% penicillin/streptomycin (PS), which were purchased from ThermoFisher Scientific. The cell culture medium for the MRC-5 cells was α-Minimum Essential Medium (αMEM, Thermofisher Scientific), containing the same concentration of FBS and PS as the L132 medium. </w:t>
      </w:r>
      <w:bookmarkStart w:id="12" w:name="_Hlk131000816"/>
      <w:r w:rsidR="00D62FA0" w:rsidRPr="001446F1">
        <w:rPr>
          <w:rFonts w:eastAsia="맑은 고딕"/>
          <w:color w:val="FF0000"/>
        </w:rPr>
        <w:t>The cell culture medium for the human umbilical vein endothelial cells (HUVECs) was Endothelial Cell Growth Basal Medium (EBM), containing the supplements (Endothelial Cell Growth Medium SingleQuots</w:t>
      </w:r>
      <w:r w:rsidR="00D62FA0" w:rsidRPr="001446F1">
        <w:rPr>
          <w:rFonts w:eastAsia="맑은 고딕"/>
          <w:color w:val="FF0000"/>
          <w:vertAlign w:val="superscript"/>
        </w:rPr>
        <w:t>TM</w:t>
      </w:r>
      <w:r w:rsidR="00D62FA0" w:rsidRPr="001446F1">
        <w:rPr>
          <w:rFonts w:eastAsia="맑은 고딕"/>
          <w:color w:val="FF0000"/>
        </w:rPr>
        <w:t xml:space="preserve"> Supplement Pack, Lonza) and 1% PS</w:t>
      </w:r>
      <w:bookmarkEnd w:id="12"/>
      <w:r w:rsidR="00D62FA0" w:rsidRPr="001446F1">
        <w:rPr>
          <w:rFonts w:eastAsia="맑은 고딕"/>
          <w:color w:val="FF0000"/>
        </w:rPr>
        <w:t xml:space="preserve">. </w:t>
      </w:r>
      <w:r w:rsidRPr="00960ED2">
        <w:rPr>
          <w:rFonts w:eastAsia="맑은 고딕"/>
          <w:color w:val="000000" w:themeColor="text1"/>
        </w:rPr>
        <w:t xml:space="preserve">The cells were cultured following the protocol from the cell supplier. After cell culture, the cells were seeded in 24-well plates at the same cell density (5 </w:t>
      </w:r>
      <w:r w:rsidRPr="00960ED2">
        <w:rPr>
          <w:color w:val="000000" w:themeColor="text1"/>
        </w:rPr>
        <w:t>× 10</w:t>
      </w:r>
      <w:r w:rsidRPr="00960ED2">
        <w:rPr>
          <w:color w:val="000000" w:themeColor="text1"/>
          <w:vertAlign w:val="superscript"/>
        </w:rPr>
        <w:t>4</w:t>
      </w:r>
      <w:r w:rsidRPr="00960ED2">
        <w:rPr>
          <w:color w:val="000000" w:themeColor="text1"/>
        </w:rPr>
        <w:t xml:space="preserve"> cells/well). After two days of cell incubation (5% CO</w:t>
      </w:r>
      <w:r w:rsidRPr="00960ED2">
        <w:rPr>
          <w:color w:val="000000" w:themeColor="text1"/>
          <w:vertAlign w:val="subscript"/>
        </w:rPr>
        <w:t>2</w:t>
      </w:r>
      <w:r w:rsidRPr="00960ED2">
        <w:rPr>
          <w:color w:val="000000" w:themeColor="text1"/>
        </w:rPr>
        <w:t xml:space="preserve"> atmosphere, 37</w:t>
      </w:r>
      <w:r w:rsidRPr="00960ED2">
        <w:rPr>
          <w:rFonts w:eastAsia="맑은 고딕"/>
          <w:color w:val="000000" w:themeColor="text1"/>
        </w:rPr>
        <w:t>℃</w:t>
      </w:r>
      <w:r w:rsidRPr="00960ED2">
        <w:rPr>
          <w:color w:val="000000" w:themeColor="text1"/>
        </w:rPr>
        <w:t xml:space="preserve">), the MP samples were administered to each well (n = 3). The type of samples was separated with particles and lysate (dissolved MPs in 10 </w:t>
      </w:r>
      <w:r w:rsidRPr="00960ED2">
        <w:rPr>
          <w:rFonts w:eastAsia="맑은 고딕"/>
          <w:color w:val="000000" w:themeColor="text1"/>
        </w:rPr>
        <w:t>μL</w:t>
      </w:r>
      <w:r w:rsidRPr="00960ED2">
        <w:rPr>
          <w:color w:val="000000" w:themeColor="text1"/>
        </w:rPr>
        <w:t xml:space="preserve"> DMSO) of SBPG or MPG with the same concentration (1 mg/ml). To test the cell viability of the lysate, the same amount of DMSO was also administered to the control (CTRL) group. After two days of incubation, the cells were washed with 1X PBS twice, and 500 </w:t>
      </w:r>
      <w:r w:rsidRPr="00960ED2">
        <w:rPr>
          <w:rFonts w:eastAsia="맑은 고딕"/>
          <w:color w:val="000000" w:themeColor="text1"/>
        </w:rPr>
        <w:t>μL</w:t>
      </w:r>
      <w:r w:rsidRPr="00960ED2">
        <w:rPr>
          <w:color w:val="000000" w:themeColor="text1"/>
        </w:rPr>
        <w:t xml:space="preserve"> growth medium and 50 </w:t>
      </w:r>
      <w:r w:rsidRPr="00960ED2">
        <w:rPr>
          <w:rFonts w:eastAsia="맑은 고딕"/>
          <w:color w:val="000000" w:themeColor="text1"/>
        </w:rPr>
        <w:t>μL</w:t>
      </w:r>
      <w:r w:rsidRPr="00960ED2">
        <w:rPr>
          <w:color w:val="000000" w:themeColor="text1"/>
        </w:rPr>
        <w:t xml:space="preserve"> cell counting kit-8 (CCK-8) reagent (Donginbiotech Co., Korea) were </w:t>
      </w:r>
      <w:r w:rsidRPr="00960ED2">
        <w:rPr>
          <w:color w:val="000000" w:themeColor="text1"/>
        </w:rPr>
        <w:lastRenderedPageBreak/>
        <w:t>added, followed by incubation for 1.5 hours. Then, the medium was collected, and the absorbance (</w:t>
      </w:r>
      <w:r w:rsidRPr="00960ED2">
        <w:rPr>
          <w:rFonts w:eastAsia="맑은 고딕"/>
          <w:color w:val="000000" w:themeColor="text1"/>
        </w:rPr>
        <w:t>λ</w:t>
      </w:r>
      <w:r w:rsidRPr="00960ED2">
        <w:rPr>
          <w:color w:val="000000" w:themeColor="text1"/>
        </w:rPr>
        <w:t xml:space="preserve"> = 450 nm) was measured using a plate reader.</w:t>
      </w:r>
      <w:r w:rsidR="00D62FA0" w:rsidRPr="00960ED2">
        <w:rPr>
          <w:color w:val="000000" w:themeColor="text1"/>
        </w:rPr>
        <w:t xml:space="preserve"> </w:t>
      </w:r>
      <w:bookmarkStart w:id="13" w:name="_Hlk131000842"/>
      <w:r w:rsidR="00D62FA0" w:rsidRPr="001446F1">
        <w:rPr>
          <w:color w:val="FF0000"/>
        </w:rPr>
        <w:t>For the viability test of HUVECs, only particle samples were administered to each well (1 mg/ml, n = 3). After incubation for one day and two days, respectively, cell viability was confirmed through CCK assays as with L132 and MRC-5 cells.</w:t>
      </w:r>
      <w:bookmarkEnd w:id="13"/>
    </w:p>
    <w:p w14:paraId="1C2B5F7B" w14:textId="68CDEEFC" w:rsidR="00735223" w:rsidRPr="00960ED2" w:rsidRDefault="00735223" w:rsidP="00696A33">
      <w:pPr>
        <w:spacing w:line="480" w:lineRule="auto"/>
        <w:rPr>
          <w:rFonts w:eastAsia="맑은 고딕"/>
          <w:color w:val="000000" w:themeColor="text1"/>
          <w:lang w:eastAsia="ko-KR"/>
        </w:rPr>
      </w:pPr>
      <w:r w:rsidRPr="00960ED2">
        <w:rPr>
          <w:color w:val="000000" w:themeColor="text1"/>
        </w:rPr>
        <w:t xml:space="preserve">The macrophage uptake test was conducted using RAW264.7 macrophages. The RAW264.7 cells were cultured using DMEM (low glucose) with 10% FBS and 1% PS. The cultured RAW264.7 cells were seeded in a 3-well chamber (Ibidi, </w:t>
      </w:r>
      <w:r w:rsidRPr="00960ED2">
        <w:rPr>
          <w:rFonts w:eastAsia="맑은 고딕"/>
          <w:color w:val="000000" w:themeColor="text1"/>
        </w:rPr>
        <w:t xml:space="preserve">1 </w:t>
      </w:r>
      <w:r w:rsidRPr="00960ED2">
        <w:rPr>
          <w:color w:val="000000" w:themeColor="text1"/>
        </w:rPr>
        <w:t>× 10</w:t>
      </w:r>
      <w:r w:rsidRPr="00960ED2">
        <w:rPr>
          <w:color w:val="000000" w:themeColor="text1"/>
          <w:vertAlign w:val="superscript"/>
        </w:rPr>
        <w:t>4</w:t>
      </w:r>
      <w:r w:rsidRPr="00960ED2">
        <w:rPr>
          <w:color w:val="000000" w:themeColor="text1"/>
        </w:rPr>
        <w:t xml:space="preserve"> cells/well). Then, an equal concentration of RhB-labeled PLGA MPs, SBPG, and MPG was administered to each well (0.1 mg/ml) and incubated for 4 hours. After incubation, the chamber was washed three times with 1X PBS to remove the residual MPs, and the cells were fixed with formaldehyde (Sigma Aldrich, Korea) for 15 minutes. Then, the chamber was washed with 1X PBS three times, and the fixed cells were stained with DAPI (for nuclei staining, 1X, dissolved in 0.1% BSA in 1X PBS) for 45 minutes. The stained cells were imaged by confocal microscopy (LSM 980, Carl Zeiss).</w:t>
      </w:r>
      <w:r w:rsidR="00D62FA0" w:rsidRPr="00960ED2">
        <w:rPr>
          <w:color w:val="000000" w:themeColor="text1"/>
        </w:rPr>
        <w:t xml:space="preserve"> </w:t>
      </w:r>
      <w:bookmarkStart w:id="14" w:name="_Hlk131347476"/>
      <w:r w:rsidR="00D62FA0" w:rsidRPr="001446F1">
        <w:rPr>
          <w:color w:val="FF0000"/>
        </w:rPr>
        <w:t xml:space="preserve">The quantitative analysis of macrophage uptake was investigated by flow cytometry analysis. </w:t>
      </w:r>
      <w:bookmarkStart w:id="15" w:name="_Hlk131343560"/>
      <w:r w:rsidR="00696A33" w:rsidRPr="001446F1">
        <w:rPr>
          <w:bCs/>
          <w:color w:val="FF0000"/>
        </w:rPr>
        <w:t>Briefly, the RAW 264.7 macrophages were cultured and seeded to 24-well plate (1 × 10</w:t>
      </w:r>
      <w:r w:rsidR="00696A33" w:rsidRPr="001446F1">
        <w:rPr>
          <w:bCs/>
          <w:color w:val="FF0000"/>
          <w:vertAlign w:val="superscript"/>
        </w:rPr>
        <w:t>5</w:t>
      </w:r>
      <w:r w:rsidR="00696A33" w:rsidRPr="001446F1">
        <w:rPr>
          <w:bCs/>
          <w:color w:val="FF0000"/>
        </w:rPr>
        <w:t xml:space="preserve"> cells/well). After 1 day, the rhodamine-labeled MPs (PLGA MP, SBPG and MPG) were treated to each well plate (100 </w:t>
      </w:r>
      <w:r w:rsidR="00696A33" w:rsidRPr="001446F1">
        <w:rPr>
          <w:rFonts w:eastAsia="맑은 고딕"/>
          <w:bCs/>
          <w:color w:val="FF0000"/>
        </w:rPr>
        <w:t>μ</w:t>
      </w:r>
      <w:r w:rsidR="00696A33" w:rsidRPr="001446F1">
        <w:rPr>
          <w:bCs/>
          <w:color w:val="FF0000"/>
        </w:rPr>
        <w:t xml:space="preserve">L of 0.1 mg/mL MP solution). After incubation 4 hours, each well was washed two times with 1X PBS and detached by using a cell scraper. </w:t>
      </w:r>
      <w:r w:rsidR="00696A33" w:rsidRPr="001446F1">
        <w:rPr>
          <w:color w:val="FF0000"/>
          <w:shd w:val="clear" w:color="auto" w:fill="FFFFFF"/>
        </w:rPr>
        <w:t>Collected cells were centrifuged for 5 minutes at 1500rpm at 4</w:t>
      </w:r>
      <m:oMath>
        <m:r>
          <w:rPr>
            <w:rFonts w:ascii="Cambria Math" w:hAnsi="Cambria Math"/>
            <w:color w:val="FF0000"/>
            <w:shd w:val="clear" w:color="auto" w:fill="FFFFFF"/>
          </w:rPr>
          <m:t>℃</m:t>
        </m:r>
      </m:oMath>
      <w:r w:rsidR="00696A33" w:rsidRPr="001446F1">
        <w:rPr>
          <w:color w:val="FF0000"/>
          <w:shd w:val="clear" w:color="auto" w:fill="FFFFFF"/>
        </w:rPr>
        <w:t>,</w:t>
      </w:r>
      <w:r w:rsidR="00696A33" w:rsidRPr="001446F1">
        <w:rPr>
          <w:rFonts w:eastAsia="맑은 고딕"/>
          <w:color w:val="FF0000"/>
          <w:shd w:val="clear" w:color="auto" w:fill="FFFFFF"/>
        </w:rPr>
        <w:t xml:space="preserve"> </w:t>
      </w:r>
      <w:r w:rsidR="00696A33" w:rsidRPr="001446F1">
        <w:rPr>
          <w:color w:val="FF0000"/>
          <w:shd w:val="clear" w:color="auto" w:fill="FFFFFF"/>
        </w:rPr>
        <w:t xml:space="preserve">and the supernatant was removed. Then, the cells were blocked with CD16/32 for 20 minutes, and the supernatant was removed. Subsequently, antibody for </w:t>
      </w:r>
      <w:r w:rsidR="00696A33" w:rsidRPr="001446F1">
        <w:rPr>
          <w:color w:val="FF0000"/>
        </w:rPr>
        <w:t xml:space="preserve">CD11b was added to </w:t>
      </w:r>
      <w:r w:rsidR="00696A33" w:rsidRPr="001446F1">
        <w:rPr>
          <w:color w:val="FF0000"/>
          <w:shd w:val="clear" w:color="auto" w:fill="FFFFFF"/>
        </w:rPr>
        <w:t xml:space="preserve">each cell </w:t>
      </w:r>
      <w:r w:rsidR="00696A33" w:rsidRPr="001446F1">
        <w:rPr>
          <w:color w:val="FF0000"/>
        </w:rPr>
        <w:t>and incubated for 30 minutes. The cells were then centrifuged and washed with FACS buffer three times.</w:t>
      </w:r>
      <w:r w:rsidR="00696A33" w:rsidRPr="001446F1">
        <w:rPr>
          <w:rFonts w:eastAsia="굴림"/>
          <w:color w:val="FF0000"/>
        </w:rPr>
        <w:t xml:space="preserve"> Lastly, the </w:t>
      </w:r>
      <w:r w:rsidR="00696A33" w:rsidRPr="001446F1">
        <w:rPr>
          <w:color w:val="FF0000"/>
          <w:shd w:val="clear" w:color="auto" w:fill="FFFFFF"/>
        </w:rPr>
        <w:t>cells were strained with FACS buffer and then analyzed using a flow cytometer (</w:t>
      </w:r>
      <w:r w:rsidR="00696A33" w:rsidRPr="001446F1">
        <w:rPr>
          <w:color w:val="FF0000"/>
          <w:spacing w:val="-6"/>
          <w:shd w:val="clear" w:color="auto" w:fill="FFFFFF"/>
        </w:rPr>
        <w:t>BD FACS verse I</w:t>
      </w:r>
      <w:r w:rsidR="00696A33" w:rsidRPr="001446F1">
        <w:rPr>
          <w:color w:val="FF0000"/>
          <w:shd w:val="clear" w:color="auto" w:fill="FFFFFF"/>
        </w:rPr>
        <w:t xml:space="preserve">, Becton-Dickinson). </w:t>
      </w:r>
      <w:r w:rsidR="00696A33" w:rsidRPr="00960ED2">
        <w:rPr>
          <w:color w:val="000000" w:themeColor="text1"/>
          <w:shd w:val="clear" w:color="auto" w:fill="FFFFFF"/>
        </w:rPr>
        <w:t>The gathered data was analyzed using FlowJo software.</w:t>
      </w:r>
      <w:bookmarkEnd w:id="14"/>
      <w:bookmarkEnd w:id="15"/>
    </w:p>
    <w:p w14:paraId="24CDB5B6" w14:textId="365E2FE0" w:rsidR="008526AA" w:rsidRPr="00960ED2" w:rsidRDefault="008526AA" w:rsidP="00704FC4">
      <w:pPr>
        <w:pStyle w:val="ExperimentalText"/>
        <w:rPr>
          <w:rFonts w:eastAsiaTheme="minorEastAsia"/>
          <w:color w:val="000000" w:themeColor="text1"/>
          <w:lang w:val="de-DE" w:eastAsia="ko-KR"/>
        </w:rPr>
      </w:pPr>
    </w:p>
    <w:p w14:paraId="565F6B55" w14:textId="3C0D6AA3" w:rsidR="008526AA" w:rsidRPr="00960ED2" w:rsidRDefault="008526AA" w:rsidP="00704FC4">
      <w:pPr>
        <w:pStyle w:val="ExperimentalText"/>
        <w:rPr>
          <w:rFonts w:eastAsiaTheme="minorEastAsia"/>
          <w:b/>
          <w:bCs/>
          <w:color w:val="000000" w:themeColor="text1"/>
          <w:lang w:val="de-DE" w:eastAsia="ko-KR"/>
        </w:rPr>
      </w:pPr>
      <w:r w:rsidRPr="00960ED2">
        <w:rPr>
          <w:rFonts w:eastAsiaTheme="minorEastAsia"/>
          <w:b/>
          <w:bCs/>
          <w:color w:val="000000" w:themeColor="text1"/>
          <w:lang w:val="de-DE" w:eastAsia="ko-KR"/>
        </w:rPr>
        <w:lastRenderedPageBreak/>
        <w:t>4.8. Synthesizing Dex/Pir-loaded PLGA MPs (DPPG)</w:t>
      </w:r>
    </w:p>
    <w:p w14:paraId="5C845821" w14:textId="77777777" w:rsidR="00735223" w:rsidRPr="00960ED2" w:rsidRDefault="00735223" w:rsidP="00735223">
      <w:pPr>
        <w:tabs>
          <w:tab w:val="left" w:pos="1245"/>
        </w:tabs>
        <w:spacing w:line="480" w:lineRule="auto"/>
        <w:ind w:firstLineChars="50" w:firstLine="120"/>
        <w:rPr>
          <w:rFonts w:eastAsia="맑은 고딕"/>
          <w:color w:val="000000" w:themeColor="text1"/>
        </w:rPr>
      </w:pPr>
      <w:r w:rsidRPr="00960ED2">
        <w:rPr>
          <w:rFonts w:eastAsia="맑은 고딕"/>
          <w:color w:val="000000" w:themeColor="text1"/>
        </w:rPr>
        <w:t>For the drug loading of PLGA MPs, both drugs (Pir and Dex) are added in the initial PLGA MP synthesis process. The Pir (15 mg, hydrophobic) was dissolved in DCM with PLGA, and Dex (30 mg, hydrophilic) was dissolved in DW, followed by the same experimental steps for PLGA MP synthesis and SBMA functionalization. Finally, Dex/Pir-loaded SBMA functionalized PLGA MPs were synthesized (DPPG).</w:t>
      </w:r>
    </w:p>
    <w:p w14:paraId="69C0CFB8" w14:textId="4C24E6D3" w:rsidR="008526AA" w:rsidRPr="00960ED2" w:rsidRDefault="008526AA" w:rsidP="00704FC4">
      <w:pPr>
        <w:pStyle w:val="ExperimentalText"/>
        <w:rPr>
          <w:rFonts w:eastAsiaTheme="minorEastAsia"/>
          <w:color w:val="000000" w:themeColor="text1"/>
          <w:lang w:val="de-DE" w:eastAsia="ko-KR"/>
        </w:rPr>
      </w:pPr>
    </w:p>
    <w:p w14:paraId="3EB7FD20" w14:textId="1462BC11" w:rsidR="008526AA" w:rsidRPr="00960ED2" w:rsidRDefault="008526AA" w:rsidP="00704FC4">
      <w:pPr>
        <w:pStyle w:val="ExperimentalText"/>
        <w:rPr>
          <w:rFonts w:eastAsiaTheme="minorEastAsia"/>
          <w:b/>
          <w:bCs/>
          <w:color w:val="000000" w:themeColor="text1"/>
          <w:lang w:val="de-DE" w:eastAsia="ko-KR"/>
        </w:rPr>
      </w:pPr>
      <w:r w:rsidRPr="00960ED2">
        <w:rPr>
          <w:rFonts w:eastAsiaTheme="minorEastAsia"/>
          <w:b/>
          <w:bCs/>
          <w:color w:val="000000" w:themeColor="text1"/>
          <w:lang w:val="de-DE" w:eastAsia="ko-KR"/>
        </w:rPr>
        <w:t>4.9. Enzyme-linked immunosorbent assay of Dex, Pir, and DPPG treated to macrophages</w:t>
      </w:r>
    </w:p>
    <w:p w14:paraId="5A3A8BE5" w14:textId="77777777" w:rsidR="00735223" w:rsidRPr="00960ED2" w:rsidRDefault="00735223" w:rsidP="00735223">
      <w:pPr>
        <w:tabs>
          <w:tab w:val="left" w:pos="1245"/>
        </w:tabs>
        <w:spacing w:line="480" w:lineRule="auto"/>
        <w:ind w:firstLineChars="50" w:firstLine="120"/>
        <w:rPr>
          <w:rFonts w:eastAsia="맑은 고딕"/>
          <w:color w:val="000000" w:themeColor="text1"/>
        </w:rPr>
      </w:pPr>
      <w:r w:rsidRPr="00960ED2">
        <w:rPr>
          <w:color w:val="000000" w:themeColor="text1"/>
        </w:rPr>
        <w:t>For the investigation of the effect of DPPG for reprogramming of macrophage phenotypes, the macrophages were M2-polarized prior to treatment with Dex, Pir, and DPPG. Briefly, the RAW264.7 cells were seeded in a 24-well plate (SPL, 1</w:t>
      </w:r>
      <w:r w:rsidRPr="00960ED2">
        <w:rPr>
          <w:rFonts w:eastAsia="맑은 고딕"/>
          <w:color w:val="000000" w:themeColor="text1"/>
        </w:rPr>
        <w:t xml:space="preserve"> </w:t>
      </w:r>
      <w:r w:rsidRPr="00960ED2">
        <w:rPr>
          <w:color w:val="000000" w:themeColor="text1"/>
        </w:rPr>
        <w:t>× 10</w:t>
      </w:r>
      <w:r w:rsidRPr="00960ED2">
        <w:rPr>
          <w:color w:val="000000" w:themeColor="text1"/>
          <w:vertAlign w:val="superscript"/>
        </w:rPr>
        <w:t>5</w:t>
      </w:r>
      <w:r w:rsidRPr="00960ED2">
        <w:rPr>
          <w:color w:val="000000" w:themeColor="text1"/>
        </w:rPr>
        <w:t xml:space="preserve"> cells/well) and incubated for one day. Then, interleukin-4 (IL-4, 40 ng/ml, ThermoFisher Scientific) was administered to all wells except the negative control group (CTRL-) and incubated for two days. After two days, the drugs and lysates of DPPG were administered by the following steps. For the positive control group (CTRL+), lipopolysaccharide (LPS, ThermoFisher Scientific) was added at a final concentration of 100 ng/ml. Dex was dissolved in 1X PBS and added to wells at a final concentration of 20 </w:t>
      </w:r>
      <w:r w:rsidRPr="00960ED2">
        <w:rPr>
          <w:rFonts w:eastAsia="맑은 고딕"/>
          <w:color w:val="000000" w:themeColor="text1"/>
        </w:rPr>
        <w:t>μg/ml. Pir was dissolved in DMSO (10 μL) and added to wells at a final concentration of 10 μg/ml. DPPG (0.5 mg) was dissolved in DMSO (10 μL) and added to wells at a final concentration of 12.5 μg/ml Dex and 4.5 μg/ml Pir. Additionally, 10 μL DMSO (the same amount in the samples and Pir treatment) was added to wells that had not been previously dosed with DMSO. After one day of incubation, the cell supernatant was collected, centrifuged (8000 rpm, 10 minutes, 4℃) and stored at 4℃ for the ELISAs.</w:t>
      </w:r>
    </w:p>
    <w:p w14:paraId="1315C5C2" w14:textId="77777777" w:rsidR="00735223" w:rsidRPr="00960ED2" w:rsidRDefault="00735223" w:rsidP="00735223">
      <w:pPr>
        <w:tabs>
          <w:tab w:val="left" w:pos="1245"/>
        </w:tabs>
        <w:spacing w:line="480" w:lineRule="auto"/>
        <w:ind w:firstLineChars="50" w:firstLine="120"/>
        <w:rPr>
          <w:color w:val="000000" w:themeColor="text1"/>
        </w:rPr>
      </w:pPr>
      <w:r w:rsidRPr="00960ED2">
        <w:rPr>
          <w:rFonts w:eastAsia="맑은 고딕"/>
          <w:color w:val="000000" w:themeColor="text1"/>
        </w:rPr>
        <w:t xml:space="preserve">In this study, ELISA kits for TNF-α (Mouse TNF-alpha Quantikine ELISA kit), TGF-β (Mouse TGF-beta 1 Quantikine ELISA kit), IL-6 (Mouse IL-6 Quantikine ELISA kit), and IL-10 (Mouse IL-10 Quantikine ELISA kit) were purchased from R&amp;D systems (Korea). </w:t>
      </w:r>
      <w:r w:rsidRPr="00960ED2">
        <w:rPr>
          <w:rFonts w:eastAsia="맑은 고딕"/>
          <w:color w:val="000000" w:themeColor="text1"/>
        </w:rPr>
        <w:lastRenderedPageBreak/>
        <w:t>Before the TGF- β ELISA, the collected samples were activated using a sample activation kit 1 (R&amp;D systems, Korea) following the activation procedure.</w:t>
      </w:r>
    </w:p>
    <w:p w14:paraId="2AD5A175" w14:textId="2C30CBC0" w:rsidR="008526AA" w:rsidRPr="00960ED2" w:rsidRDefault="008526AA" w:rsidP="00704FC4">
      <w:pPr>
        <w:pStyle w:val="ExperimentalText"/>
        <w:rPr>
          <w:rFonts w:eastAsiaTheme="minorEastAsia"/>
          <w:color w:val="000000" w:themeColor="text1"/>
          <w:lang w:val="de-DE" w:eastAsia="ko-KR"/>
        </w:rPr>
      </w:pPr>
    </w:p>
    <w:p w14:paraId="670542A4" w14:textId="66E237F2" w:rsidR="008526AA" w:rsidRPr="00960ED2" w:rsidRDefault="008526AA" w:rsidP="00704FC4">
      <w:pPr>
        <w:pStyle w:val="ExperimentalText"/>
        <w:rPr>
          <w:rFonts w:eastAsiaTheme="minorEastAsia"/>
          <w:b/>
          <w:bCs/>
          <w:color w:val="000000" w:themeColor="text1"/>
          <w:lang w:val="de-DE" w:eastAsia="ko-KR"/>
        </w:rPr>
      </w:pPr>
      <w:r w:rsidRPr="00960ED2">
        <w:rPr>
          <w:rFonts w:eastAsiaTheme="minorEastAsia"/>
          <w:b/>
          <w:bCs/>
          <w:color w:val="000000" w:themeColor="text1"/>
          <w:lang w:val="de-DE" w:eastAsia="ko-KR"/>
        </w:rPr>
        <w:t>4.10. Flow cytometry analysis and ELISAs for overly M2-polarized macrophages</w:t>
      </w:r>
    </w:p>
    <w:p w14:paraId="12BA04C1" w14:textId="77777777" w:rsidR="00735223" w:rsidRPr="00960ED2" w:rsidRDefault="00735223" w:rsidP="00735223">
      <w:pPr>
        <w:tabs>
          <w:tab w:val="left" w:pos="1245"/>
        </w:tabs>
        <w:spacing w:line="480" w:lineRule="auto"/>
        <w:ind w:firstLineChars="50" w:firstLine="120"/>
        <w:rPr>
          <w:rFonts w:eastAsia="맑은 고딕"/>
          <w:color w:val="000000" w:themeColor="text1"/>
        </w:rPr>
      </w:pPr>
      <w:r w:rsidRPr="00960ED2">
        <w:rPr>
          <w:color w:val="000000" w:themeColor="text1"/>
        </w:rPr>
        <w:t xml:space="preserve">Prior to sample treatment for FACS, the RAW264.7 cells were also over-polarized to M2 by using the same experimental protocol as in the previous section. After M2 polarization of the macrophages, bare PLGA MPs (1 mg/ml dissolved in 10 </w:t>
      </w:r>
      <w:r w:rsidRPr="00960ED2">
        <w:rPr>
          <w:rFonts w:eastAsia="맑은 고딕"/>
          <w:color w:val="000000" w:themeColor="text1"/>
        </w:rPr>
        <w:t>μL DMSO)</w:t>
      </w:r>
      <w:r w:rsidRPr="00960ED2">
        <w:rPr>
          <w:color w:val="000000" w:themeColor="text1"/>
        </w:rPr>
        <w:t xml:space="preserve">, DPPG at different concentrations (0.25, 0.5, and 1 mg/ml dissolved in 10 </w:t>
      </w:r>
      <w:r w:rsidRPr="00960ED2">
        <w:rPr>
          <w:rFonts w:eastAsia="맑은 고딕"/>
          <w:color w:val="000000" w:themeColor="text1"/>
        </w:rPr>
        <w:t>μL</w:t>
      </w:r>
      <w:r w:rsidRPr="00960ED2">
        <w:rPr>
          <w:color w:val="000000" w:themeColor="text1"/>
        </w:rPr>
        <w:t xml:space="preserve"> DMSO) were administered, and 10 </w:t>
      </w:r>
      <w:r w:rsidRPr="00960ED2">
        <w:rPr>
          <w:rFonts w:eastAsia="맑은 고딕"/>
          <w:color w:val="000000" w:themeColor="text1"/>
        </w:rPr>
        <w:t>μL DMSO were administered to the negative control group (CTRL-) and positive control group (CTRL+). Except in the CTRL- group, IL-4 (40 ng/ml, final concentration) was added again after the sample treatment. Then, the cells were incubated for one day and collected following the experimental procedure for FACS sampling.</w:t>
      </w:r>
    </w:p>
    <w:p w14:paraId="05551491" w14:textId="77777777" w:rsidR="00735223" w:rsidRPr="00960ED2" w:rsidRDefault="00735223" w:rsidP="00735223">
      <w:pPr>
        <w:tabs>
          <w:tab w:val="left" w:pos="1245"/>
        </w:tabs>
        <w:spacing w:line="480" w:lineRule="auto"/>
        <w:ind w:firstLineChars="50" w:firstLine="120"/>
        <w:rPr>
          <w:color w:val="000000" w:themeColor="text1"/>
        </w:rPr>
      </w:pPr>
      <w:r w:rsidRPr="00960ED2">
        <w:rPr>
          <w:color w:val="000000" w:themeColor="text1"/>
          <w:shd w:val="clear" w:color="auto" w:fill="FFFFFF"/>
        </w:rPr>
        <w:t>The surface expression markers for macrophages (F4/80, CD11b), M1 macrophages (CD80), and M2 macrophages (CD206) were examined using flow cytometry. Collected cells were centrifuged for 5 minutes at 1500rpm at 4</w:t>
      </w:r>
      <m:oMath>
        <m:r>
          <w:rPr>
            <w:rFonts w:ascii="Cambria Math" w:hAnsi="Cambria Math"/>
            <w:color w:val="000000" w:themeColor="text1"/>
            <w:shd w:val="clear" w:color="auto" w:fill="FFFFFF"/>
          </w:rPr>
          <m:t>℃</m:t>
        </m:r>
      </m:oMath>
      <w:r w:rsidRPr="00960ED2">
        <w:rPr>
          <w:color w:val="000000" w:themeColor="text1"/>
          <w:shd w:val="clear" w:color="auto" w:fill="FFFFFF"/>
        </w:rPr>
        <w:t>,</w:t>
      </w:r>
      <w:r w:rsidRPr="00960ED2">
        <w:rPr>
          <w:rFonts w:eastAsia="맑은 고딕"/>
          <w:color w:val="000000" w:themeColor="text1"/>
          <w:shd w:val="clear" w:color="auto" w:fill="FFFFFF"/>
        </w:rPr>
        <w:t xml:space="preserve"> </w:t>
      </w:r>
      <w:r w:rsidRPr="00960ED2">
        <w:rPr>
          <w:color w:val="000000" w:themeColor="text1"/>
          <w:shd w:val="clear" w:color="auto" w:fill="FFFFFF"/>
        </w:rPr>
        <w:t xml:space="preserve">and the supernatant was removed. Then, the cells were blocked with CD16/32 for 20 minutes, and the supernatant was removed. Subsequently, antibodies for </w:t>
      </w:r>
      <w:r w:rsidRPr="00960ED2">
        <w:rPr>
          <w:color w:val="000000" w:themeColor="text1"/>
        </w:rPr>
        <w:t xml:space="preserve">F4/80, CD11b, CD80, and CD206 were added to </w:t>
      </w:r>
      <w:r w:rsidRPr="00960ED2">
        <w:rPr>
          <w:color w:val="000000" w:themeColor="text1"/>
          <w:shd w:val="clear" w:color="auto" w:fill="FFFFFF"/>
        </w:rPr>
        <w:t xml:space="preserve">each cell </w:t>
      </w:r>
      <w:r w:rsidRPr="00960ED2">
        <w:rPr>
          <w:color w:val="000000" w:themeColor="text1"/>
        </w:rPr>
        <w:t>and incubated for 30 minutes. The cells were then centrifuged and washed with FACS buffer three times. To recognize live or dead cells, 7-AAD was added and incubated for 30 minutes.</w:t>
      </w:r>
      <w:r w:rsidRPr="00960ED2">
        <w:rPr>
          <w:color w:val="000000" w:themeColor="text1"/>
          <w:shd w:val="clear" w:color="auto" w:fill="FFFFFF"/>
        </w:rPr>
        <w:t xml:space="preserve"> </w:t>
      </w:r>
      <w:r w:rsidRPr="00960ED2">
        <w:rPr>
          <w:rFonts w:eastAsia="굴림"/>
          <w:color w:val="000000" w:themeColor="text1"/>
        </w:rPr>
        <w:t xml:space="preserve">Lastly, the </w:t>
      </w:r>
      <w:r w:rsidRPr="00960ED2">
        <w:rPr>
          <w:color w:val="000000" w:themeColor="text1"/>
          <w:shd w:val="clear" w:color="auto" w:fill="FFFFFF"/>
        </w:rPr>
        <w:t>cells were strained with FACS buffer and then analyzed using a flow cytometer (</w:t>
      </w:r>
      <w:r w:rsidRPr="00960ED2">
        <w:rPr>
          <w:color w:val="000000" w:themeColor="text1"/>
          <w:spacing w:val="-6"/>
          <w:shd w:val="clear" w:color="auto" w:fill="FFFFFF"/>
        </w:rPr>
        <w:t>BD FACS verse I</w:t>
      </w:r>
      <w:r w:rsidRPr="00960ED2">
        <w:rPr>
          <w:color w:val="000000" w:themeColor="text1"/>
          <w:shd w:val="clear" w:color="auto" w:fill="FFFFFF"/>
        </w:rPr>
        <w:t>, Becton-Dickinson). The gathered data was analyzed using FlowJo software.</w:t>
      </w:r>
    </w:p>
    <w:p w14:paraId="539D35DA" w14:textId="468F56F0" w:rsidR="008526AA" w:rsidRPr="00960ED2" w:rsidRDefault="008526AA" w:rsidP="00704FC4">
      <w:pPr>
        <w:pStyle w:val="ExperimentalText"/>
        <w:rPr>
          <w:rFonts w:eastAsiaTheme="minorEastAsia"/>
          <w:color w:val="000000" w:themeColor="text1"/>
          <w:lang w:val="de-DE" w:eastAsia="ko-KR"/>
        </w:rPr>
      </w:pPr>
    </w:p>
    <w:p w14:paraId="04070331" w14:textId="119A61BF" w:rsidR="008526AA" w:rsidRPr="00960ED2" w:rsidRDefault="008526AA" w:rsidP="00704FC4">
      <w:pPr>
        <w:pStyle w:val="ExperimentalText"/>
        <w:rPr>
          <w:rFonts w:eastAsiaTheme="minorEastAsia"/>
          <w:b/>
          <w:bCs/>
          <w:color w:val="000000" w:themeColor="text1"/>
          <w:lang w:val="de-DE" w:eastAsia="ko-KR"/>
        </w:rPr>
      </w:pPr>
      <w:r w:rsidRPr="00960ED2">
        <w:rPr>
          <w:rFonts w:eastAsiaTheme="minorEastAsia"/>
          <w:b/>
          <w:bCs/>
          <w:color w:val="000000" w:themeColor="text1"/>
          <w:lang w:val="de-DE" w:eastAsia="ko-KR"/>
        </w:rPr>
        <w:t xml:space="preserve">4.11. </w:t>
      </w:r>
      <w:r w:rsidR="008447D0" w:rsidRPr="00960ED2">
        <w:rPr>
          <w:rFonts w:eastAsiaTheme="minorEastAsia"/>
          <w:b/>
          <w:bCs/>
          <w:color w:val="000000" w:themeColor="text1"/>
          <w:lang w:val="de-DE" w:eastAsia="ko-KR"/>
        </w:rPr>
        <w:t>Flow cytometry</w:t>
      </w:r>
      <w:r w:rsidRPr="00960ED2">
        <w:rPr>
          <w:rFonts w:eastAsiaTheme="minorEastAsia"/>
          <w:b/>
          <w:bCs/>
          <w:color w:val="000000" w:themeColor="text1"/>
          <w:lang w:val="de-DE" w:eastAsia="ko-KR"/>
        </w:rPr>
        <w:t xml:space="preserve"> data analysis</w:t>
      </w:r>
    </w:p>
    <w:p w14:paraId="2E29A8E5" w14:textId="3B564806" w:rsidR="00735223" w:rsidRPr="00960ED2" w:rsidRDefault="00735223" w:rsidP="00735223">
      <w:pPr>
        <w:tabs>
          <w:tab w:val="left" w:pos="1245"/>
        </w:tabs>
        <w:spacing w:line="480" w:lineRule="auto"/>
        <w:ind w:firstLineChars="50" w:firstLine="120"/>
        <w:rPr>
          <w:color w:val="000000" w:themeColor="text1"/>
        </w:rPr>
      </w:pPr>
      <w:r w:rsidRPr="00960ED2">
        <w:rPr>
          <w:color w:val="000000" w:themeColor="text1"/>
        </w:rPr>
        <w:t xml:space="preserve">FACS data were concatenated, and gating was performed using FlowJo. The dimensionality reduction was conducted from the concatenated samples by t-Stochastic neighbor embedding (tSNE) using surface markers (CD80, CD206, CD11b, and F4/80). The cell populations in the </w:t>
      </w:r>
      <w:r w:rsidRPr="00960ED2">
        <w:rPr>
          <w:color w:val="000000" w:themeColor="text1"/>
        </w:rPr>
        <w:lastRenderedPageBreak/>
        <w:t>tSNE plots were identified using FlowSom, ClusterExplorer plugins, and a cluster heatmap table (</w:t>
      </w:r>
      <w:r w:rsidRPr="00960ED2">
        <w:rPr>
          <w:b/>
          <w:bCs/>
          <w:color w:val="000000" w:themeColor="text1"/>
        </w:rPr>
        <w:t>Fig. S</w:t>
      </w:r>
      <w:r w:rsidR="001A2244" w:rsidRPr="00960ED2">
        <w:rPr>
          <w:b/>
          <w:bCs/>
          <w:color w:val="000000" w:themeColor="text1"/>
        </w:rPr>
        <w:t>10</w:t>
      </w:r>
      <w:r w:rsidRPr="00960ED2">
        <w:rPr>
          <w:color w:val="000000" w:themeColor="text1"/>
        </w:rPr>
        <w:t>), and tSNE data for each surface marker (</w:t>
      </w:r>
      <w:r w:rsidRPr="00960ED2">
        <w:rPr>
          <w:b/>
          <w:bCs/>
          <w:color w:val="000000" w:themeColor="text1"/>
        </w:rPr>
        <w:t>Fig. S</w:t>
      </w:r>
      <w:r w:rsidR="001A2244" w:rsidRPr="00960ED2">
        <w:rPr>
          <w:color w:val="000000" w:themeColor="text1"/>
        </w:rPr>
        <w:t>11</w:t>
      </w:r>
      <w:r w:rsidRPr="00960ED2">
        <w:rPr>
          <w:color w:val="000000" w:themeColor="text1"/>
        </w:rPr>
        <w:t>) was obtained</w:t>
      </w:r>
      <w:r w:rsidRPr="00960ED2">
        <w:rPr>
          <w:color w:val="000000" w:themeColor="text1"/>
        </w:rPr>
        <w:fldChar w:fldCharType="begin"/>
      </w:r>
      <w:r w:rsidRPr="00960ED2">
        <w:rPr>
          <w:color w:val="000000" w:themeColor="text1"/>
        </w:rPr>
        <w:instrText xml:space="preserve"> ADDIN EN.CITE &lt;EndNote&gt;&lt;Cite&gt;&lt;Author&gt;Ju&lt;/Author&gt;&lt;Year&gt;2020&lt;/Year&gt;&lt;RecNum&gt;324&lt;/RecNum&gt;&lt;DisplayText&gt;&lt;style face="superscript"&gt;[22a]&lt;/style&gt;&lt;/DisplayText&gt;&lt;record&gt;&lt;rec-number&gt;324&lt;/rec-number&gt;&lt;foreign-keys&gt;&lt;key app="EN" db-id="raxaszfr3vta9mezpt7xep0r2r5zdp2pwzdr" timestamp="1663920239"&gt;324&lt;/key&gt;&lt;/foreign-keys&gt;&lt;ref-type name="Journal Article"&gt;17&lt;/ref-type&gt;&lt;contributors&gt;&lt;authors&gt;&lt;author&gt;Ju, Yi&lt;/author&gt;&lt;author&gt;Cortez‐Jugo, Christina&lt;/author&gt;&lt;author&gt;Chen, Jingqu&lt;/author&gt;&lt;author&gt;Wang, Ting‐Yi&lt;/author&gt;&lt;author&gt;Mitchell, Andrew J&lt;/author&gt;&lt;author&gt;Tsantikos, Evelyn&lt;/author&gt;&lt;author&gt;Bertleff‐Zieschang, Nadja&lt;/author&gt;&lt;author&gt;Lin, Yu‐Wei&lt;/author&gt;&lt;author&gt;Song, Jiaying&lt;/author&gt;&lt;author&gt;Cheng, Yizhe&lt;/author&gt;&lt;/authors&gt;&lt;/contributors&gt;&lt;titles&gt;&lt;title&gt;Engineering of nebulized metal–phenolic capsules for controlled pulmonary deposition&lt;/title&gt;&lt;secondary-title&gt;Advanced Science&lt;/secondary-title&gt;&lt;/titles&gt;&lt;periodical&gt;&lt;full-title&gt;Advanced science&lt;/full-title&gt;&lt;abbr-1&gt;Adv. Sci.&lt;/abbr-1&gt;&lt;/periodical&gt;&lt;pages&gt;1902650&lt;/pages&gt;&lt;volume&gt;7&lt;/volume&gt;&lt;number&gt;6&lt;/number&gt;&lt;dates&gt;&lt;year&gt;2020&lt;/year&gt;&lt;/dates&gt;&lt;isbn&gt;2198-3844&lt;/isbn&gt;&lt;urls&gt;&lt;/urls&gt;&lt;/record&gt;&lt;/Cite&gt;&lt;/EndNote&gt;</w:instrText>
      </w:r>
      <w:r w:rsidRPr="00960ED2">
        <w:rPr>
          <w:color w:val="000000" w:themeColor="text1"/>
        </w:rPr>
        <w:fldChar w:fldCharType="separate"/>
      </w:r>
      <w:r w:rsidRPr="00960ED2">
        <w:rPr>
          <w:noProof/>
          <w:color w:val="000000" w:themeColor="text1"/>
          <w:vertAlign w:val="superscript"/>
        </w:rPr>
        <w:t>[22a]</w:t>
      </w:r>
      <w:r w:rsidRPr="00960ED2">
        <w:rPr>
          <w:color w:val="000000" w:themeColor="text1"/>
        </w:rPr>
        <w:fldChar w:fldCharType="end"/>
      </w:r>
      <w:r w:rsidRPr="00960ED2">
        <w:rPr>
          <w:color w:val="000000" w:themeColor="text1"/>
        </w:rPr>
        <w:t>.</w:t>
      </w:r>
    </w:p>
    <w:p w14:paraId="3F8EF3C0" w14:textId="77777777" w:rsidR="00131D58" w:rsidRPr="00960ED2" w:rsidRDefault="00131D58" w:rsidP="008C6D5F">
      <w:pPr>
        <w:pStyle w:val="MainText"/>
        <w:spacing w:line="360" w:lineRule="auto"/>
        <w:rPr>
          <w:color w:val="000000" w:themeColor="text1"/>
          <w:lang w:val="de-DE"/>
        </w:rPr>
      </w:pPr>
    </w:p>
    <w:p w14:paraId="6A29D49B" w14:textId="57DFBF40" w:rsidR="00131D58" w:rsidRPr="00960ED2" w:rsidRDefault="00131D58" w:rsidP="008C6D5F">
      <w:pPr>
        <w:pStyle w:val="Acknowledgements"/>
        <w:spacing w:line="360" w:lineRule="auto"/>
        <w:rPr>
          <w:i/>
          <w:color w:val="000000" w:themeColor="text1"/>
        </w:rPr>
      </w:pPr>
      <w:r w:rsidRPr="00960ED2">
        <w:rPr>
          <w:b/>
          <w:color w:val="000000" w:themeColor="text1"/>
        </w:rPr>
        <w:t>Supporting Information</w:t>
      </w:r>
      <w:r w:rsidRPr="00960ED2">
        <w:rPr>
          <w:i/>
          <w:color w:val="000000" w:themeColor="text1"/>
        </w:rPr>
        <w:t xml:space="preserve"> </w:t>
      </w:r>
    </w:p>
    <w:p w14:paraId="61CE1F90" w14:textId="77777777" w:rsidR="00131D58" w:rsidRPr="00960ED2" w:rsidRDefault="00131D58" w:rsidP="008C6D5F">
      <w:pPr>
        <w:pStyle w:val="Acknowledgements"/>
        <w:spacing w:line="360" w:lineRule="auto"/>
        <w:rPr>
          <w:color w:val="000000" w:themeColor="text1"/>
        </w:rPr>
      </w:pPr>
      <w:r w:rsidRPr="00960ED2">
        <w:rPr>
          <w:color w:val="000000" w:themeColor="text1"/>
        </w:rPr>
        <w:t>Supporting Information is available from the Wiley Online Library or from the author.</w:t>
      </w:r>
    </w:p>
    <w:p w14:paraId="3B9DCEAD" w14:textId="77777777" w:rsidR="00004A23" w:rsidRPr="00960ED2" w:rsidRDefault="00004A23" w:rsidP="008C6D5F">
      <w:pPr>
        <w:pStyle w:val="MainText"/>
        <w:spacing w:line="360" w:lineRule="auto"/>
        <w:rPr>
          <w:color w:val="000000" w:themeColor="text1"/>
        </w:rPr>
      </w:pPr>
    </w:p>
    <w:p w14:paraId="300E83E3" w14:textId="77777777" w:rsidR="002D16A0" w:rsidRPr="00960ED2" w:rsidRDefault="002D16A0" w:rsidP="008C6D5F">
      <w:pPr>
        <w:pStyle w:val="Head1"/>
        <w:rPr>
          <w:color w:val="000000" w:themeColor="text1"/>
        </w:rPr>
      </w:pPr>
      <w:r w:rsidRPr="00960ED2">
        <w:rPr>
          <w:color w:val="000000" w:themeColor="text1"/>
        </w:rPr>
        <w:t>Acknowledgements</w:t>
      </w:r>
    </w:p>
    <w:p w14:paraId="53C97854" w14:textId="77777777" w:rsidR="00735223" w:rsidRPr="00960ED2" w:rsidRDefault="00735223" w:rsidP="00735223">
      <w:pPr>
        <w:tabs>
          <w:tab w:val="left" w:pos="1245"/>
        </w:tabs>
        <w:spacing w:line="480" w:lineRule="auto"/>
        <w:rPr>
          <w:color w:val="000000" w:themeColor="text1"/>
        </w:rPr>
      </w:pPr>
      <w:r w:rsidRPr="00960ED2">
        <w:rPr>
          <w:color w:val="000000" w:themeColor="text1"/>
        </w:rPr>
        <w:t>S. J. and J. H designed the research plan, S. J. performed all of the experiments and analyzed the data. S. H., Y. O, K. P and S. P worked on the figures and contributed to the writing of the manuscript. S. H., W. C. provided technical support. Y. K., W. K., SY. J. and J. H. supervised the project. All authors discussed and edited the manuscript at all stages. This research was supported by Korea-England Cooperative Development Program through the National Research Foundation of Korea (NRF) funded by the Ministry of Education (NRF-2021K1A3A1A88100035) and UK medical research council (MC_PC_21012), Bio &amp; Medical Technology Development Program of the National Research Foundation (NRF) funded by the Ministry of Science &amp; ICT (2019M3A9H1103786), Korea Drug Development Fund funded by Ministry of Science and ICT, Ministry of Trade, Industry, and Energy, and Ministry of Health and Welfare (HN21C1410000021, Republic of Korea) and faculty research grant of Yonsei University College of Medicine (6-2020-0098).</w:t>
      </w:r>
    </w:p>
    <w:p w14:paraId="1D409941" w14:textId="03A3A349" w:rsidR="00C56CD4" w:rsidRPr="00960ED2" w:rsidRDefault="00C56CD4" w:rsidP="008C6D5F">
      <w:pPr>
        <w:pStyle w:val="Acknowledgements"/>
        <w:spacing w:line="360" w:lineRule="auto"/>
        <w:rPr>
          <w:b/>
          <w:color w:val="000000" w:themeColor="text1"/>
          <w:lang w:val="de-DE"/>
        </w:rPr>
      </w:pPr>
    </w:p>
    <w:p w14:paraId="37BBD813" w14:textId="674EE56B" w:rsidR="003510FE" w:rsidRPr="00960ED2" w:rsidRDefault="003510FE" w:rsidP="008C6D5F">
      <w:pPr>
        <w:pStyle w:val="Acknowledgements"/>
        <w:spacing w:line="360" w:lineRule="auto"/>
        <w:rPr>
          <w:rFonts w:eastAsiaTheme="minorEastAsia"/>
          <w:b/>
          <w:color w:val="000000" w:themeColor="text1"/>
          <w:lang w:eastAsia="ko-KR"/>
        </w:rPr>
      </w:pPr>
      <w:r w:rsidRPr="00960ED2">
        <w:rPr>
          <w:rFonts w:eastAsiaTheme="minorEastAsia"/>
          <w:b/>
          <w:color w:val="000000" w:themeColor="text1"/>
          <w:lang w:eastAsia="ko-KR"/>
        </w:rPr>
        <w:t>Conflict of Interest</w:t>
      </w:r>
    </w:p>
    <w:p w14:paraId="58C43367" w14:textId="630EFBB1" w:rsidR="003510FE" w:rsidRPr="00960ED2" w:rsidRDefault="003510FE" w:rsidP="008C6D5F">
      <w:pPr>
        <w:pStyle w:val="Acknowledgements"/>
        <w:spacing w:line="360" w:lineRule="auto"/>
        <w:rPr>
          <w:rFonts w:eastAsiaTheme="minorEastAsia"/>
          <w:bCs/>
          <w:color w:val="000000" w:themeColor="text1"/>
          <w:lang w:eastAsia="ko-KR"/>
        </w:rPr>
      </w:pPr>
      <w:r w:rsidRPr="00960ED2">
        <w:rPr>
          <w:rFonts w:eastAsiaTheme="minorEastAsia"/>
          <w:bCs/>
          <w:color w:val="000000" w:themeColor="text1"/>
          <w:lang w:eastAsia="ko-KR"/>
        </w:rPr>
        <w:t>The authors declare that they have no conflict of interest.</w:t>
      </w:r>
    </w:p>
    <w:p w14:paraId="50DAA2D8" w14:textId="77777777" w:rsidR="003510FE" w:rsidRPr="00960ED2" w:rsidRDefault="003510FE" w:rsidP="008C6D5F">
      <w:pPr>
        <w:pStyle w:val="Acknowledgements"/>
        <w:spacing w:line="360" w:lineRule="auto"/>
        <w:rPr>
          <w:rFonts w:eastAsiaTheme="minorEastAsia"/>
          <w:bCs/>
          <w:color w:val="000000" w:themeColor="text1"/>
          <w:lang w:eastAsia="ko-KR"/>
        </w:rPr>
      </w:pPr>
    </w:p>
    <w:p w14:paraId="524417EC" w14:textId="77777777" w:rsidR="00004A23" w:rsidRPr="00960ED2" w:rsidRDefault="00004A23" w:rsidP="008C6D5F">
      <w:pPr>
        <w:pStyle w:val="dates"/>
        <w:spacing w:line="360" w:lineRule="auto"/>
        <w:rPr>
          <w:color w:val="000000" w:themeColor="text1"/>
        </w:rPr>
      </w:pPr>
      <w:r w:rsidRPr="00960ED2">
        <w:rPr>
          <w:color w:val="000000" w:themeColor="text1"/>
        </w:rPr>
        <w:t>Received: ((will be filled in by the editorial staff))</w:t>
      </w:r>
      <w:r w:rsidRPr="00960ED2">
        <w:rPr>
          <w:color w:val="000000" w:themeColor="text1"/>
        </w:rPr>
        <w:br/>
        <w:t>Revised: ((will be filled in by the editorial staff))</w:t>
      </w:r>
      <w:r w:rsidRPr="00960ED2">
        <w:rPr>
          <w:color w:val="000000" w:themeColor="text1"/>
        </w:rPr>
        <w:br/>
        <w:t>Published online: ((will be filled in by the editorial staff))</w:t>
      </w:r>
    </w:p>
    <w:p w14:paraId="19569340" w14:textId="77777777" w:rsidR="00004A23" w:rsidRPr="00960ED2" w:rsidRDefault="00004A23" w:rsidP="008C6D5F">
      <w:pPr>
        <w:pStyle w:val="MainText"/>
        <w:spacing w:line="360" w:lineRule="auto"/>
        <w:rPr>
          <w:color w:val="000000" w:themeColor="text1"/>
        </w:rPr>
      </w:pPr>
    </w:p>
    <w:p w14:paraId="295BC1E9" w14:textId="77777777" w:rsidR="00FE4D5F" w:rsidRPr="00960ED2" w:rsidRDefault="00FE4D5F" w:rsidP="008C6D5F">
      <w:pPr>
        <w:pStyle w:val="MainText"/>
        <w:spacing w:line="360" w:lineRule="auto"/>
        <w:rPr>
          <w:b/>
          <w:bCs/>
          <w:color w:val="000000" w:themeColor="text1"/>
        </w:rPr>
      </w:pPr>
      <w:r w:rsidRPr="00960ED2">
        <w:rPr>
          <w:b/>
          <w:bCs/>
          <w:color w:val="000000" w:themeColor="text1"/>
        </w:rPr>
        <w:t>References</w:t>
      </w:r>
    </w:p>
    <w:p w14:paraId="2A58E7AD" w14:textId="504623D5" w:rsidR="00FF27A4" w:rsidRPr="00960ED2" w:rsidRDefault="00FF27A4" w:rsidP="00FF27A4">
      <w:pPr>
        <w:pStyle w:val="EndNoteBibliography"/>
        <w:ind w:left="720" w:hanging="720"/>
        <w:rPr>
          <w:color w:val="000000" w:themeColor="text1"/>
        </w:rPr>
      </w:pPr>
      <w:r w:rsidRPr="00960ED2">
        <w:rPr>
          <w:color w:val="000000" w:themeColor="text1"/>
        </w:rPr>
        <w:t>[1]</w:t>
      </w:r>
      <w:r w:rsidRPr="00960ED2">
        <w:rPr>
          <w:color w:val="000000" w:themeColor="text1"/>
        </w:rPr>
        <w:tab/>
        <w:t xml:space="preserve">a) M. W. Konstan, P. J. Byard, C. L. Hoppel, P. B. Davis, </w:t>
      </w:r>
      <w:r w:rsidRPr="00960ED2">
        <w:rPr>
          <w:i/>
          <w:color w:val="000000" w:themeColor="text1"/>
        </w:rPr>
        <w:t>N. Engl. J. Med.</w:t>
      </w:r>
      <w:r w:rsidRPr="00960ED2">
        <w:rPr>
          <w:color w:val="000000" w:themeColor="text1"/>
        </w:rPr>
        <w:t xml:space="preserve"> </w:t>
      </w:r>
      <w:r w:rsidRPr="00960ED2">
        <w:rPr>
          <w:b/>
          <w:color w:val="000000" w:themeColor="text1"/>
        </w:rPr>
        <w:t>1995</w:t>
      </w:r>
      <w:r w:rsidRPr="00960ED2">
        <w:rPr>
          <w:color w:val="000000" w:themeColor="text1"/>
        </w:rPr>
        <w:t xml:space="preserve">, 332, 848; b) J. S. Kim, J. Y. Lee, J. W. Yang, K. H. Lee, M. Effenberger, W. Szpirt, A. </w:t>
      </w:r>
      <w:r w:rsidRPr="00960ED2">
        <w:rPr>
          <w:color w:val="000000" w:themeColor="text1"/>
        </w:rPr>
        <w:lastRenderedPageBreak/>
        <w:t xml:space="preserve">Kronbichler, J. I. Shin, </w:t>
      </w:r>
      <w:r w:rsidRPr="00960ED2">
        <w:rPr>
          <w:i/>
          <w:color w:val="000000" w:themeColor="text1"/>
        </w:rPr>
        <w:t>Theranostics</w:t>
      </w:r>
      <w:r w:rsidRPr="00960ED2">
        <w:rPr>
          <w:color w:val="000000" w:themeColor="text1"/>
        </w:rPr>
        <w:t xml:space="preserve"> </w:t>
      </w:r>
      <w:r w:rsidRPr="00960ED2">
        <w:rPr>
          <w:b/>
          <w:color w:val="000000" w:themeColor="text1"/>
        </w:rPr>
        <w:t>2021</w:t>
      </w:r>
      <w:r w:rsidRPr="00960ED2">
        <w:rPr>
          <w:color w:val="000000" w:themeColor="text1"/>
        </w:rPr>
        <w:t xml:space="preserve">, 11, 316; c) P. P. Ogger, A. J. Byrne, </w:t>
      </w:r>
      <w:r w:rsidRPr="00960ED2">
        <w:rPr>
          <w:i/>
          <w:color w:val="000000" w:themeColor="text1"/>
        </w:rPr>
        <w:t>Mucosal Immunol</w:t>
      </w:r>
      <w:r w:rsidR="000E4D55" w:rsidRPr="00960ED2">
        <w:rPr>
          <w:i/>
          <w:color w:val="000000" w:themeColor="text1"/>
        </w:rPr>
        <w:t>.</w:t>
      </w:r>
      <w:r w:rsidRPr="00960ED2">
        <w:rPr>
          <w:color w:val="000000" w:themeColor="text1"/>
        </w:rPr>
        <w:t xml:space="preserve"> </w:t>
      </w:r>
      <w:r w:rsidRPr="00960ED2">
        <w:rPr>
          <w:b/>
          <w:color w:val="000000" w:themeColor="text1"/>
        </w:rPr>
        <w:t>2021</w:t>
      </w:r>
      <w:r w:rsidRPr="00960ED2">
        <w:rPr>
          <w:color w:val="000000" w:themeColor="text1"/>
        </w:rPr>
        <w:t>, 14, 282.</w:t>
      </w:r>
    </w:p>
    <w:p w14:paraId="2FBC9DD5" w14:textId="77777777" w:rsidR="00FF27A4" w:rsidRPr="00960ED2" w:rsidRDefault="00FF27A4" w:rsidP="00FF27A4">
      <w:pPr>
        <w:pStyle w:val="EndNoteBibliography"/>
        <w:ind w:left="720" w:hanging="720"/>
        <w:rPr>
          <w:color w:val="000000" w:themeColor="text1"/>
        </w:rPr>
      </w:pPr>
      <w:r w:rsidRPr="00960ED2">
        <w:rPr>
          <w:color w:val="000000" w:themeColor="text1"/>
        </w:rPr>
        <w:t>[2]</w:t>
      </w:r>
      <w:r w:rsidRPr="00960ED2">
        <w:rPr>
          <w:color w:val="000000" w:themeColor="text1"/>
        </w:rPr>
        <w:tab/>
        <w:t xml:space="preserve">a) A. Kosyreva, D. Dzhalilova, A. Lokhonina, P. Vishnyakova, T. Fatkhudinov, </w:t>
      </w:r>
      <w:r w:rsidRPr="00960ED2">
        <w:rPr>
          <w:i/>
          <w:color w:val="000000" w:themeColor="text1"/>
        </w:rPr>
        <w:t>Front. Immunol.</w:t>
      </w:r>
      <w:r w:rsidRPr="00960ED2">
        <w:rPr>
          <w:color w:val="000000" w:themeColor="text1"/>
        </w:rPr>
        <w:t xml:space="preserve"> </w:t>
      </w:r>
      <w:r w:rsidRPr="00960ED2">
        <w:rPr>
          <w:b/>
          <w:color w:val="000000" w:themeColor="text1"/>
        </w:rPr>
        <w:t>2021</w:t>
      </w:r>
      <w:r w:rsidRPr="00960ED2">
        <w:rPr>
          <w:color w:val="000000" w:themeColor="text1"/>
        </w:rPr>
        <w:t xml:space="preserve">, 12, 682871; b) E. Y. Bissonnette, J.-F. Lauzon-Joset, J. S. Debley, S. F. Ziegler, </w:t>
      </w:r>
      <w:r w:rsidRPr="00960ED2">
        <w:rPr>
          <w:i/>
          <w:color w:val="000000" w:themeColor="text1"/>
        </w:rPr>
        <w:t>Front. Immunol.</w:t>
      </w:r>
      <w:r w:rsidRPr="00960ED2">
        <w:rPr>
          <w:color w:val="000000" w:themeColor="text1"/>
        </w:rPr>
        <w:t xml:space="preserve"> </w:t>
      </w:r>
      <w:r w:rsidRPr="00960ED2">
        <w:rPr>
          <w:b/>
          <w:color w:val="000000" w:themeColor="text1"/>
        </w:rPr>
        <w:t>2020</w:t>
      </w:r>
      <w:r w:rsidRPr="00960ED2">
        <w:rPr>
          <w:color w:val="000000" w:themeColor="text1"/>
        </w:rPr>
        <w:t>, 11, 583042.</w:t>
      </w:r>
    </w:p>
    <w:p w14:paraId="71FFC0E1" w14:textId="625FD065" w:rsidR="00FF27A4" w:rsidRPr="00960ED2" w:rsidRDefault="00FF27A4" w:rsidP="00FF27A4">
      <w:pPr>
        <w:pStyle w:val="EndNoteBibliography"/>
        <w:ind w:left="720" w:hanging="720"/>
        <w:rPr>
          <w:color w:val="000000" w:themeColor="text1"/>
        </w:rPr>
      </w:pPr>
      <w:r w:rsidRPr="00960ED2">
        <w:rPr>
          <w:color w:val="000000" w:themeColor="text1"/>
        </w:rPr>
        <w:t>[3]</w:t>
      </w:r>
      <w:r w:rsidRPr="00960ED2">
        <w:rPr>
          <w:color w:val="000000" w:themeColor="text1"/>
        </w:rPr>
        <w:tab/>
        <w:t xml:space="preserve">a) D. C. Fajgenbaum, C. H. June, </w:t>
      </w:r>
      <w:r w:rsidRPr="00960ED2">
        <w:rPr>
          <w:i/>
          <w:color w:val="000000" w:themeColor="text1"/>
        </w:rPr>
        <w:t>N. Engl. J. Med.</w:t>
      </w:r>
      <w:r w:rsidRPr="00960ED2">
        <w:rPr>
          <w:color w:val="000000" w:themeColor="text1"/>
        </w:rPr>
        <w:t xml:space="preserve"> </w:t>
      </w:r>
      <w:r w:rsidRPr="00960ED2">
        <w:rPr>
          <w:b/>
          <w:color w:val="000000" w:themeColor="text1"/>
        </w:rPr>
        <w:t>2020</w:t>
      </w:r>
      <w:r w:rsidRPr="00960ED2">
        <w:rPr>
          <w:color w:val="000000" w:themeColor="text1"/>
        </w:rPr>
        <w:t xml:space="preserve">, 383, 2255; b) T. T. Braga, J. S. H. Agudelo, N. O. S. Camara, </w:t>
      </w:r>
      <w:r w:rsidRPr="00960ED2">
        <w:rPr>
          <w:i/>
          <w:color w:val="000000" w:themeColor="text1"/>
        </w:rPr>
        <w:t>Front. Immunol.</w:t>
      </w:r>
      <w:r w:rsidRPr="00960ED2">
        <w:rPr>
          <w:color w:val="000000" w:themeColor="text1"/>
        </w:rPr>
        <w:t xml:space="preserve"> </w:t>
      </w:r>
      <w:r w:rsidRPr="00960ED2">
        <w:rPr>
          <w:b/>
          <w:color w:val="000000" w:themeColor="text1"/>
        </w:rPr>
        <w:t>2015</w:t>
      </w:r>
      <w:r w:rsidRPr="00960ED2">
        <w:rPr>
          <w:color w:val="000000" w:themeColor="text1"/>
        </w:rPr>
        <w:t xml:space="preserve">, 6, 602; c) M. Lech, H.-J. Anders, </w:t>
      </w:r>
      <w:r w:rsidRPr="00960ED2">
        <w:rPr>
          <w:i/>
          <w:color w:val="000000" w:themeColor="text1"/>
        </w:rPr>
        <w:t>Biochim</w:t>
      </w:r>
      <w:r w:rsidR="000E4D55" w:rsidRPr="00960ED2">
        <w:rPr>
          <w:i/>
          <w:color w:val="000000" w:themeColor="text1"/>
        </w:rPr>
        <w:t>.</w:t>
      </w:r>
      <w:r w:rsidRPr="00960ED2">
        <w:rPr>
          <w:i/>
          <w:color w:val="000000" w:themeColor="text1"/>
        </w:rPr>
        <w:t xml:space="preserve"> Biophys</w:t>
      </w:r>
      <w:r w:rsidR="000E4D55" w:rsidRPr="00960ED2">
        <w:rPr>
          <w:i/>
          <w:color w:val="000000" w:themeColor="text1"/>
        </w:rPr>
        <w:t>.</w:t>
      </w:r>
      <w:r w:rsidRPr="00960ED2">
        <w:rPr>
          <w:i/>
          <w:color w:val="000000" w:themeColor="text1"/>
        </w:rPr>
        <w:t xml:space="preserve"> Acta -Mol</w:t>
      </w:r>
      <w:r w:rsidR="00960ED2" w:rsidRPr="00960ED2">
        <w:rPr>
          <w:i/>
          <w:color w:val="000000" w:themeColor="text1"/>
        </w:rPr>
        <w:t>.</w:t>
      </w:r>
      <w:r w:rsidRPr="00960ED2">
        <w:rPr>
          <w:i/>
          <w:color w:val="000000" w:themeColor="text1"/>
        </w:rPr>
        <w:t xml:space="preserve"> Basis</w:t>
      </w:r>
      <w:r w:rsidR="00960ED2" w:rsidRPr="00960ED2">
        <w:rPr>
          <w:i/>
          <w:color w:val="000000" w:themeColor="text1"/>
        </w:rPr>
        <w:t>.</w:t>
      </w:r>
      <w:r w:rsidRPr="00960ED2">
        <w:rPr>
          <w:i/>
          <w:color w:val="000000" w:themeColor="text1"/>
        </w:rPr>
        <w:t xml:space="preserve"> Dis</w:t>
      </w:r>
      <w:r w:rsidR="00960ED2" w:rsidRPr="00960ED2">
        <w:rPr>
          <w:i/>
          <w:color w:val="000000" w:themeColor="text1"/>
        </w:rPr>
        <w:t>.</w:t>
      </w:r>
      <w:r w:rsidRPr="00960ED2">
        <w:rPr>
          <w:color w:val="000000" w:themeColor="text1"/>
        </w:rPr>
        <w:t xml:space="preserve"> </w:t>
      </w:r>
      <w:r w:rsidRPr="00960ED2">
        <w:rPr>
          <w:b/>
          <w:color w:val="000000" w:themeColor="text1"/>
        </w:rPr>
        <w:t>2013</w:t>
      </w:r>
      <w:r w:rsidRPr="00960ED2">
        <w:rPr>
          <w:color w:val="000000" w:themeColor="text1"/>
        </w:rPr>
        <w:t>, 1832, 989.</w:t>
      </w:r>
    </w:p>
    <w:p w14:paraId="7B976308" w14:textId="77777777" w:rsidR="00FF27A4" w:rsidRPr="00960ED2" w:rsidRDefault="00FF27A4" w:rsidP="00FF27A4">
      <w:pPr>
        <w:pStyle w:val="EndNoteBibliography"/>
        <w:ind w:left="720" w:hanging="720"/>
        <w:rPr>
          <w:color w:val="000000" w:themeColor="text1"/>
        </w:rPr>
      </w:pPr>
      <w:r w:rsidRPr="00960ED2">
        <w:rPr>
          <w:color w:val="000000" w:themeColor="text1"/>
        </w:rPr>
        <w:t>[4]</w:t>
      </w:r>
      <w:r w:rsidRPr="00960ED2">
        <w:rPr>
          <w:color w:val="000000" w:themeColor="text1"/>
        </w:rPr>
        <w:tab/>
        <w:t xml:space="preserve">a) A. Andersson-Sjöland, C. G. De Alba, K. Nihlberg, C. Becerril, R. Ramírez, A. Pardo, G. Westergren-Thorsson, M. Selman, </w:t>
      </w:r>
      <w:r w:rsidRPr="00960ED2">
        <w:rPr>
          <w:i/>
          <w:color w:val="000000" w:themeColor="text1"/>
        </w:rPr>
        <w:t>Int. J. Biochem. Cell Biol.</w:t>
      </w:r>
      <w:r w:rsidRPr="00960ED2">
        <w:rPr>
          <w:color w:val="000000" w:themeColor="text1"/>
        </w:rPr>
        <w:t xml:space="preserve"> </w:t>
      </w:r>
      <w:r w:rsidRPr="00960ED2">
        <w:rPr>
          <w:b/>
          <w:color w:val="000000" w:themeColor="text1"/>
        </w:rPr>
        <w:t>2008</w:t>
      </w:r>
      <w:r w:rsidRPr="00960ED2">
        <w:rPr>
          <w:color w:val="000000" w:themeColor="text1"/>
        </w:rPr>
        <w:t xml:space="preserve">, 40, 2129; b) T. E. King Jr, A. Pardo, M. Selman, </w:t>
      </w:r>
      <w:r w:rsidRPr="00960ED2">
        <w:rPr>
          <w:i/>
          <w:color w:val="000000" w:themeColor="text1"/>
        </w:rPr>
        <w:t>The Lancet</w:t>
      </w:r>
      <w:r w:rsidRPr="00960ED2">
        <w:rPr>
          <w:color w:val="000000" w:themeColor="text1"/>
        </w:rPr>
        <w:t xml:space="preserve"> </w:t>
      </w:r>
      <w:r w:rsidRPr="00960ED2">
        <w:rPr>
          <w:b/>
          <w:color w:val="000000" w:themeColor="text1"/>
        </w:rPr>
        <w:t>2011</w:t>
      </w:r>
      <w:r w:rsidRPr="00960ED2">
        <w:rPr>
          <w:color w:val="000000" w:themeColor="text1"/>
        </w:rPr>
        <w:t>, 378, 1949.</w:t>
      </w:r>
    </w:p>
    <w:p w14:paraId="79BF2E4D" w14:textId="77777777" w:rsidR="00FF27A4" w:rsidRPr="00960ED2" w:rsidRDefault="00FF27A4" w:rsidP="00FF27A4">
      <w:pPr>
        <w:pStyle w:val="EndNoteBibliography"/>
        <w:ind w:left="720" w:hanging="720"/>
        <w:rPr>
          <w:color w:val="000000" w:themeColor="text1"/>
        </w:rPr>
      </w:pPr>
      <w:r w:rsidRPr="00960ED2">
        <w:rPr>
          <w:color w:val="000000" w:themeColor="text1"/>
        </w:rPr>
        <w:t>[5]</w:t>
      </w:r>
      <w:r w:rsidRPr="00960ED2">
        <w:rPr>
          <w:color w:val="000000" w:themeColor="text1"/>
        </w:rPr>
        <w:tab/>
        <w:t xml:space="preserve">a) H. Ying, M. Fang, Q. Q. Hang, Y. Chen, X. Qian, M. Chen, </w:t>
      </w:r>
      <w:r w:rsidRPr="00960ED2">
        <w:rPr>
          <w:i/>
          <w:color w:val="000000" w:themeColor="text1"/>
        </w:rPr>
        <w:t>J. Cell. Mol. Med.</w:t>
      </w:r>
      <w:r w:rsidRPr="00960ED2">
        <w:rPr>
          <w:color w:val="000000" w:themeColor="text1"/>
        </w:rPr>
        <w:t xml:space="preserve"> </w:t>
      </w:r>
      <w:r w:rsidRPr="00960ED2">
        <w:rPr>
          <w:b/>
          <w:color w:val="000000" w:themeColor="text1"/>
        </w:rPr>
        <w:t>2021</w:t>
      </w:r>
      <w:r w:rsidRPr="00960ED2">
        <w:rPr>
          <w:color w:val="000000" w:themeColor="text1"/>
        </w:rPr>
        <w:t xml:space="preserve">, 25, 8662; b) X. Sang, Y. Wang, Z. Xue, D. Qi, G. Fan, F. Tian, Y. Zhu, J. Yang, </w:t>
      </w:r>
      <w:r w:rsidRPr="00960ED2">
        <w:rPr>
          <w:i/>
          <w:color w:val="000000" w:themeColor="text1"/>
        </w:rPr>
        <w:t>Front. Immunol.</w:t>
      </w:r>
      <w:r w:rsidRPr="00960ED2">
        <w:rPr>
          <w:color w:val="000000" w:themeColor="text1"/>
        </w:rPr>
        <w:t xml:space="preserve"> </w:t>
      </w:r>
      <w:r w:rsidRPr="00960ED2">
        <w:rPr>
          <w:b/>
          <w:color w:val="000000" w:themeColor="text1"/>
        </w:rPr>
        <w:t>2021</w:t>
      </w:r>
      <w:r w:rsidRPr="00960ED2">
        <w:rPr>
          <w:color w:val="000000" w:themeColor="text1"/>
        </w:rPr>
        <w:t xml:space="preserve">, 12, 613907; c) A. J. Byrne, T. M. Maher, C. M. Lloyd, </w:t>
      </w:r>
      <w:r w:rsidRPr="00960ED2">
        <w:rPr>
          <w:i/>
          <w:color w:val="000000" w:themeColor="text1"/>
        </w:rPr>
        <w:t>Trends Mol. Med.</w:t>
      </w:r>
      <w:r w:rsidRPr="00960ED2">
        <w:rPr>
          <w:color w:val="000000" w:themeColor="text1"/>
        </w:rPr>
        <w:t xml:space="preserve"> </w:t>
      </w:r>
      <w:r w:rsidRPr="00960ED2">
        <w:rPr>
          <w:b/>
          <w:color w:val="000000" w:themeColor="text1"/>
        </w:rPr>
        <w:t>2016</w:t>
      </w:r>
      <w:r w:rsidRPr="00960ED2">
        <w:rPr>
          <w:color w:val="000000" w:themeColor="text1"/>
        </w:rPr>
        <w:t xml:space="preserve">, 22, 303; d) F. Hou, K. Xiao, L. Tang, L. Xie, </w:t>
      </w:r>
      <w:r w:rsidRPr="00960ED2">
        <w:rPr>
          <w:i/>
          <w:color w:val="000000" w:themeColor="text1"/>
        </w:rPr>
        <w:t>Front. Immunol.</w:t>
      </w:r>
      <w:r w:rsidRPr="00960ED2">
        <w:rPr>
          <w:color w:val="000000" w:themeColor="text1"/>
        </w:rPr>
        <w:t xml:space="preserve"> </w:t>
      </w:r>
      <w:r w:rsidRPr="00960ED2">
        <w:rPr>
          <w:b/>
          <w:color w:val="000000" w:themeColor="text1"/>
        </w:rPr>
        <w:t>2021</w:t>
      </w:r>
      <w:r w:rsidRPr="00960ED2">
        <w:rPr>
          <w:color w:val="000000" w:themeColor="text1"/>
        </w:rPr>
        <w:t xml:space="preserve">, 12, 753940; e) A. J. Byrne, S. A. Mathie, L. G. Gregory, C. M. Lloyd, </w:t>
      </w:r>
      <w:r w:rsidRPr="00960ED2">
        <w:rPr>
          <w:i/>
          <w:color w:val="000000" w:themeColor="text1"/>
        </w:rPr>
        <w:t>Thorax</w:t>
      </w:r>
      <w:r w:rsidRPr="00960ED2">
        <w:rPr>
          <w:color w:val="000000" w:themeColor="text1"/>
        </w:rPr>
        <w:t xml:space="preserve"> </w:t>
      </w:r>
      <w:r w:rsidRPr="00960ED2">
        <w:rPr>
          <w:b/>
          <w:color w:val="000000" w:themeColor="text1"/>
        </w:rPr>
        <w:t>2015</w:t>
      </w:r>
      <w:r w:rsidRPr="00960ED2">
        <w:rPr>
          <w:color w:val="000000" w:themeColor="text1"/>
        </w:rPr>
        <w:t>, 70, 1189.</w:t>
      </w:r>
    </w:p>
    <w:p w14:paraId="36603EAD" w14:textId="77777777" w:rsidR="00FF27A4" w:rsidRPr="00960ED2" w:rsidRDefault="00FF27A4" w:rsidP="00FF27A4">
      <w:pPr>
        <w:pStyle w:val="EndNoteBibliography"/>
        <w:ind w:left="720" w:hanging="720"/>
        <w:rPr>
          <w:color w:val="000000" w:themeColor="text1"/>
        </w:rPr>
      </w:pPr>
      <w:r w:rsidRPr="00960ED2">
        <w:rPr>
          <w:color w:val="000000" w:themeColor="text1"/>
        </w:rPr>
        <w:t>[6]</w:t>
      </w:r>
      <w:r w:rsidRPr="00960ED2">
        <w:rPr>
          <w:color w:val="000000" w:themeColor="text1"/>
        </w:rPr>
        <w:tab/>
        <w:t xml:space="preserve">H. Kim, Y.-H. Choi, S. J. Park, S. Y. Lee, S. J. Kim, I. Jou, K. H. Kook, </w:t>
      </w:r>
      <w:r w:rsidRPr="00960ED2">
        <w:rPr>
          <w:i/>
          <w:color w:val="000000" w:themeColor="text1"/>
        </w:rPr>
        <w:t>Invest. Ophthalmol. Vis. Sci.</w:t>
      </w:r>
      <w:r w:rsidRPr="00960ED2">
        <w:rPr>
          <w:color w:val="000000" w:themeColor="text1"/>
        </w:rPr>
        <w:t xml:space="preserve"> </w:t>
      </w:r>
      <w:r w:rsidRPr="00960ED2">
        <w:rPr>
          <w:b/>
          <w:color w:val="000000" w:themeColor="text1"/>
        </w:rPr>
        <w:t>2010</w:t>
      </w:r>
      <w:r w:rsidRPr="00960ED2">
        <w:rPr>
          <w:color w:val="000000" w:themeColor="text1"/>
        </w:rPr>
        <w:t>, 51, 3061.</w:t>
      </w:r>
    </w:p>
    <w:p w14:paraId="255152AF" w14:textId="77777777" w:rsidR="00FF27A4" w:rsidRPr="00960ED2" w:rsidRDefault="00FF27A4" w:rsidP="00FF27A4">
      <w:pPr>
        <w:pStyle w:val="EndNoteBibliography"/>
        <w:ind w:left="720" w:hanging="720"/>
        <w:rPr>
          <w:color w:val="000000" w:themeColor="text1"/>
        </w:rPr>
      </w:pPr>
      <w:r w:rsidRPr="00960ED2">
        <w:rPr>
          <w:color w:val="000000" w:themeColor="text1"/>
        </w:rPr>
        <w:t>[7]</w:t>
      </w:r>
      <w:r w:rsidRPr="00960ED2">
        <w:rPr>
          <w:color w:val="000000" w:themeColor="text1"/>
        </w:rPr>
        <w:tab/>
        <w:t xml:space="preserve">a) R. Li, Y. Jia, X. Kong, Y. Nie, Y. Deng, Y. Liu, </w:t>
      </w:r>
      <w:r w:rsidRPr="00960ED2">
        <w:rPr>
          <w:i/>
          <w:color w:val="000000" w:themeColor="text1"/>
        </w:rPr>
        <w:t>J. Control. Release</w:t>
      </w:r>
      <w:r w:rsidRPr="00960ED2">
        <w:rPr>
          <w:color w:val="000000" w:themeColor="text1"/>
        </w:rPr>
        <w:t xml:space="preserve"> </w:t>
      </w:r>
      <w:r w:rsidRPr="00960ED2">
        <w:rPr>
          <w:b/>
          <w:color w:val="000000" w:themeColor="text1"/>
        </w:rPr>
        <w:t>2022</w:t>
      </w:r>
      <w:r w:rsidRPr="00960ED2">
        <w:rPr>
          <w:color w:val="000000" w:themeColor="text1"/>
        </w:rPr>
        <w:t xml:space="preserve">, 348, 95; b) L. Richeldi, R. M. Du Bois, G. Raghu, A. Azuma, K. K. Brown, U. Costabel, V. Cottin, K. R. Flaherty, D. M. Hansell, Y. Inoue, </w:t>
      </w:r>
      <w:r w:rsidRPr="00960ED2">
        <w:rPr>
          <w:i/>
          <w:color w:val="000000" w:themeColor="text1"/>
        </w:rPr>
        <w:t>N. Engl. J. Med.</w:t>
      </w:r>
      <w:r w:rsidRPr="00960ED2">
        <w:rPr>
          <w:color w:val="000000" w:themeColor="text1"/>
        </w:rPr>
        <w:t xml:space="preserve"> </w:t>
      </w:r>
      <w:r w:rsidRPr="00960ED2">
        <w:rPr>
          <w:b/>
          <w:color w:val="000000" w:themeColor="text1"/>
        </w:rPr>
        <w:t>2014</w:t>
      </w:r>
      <w:r w:rsidRPr="00960ED2">
        <w:rPr>
          <w:color w:val="000000" w:themeColor="text1"/>
        </w:rPr>
        <w:t>, 370, 2071.</w:t>
      </w:r>
    </w:p>
    <w:p w14:paraId="3BDDC344" w14:textId="77777777" w:rsidR="00FF27A4" w:rsidRPr="00960ED2" w:rsidRDefault="00FF27A4" w:rsidP="00FF27A4">
      <w:pPr>
        <w:pStyle w:val="EndNoteBibliography"/>
        <w:ind w:left="720" w:hanging="720"/>
        <w:rPr>
          <w:color w:val="000000" w:themeColor="text1"/>
        </w:rPr>
      </w:pPr>
      <w:r w:rsidRPr="00960ED2">
        <w:rPr>
          <w:color w:val="000000" w:themeColor="text1"/>
        </w:rPr>
        <w:t>[8]</w:t>
      </w:r>
      <w:r w:rsidRPr="00960ED2">
        <w:rPr>
          <w:color w:val="000000" w:themeColor="text1"/>
        </w:rPr>
        <w:tab/>
        <w:t xml:space="preserve">a) J. S. Patton, P. R. Byron, </w:t>
      </w:r>
      <w:r w:rsidRPr="00960ED2">
        <w:rPr>
          <w:i/>
          <w:color w:val="000000" w:themeColor="text1"/>
        </w:rPr>
        <w:t>Nat. Rev. Drug Discov.</w:t>
      </w:r>
      <w:r w:rsidRPr="00960ED2">
        <w:rPr>
          <w:color w:val="000000" w:themeColor="text1"/>
        </w:rPr>
        <w:t xml:space="preserve"> </w:t>
      </w:r>
      <w:r w:rsidRPr="00960ED2">
        <w:rPr>
          <w:b/>
          <w:color w:val="000000" w:themeColor="text1"/>
        </w:rPr>
        <w:t>2007</w:t>
      </w:r>
      <w:r w:rsidRPr="00960ED2">
        <w:rPr>
          <w:color w:val="000000" w:themeColor="text1"/>
        </w:rPr>
        <w:t xml:space="preserve">, 6, 67; b) L. Ding, S. Tang, T. A. Wyatt, D. L. Knoell, D. Oupický, </w:t>
      </w:r>
      <w:r w:rsidRPr="00960ED2">
        <w:rPr>
          <w:i/>
          <w:color w:val="000000" w:themeColor="text1"/>
        </w:rPr>
        <w:t>J. Control. Release</w:t>
      </w:r>
      <w:r w:rsidRPr="00960ED2">
        <w:rPr>
          <w:color w:val="000000" w:themeColor="text1"/>
        </w:rPr>
        <w:t xml:space="preserve"> </w:t>
      </w:r>
      <w:r w:rsidRPr="00960ED2">
        <w:rPr>
          <w:b/>
          <w:color w:val="000000" w:themeColor="text1"/>
        </w:rPr>
        <w:t>2021</w:t>
      </w:r>
      <w:r w:rsidRPr="00960ED2">
        <w:rPr>
          <w:color w:val="000000" w:themeColor="text1"/>
        </w:rPr>
        <w:t>, 330, 977.</w:t>
      </w:r>
    </w:p>
    <w:p w14:paraId="4598CA50" w14:textId="63A646B4" w:rsidR="00FF27A4" w:rsidRPr="00960ED2" w:rsidRDefault="00FF27A4" w:rsidP="00FF27A4">
      <w:pPr>
        <w:pStyle w:val="EndNoteBibliography"/>
        <w:ind w:left="720" w:hanging="720"/>
        <w:rPr>
          <w:color w:val="000000" w:themeColor="text1"/>
        </w:rPr>
      </w:pPr>
      <w:r w:rsidRPr="00960ED2">
        <w:rPr>
          <w:color w:val="000000" w:themeColor="text1"/>
        </w:rPr>
        <w:t>[9]</w:t>
      </w:r>
      <w:r w:rsidRPr="00960ED2">
        <w:rPr>
          <w:color w:val="000000" w:themeColor="text1"/>
        </w:rPr>
        <w:tab/>
        <w:t xml:space="preserve">a) J. L. Perry, S. Tian, N. Sengottuvel, E. B. Harrison, B. K. Gorentla, C. H. Kapadia, N. Cheng, J. C. Luft, J. P.-Y. Ting, J. M. DeSimone, </w:t>
      </w:r>
      <w:r w:rsidRPr="00960ED2">
        <w:rPr>
          <w:i/>
          <w:color w:val="000000" w:themeColor="text1"/>
        </w:rPr>
        <w:t>ACS nano</w:t>
      </w:r>
      <w:r w:rsidRPr="00960ED2">
        <w:rPr>
          <w:color w:val="000000" w:themeColor="text1"/>
        </w:rPr>
        <w:t xml:space="preserve"> </w:t>
      </w:r>
      <w:r w:rsidRPr="00960ED2">
        <w:rPr>
          <w:b/>
          <w:color w:val="000000" w:themeColor="text1"/>
        </w:rPr>
        <w:t>2020</w:t>
      </w:r>
      <w:r w:rsidRPr="00960ED2">
        <w:rPr>
          <w:color w:val="000000" w:themeColor="text1"/>
        </w:rPr>
        <w:t xml:space="preserve">, 14, 7200; b) G. Kim, Y. Lee, J. Ha, S. Han, M. Lee, </w:t>
      </w:r>
      <w:r w:rsidRPr="00960ED2">
        <w:rPr>
          <w:i/>
          <w:color w:val="000000" w:themeColor="text1"/>
        </w:rPr>
        <w:t>J. Control. Release</w:t>
      </w:r>
      <w:r w:rsidRPr="00960ED2">
        <w:rPr>
          <w:color w:val="000000" w:themeColor="text1"/>
        </w:rPr>
        <w:t xml:space="preserve"> </w:t>
      </w:r>
      <w:r w:rsidRPr="00960ED2">
        <w:rPr>
          <w:b/>
          <w:color w:val="000000" w:themeColor="text1"/>
        </w:rPr>
        <w:t>2021</w:t>
      </w:r>
      <w:r w:rsidRPr="00960ED2">
        <w:rPr>
          <w:color w:val="000000" w:themeColor="text1"/>
        </w:rPr>
        <w:t xml:space="preserve">, 330, 684; c) F. Andrade, D. Rafael, M. Videira, D. Ferreira, A. Sosnik, B. Sarmento, </w:t>
      </w:r>
      <w:r w:rsidRPr="00960ED2">
        <w:rPr>
          <w:i/>
          <w:color w:val="000000" w:themeColor="text1"/>
        </w:rPr>
        <w:t>Adv</w:t>
      </w:r>
      <w:r w:rsidR="00960ED2" w:rsidRPr="00960ED2">
        <w:rPr>
          <w:i/>
          <w:color w:val="000000" w:themeColor="text1"/>
        </w:rPr>
        <w:t>.</w:t>
      </w:r>
      <w:r w:rsidRPr="00960ED2">
        <w:rPr>
          <w:i/>
          <w:color w:val="000000" w:themeColor="text1"/>
        </w:rPr>
        <w:t xml:space="preserve"> </w:t>
      </w:r>
      <w:r w:rsidR="00960ED2" w:rsidRPr="00960ED2">
        <w:rPr>
          <w:i/>
          <w:color w:val="000000" w:themeColor="text1"/>
        </w:rPr>
        <w:t>D</w:t>
      </w:r>
      <w:r w:rsidRPr="00960ED2">
        <w:rPr>
          <w:i/>
          <w:color w:val="000000" w:themeColor="text1"/>
        </w:rPr>
        <w:t xml:space="preserve">rug </w:t>
      </w:r>
      <w:r w:rsidR="00960ED2" w:rsidRPr="00960ED2">
        <w:rPr>
          <w:i/>
          <w:color w:val="000000" w:themeColor="text1"/>
        </w:rPr>
        <w:t>D</w:t>
      </w:r>
      <w:r w:rsidRPr="00960ED2">
        <w:rPr>
          <w:i/>
          <w:color w:val="000000" w:themeColor="text1"/>
        </w:rPr>
        <w:t>eliv</w:t>
      </w:r>
      <w:r w:rsidR="00960ED2" w:rsidRPr="00960ED2">
        <w:rPr>
          <w:i/>
          <w:color w:val="000000" w:themeColor="text1"/>
        </w:rPr>
        <w:t>.</w:t>
      </w:r>
      <w:r w:rsidRPr="00960ED2">
        <w:rPr>
          <w:i/>
          <w:color w:val="000000" w:themeColor="text1"/>
        </w:rPr>
        <w:t xml:space="preserve"> </w:t>
      </w:r>
      <w:r w:rsidR="00960ED2" w:rsidRPr="00960ED2">
        <w:rPr>
          <w:i/>
          <w:color w:val="000000" w:themeColor="text1"/>
        </w:rPr>
        <w:t>R</w:t>
      </w:r>
      <w:r w:rsidRPr="00960ED2">
        <w:rPr>
          <w:i/>
          <w:color w:val="000000" w:themeColor="text1"/>
        </w:rPr>
        <w:t>ev</w:t>
      </w:r>
      <w:r w:rsidR="00960ED2" w:rsidRPr="00960ED2">
        <w:rPr>
          <w:i/>
          <w:color w:val="000000" w:themeColor="text1"/>
        </w:rPr>
        <w:t>.</w:t>
      </w:r>
      <w:r w:rsidRPr="00960ED2">
        <w:rPr>
          <w:color w:val="000000" w:themeColor="text1"/>
        </w:rPr>
        <w:t xml:space="preserve"> </w:t>
      </w:r>
      <w:r w:rsidRPr="00960ED2">
        <w:rPr>
          <w:b/>
          <w:color w:val="000000" w:themeColor="text1"/>
        </w:rPr>
        <w:t>2013</w:t>
      </w:r>
      <w:r w:rsidRPr="00960ED2">
        <w:rPr>
          <w:color w:val="000000" w:themeColor="text1"/>
        </w:rPr>
        <w:t>, 65, 1816.</w:t>
      </w:r>
    </w:p>
    <w:p w14:paraId="11964B43" w14:textId="77777777" w:rsidR="00FF27A4" w:rsidRPr="00960ED2" w:rsidRDefault="00FF27A4" w:rsidP="00FF27A4">
      <w:pPr>
        <w:pStyle w:val="EndNoteBibliography"/>
        <w:ind w:left="720" w:hanging="720"/>
        <w:rPr>
          <w:color w:val="000000" w:themeColor="text1"/>
        </w:rPr>
      </w:pPr>
      <w:r w:rsidRPr="00960ED2">
        <w:rPr>
          <w:color w:val="000000" w:themeColor="text1"/>
        </w:rPr>
        <w:t>[10]</w:t>
      </w:r>
      <w:r w:rsidRPr="00960ED2">
        <w:rPr>
          <w:color w:val="000000" w:themeColor="text1"/>
        </w:rPr>
        <w:tab/>
        <w:t xml:space="preserve">a) D. Groneberg, C. Witt, U. Wagner, K. Chung, A. Fischer, </w:t>
      </w:r>
      <w:r w:rsidRPr="00960ED2">
        <w:rPr>
          <w:i/>
          <w:color w:val="000000" w:themeColor="text1"/>
        </w:rPr>
        <w:t>Respir. Med.</w:t>
      </w:r>
      <w:r w:rsidRPr="00960ED2">
        <w:rPr>
          <w:color w:val="000000" w:themeColor="text1"/>
        </w:rPr>
        <w:t xml:space="preserve"> </w:t>
      </w:r>
      <w:r w:rsidRPr="00960ED2">
        <w:rPr>
          <w:b/>
          <w:color w:val="000000" w:themeColor="text1"/>
        </w:rPr>
        <w:t>2003</w:t>
      </w:r>
      <w:r w:rsidRPr="00960ED2">
        <w:rPr>
          <w:color w:val="000000" w:themeColor="text1"/>
        </w:rPr>
        <w:t xml:space="preserve">, 97, 382; b) H. M. Mansour, Y.-S. Rhee, X. Wu, </w:t>
      </w:r>
      <w:r w:rsidRPr="00960ED2">
        <w:rPr>
          <w:i/>
          <w:color w:val="000000" w:themeColor="text1"/>
        </w:rPr>
        <w:t>Int. J. Nanomedicine.</w:t>
      </w:r>
      <w:r w:rsidRPr="00960ED2">
        <w:rPr>
          <w:color w:val="000000" w:themeColor="text1"/>
        </w:rPr>
        <w:t xml:space="preserve"> </w:t>
      </w:r>
      <w:r w:rsidRPr="00960ED2">
        <w:rPr>
          <w:b/>
          <w:color w:val="000000" w:themeColor="text1"/>
        </w:rPr>
        <w:t>2009</w:t>
      </w:r>
      <w:r w:rsidRPr="00960ED2">
        <w:rPr>
          <w:color w:val="000000" w:themeColor="text1"/>
        </w:rPr>
        <w:t>, 4, 299.</w:t>
      </w:r>
    </w:p>
    <w:p w14:paraId="4DD207E8" w14:textId="77777777" w:rsidR="00FF27A4" w:rsidRPr="00960ED2" w:rsidRDefault="00FF27A4" w:rsidP="00FF27A4">
      <w:pPr>
        <w:pStyle w:val="EndNoteBibliography"/>
        <w:ind w:left="720" w:hanging="720"/>
        <w:rPr>
          <w:color w:val="000000" w:themeColor="text1"/>
        </w:rPr>
      </w:pPr>
      <w:r w:rsidRPr="00960ED2">
        <w:rPr>
          <w:color w:val="000000" w:themeColor="text1"/>
        </w:rPr>
        <w:t>[11]</w:t>
      </w:r>
      <w:r w:rsidRPr="00960ED2">
        <w:rPr>
          <w:color w:val="000000" w:themeColor="text1"/>
        </w:rPr>
        <w:tab/>
        <w:t xml:space="preserve">a) S. P. Bandi, S. Bhatnagar, V. V. K. Venuganti, </w:t>
      </w:r>
      <w:r w:rsidRPr="00960ED2">
        <w:rPr>
          <w:i/>
          <w:color w:val="000000" w:themeColor="text1"/>
        </w:rPr>
        <w:t>Acta Biomater.</w:t>
      </w:r>
      <w:r w:rsidRPr="00960ED2">
        <w:rPr>
          <w:color w:val="000000" w:themeColor="text1"/>
        </w:rPr>
        <w:t xml:space="preserve"> </w:t>
      </w:r>
      <w:r w:rsidRPr="00960ED2">
        <w:rPr>
          <w:b/>
          <w:color w:val="000000" w:themeColor="text1"/>
        </w:rPr>
        <w:t>2021</w:t>
      </w:r>
      <w:r w:rsidRPr="00960ED2">
        <w:rPr>
          <w:color w:val="000000" w:themeColor="text1"/>
        </w:rPr>
        <w:t xml:space="preserve">, 119, 13; b) R. Bansil, B. S. Turner, </w:t>
      </w:r>
      <w:r w:rsidRPr="00960ED2">
        <w:rPr>
          <w:i/>
          <w:color w:val="000000" w:themeColor="text1"/>
        </w:rPr>
        <w:t>Curr. Opin. Colloid Interface Sci.</w:t>
      </w:r>
      <w:r w:rsidRPr="00960ED2">
        <w:rPr>
          <w:color w:val="000000" w:themeColor="text1"/>
        </w:rPr>
        <w:t xml:space="preserve"> </w:t>
      </w:r>
      <w:r w:rsidRPr="00960ED2">
        <w:rPr>
          <w:b/>
          <w:color w:val="000000" w:themeColor="text1"/>
        </w:rPr>
        <w:t>2006</w:t>
      </w:r>
      <w:r w:rsidRPr="00960ED2">
        <w:rPr>
          <w:color w:val="000000" w:themeColor="text1"/>
        </w:rPr>
        <w:t>, 11, 164.</w:t>
      </w:r>
    </w:p>
    <w:p w14:paraId="0D861C76" w14:textId="77777777" w:rsidR="00FF27A4" w:rsidRPr="00960ED2" w:rsidRDefault="00FF27A4" w:rsidP="00FF27A4">
      <w:pPr>
        <w:pStyle w:val="EndNoteBibliography"/>
        <w:ind w:left="720" w:hanging="720"/>
        <w:rPr>
          <w:color w:val="000000" w:themeColor="text1"/>
        </w:rPr>
      </w:pPr>
      <w:r w:rsidRPr="00960ED2">
        <w:rPr>
          <w:color w:val="000000" w:themeColor="text1"/>
        </w:rPr>
        <w:t>[12]</w:t>
      </w:r>
      <w:r w:rsidRPr="00960ED2">
        <w:rPr>
          <w:color w:val="000000" w:themeColor="text1"/>
        </w:rPr>
        <w:tab/>
        <w:t xml:space="preserve">a) T. Hussell, T. J. Bell, </w:t>
      </w:r>
      <w:r w:rsidRPr="00960ED2">
        <w:rPr>
          <w:i/>
          <w:color w:val="000000" w:themeColor="text1"/>
        </w:rPr>
        <w:t>Nat. Rev. Immunol.</w:t>
      </w:r>
      <w:r w:rsidRPr="00960ED2">
        <w:rPr>
          <w:color w:val="000000" w:themeColor="text1"/>
        </w:rPr>
        <w:t xml:space="preserve"> </w:t>
      </w:r>
      <w:r w:rsidRPr="00960ED2">
        <w:rPr>
          <w:b/>
          <w:color w:val="000000" w:themeColor="text1"/>
        </w:rPr>
        <w:t>2014</w:t>
      </w:r>
      <w:r w:rsidRPr="00960ED2">
        <w:rPr>
          <w:color w:val="000000" w:themeColor="text1"/>
        </w:rPr>
        <w:t xml:space="preserve">, 14, 81; b) M. Ochs, J. Hegermann, E. Lopez-Rodriguez, S. Timm, G. Nouailles, J. Matuszak, S. Simmons, M. Witzenrath, W. M. Kuebler, </w:t>
      </w:r>
      <w:r w:rsidRPr="00960ED2">
        <w:rPr>
          <w:i/>
          <w:color w:val="000000" w:themeColor="text1"/>
        </w:rPr>
        <w:t>Int. J. Mol. Sci.</w:t>
      </w:r>
      <w:r w:rsidRPr="00960ED2">
        <w:rPr>
          <w:color w:val="000000" w:themeColor="text1"/>
        </w:rPr>
        <w:t xml:space="preserve"> </w:t>
      </w:r>
      <w:r w:rsidRPr="00960ED2">
        <w:rPr>
          <w:b/>
          <w:color w:val="000000" w:themeColor="text1"/>
        </w:rPr>
        <w:t>2020</w:t>
      </w:r>
      <w:r w:rsidRPr="00960ED2">
        <w:rPr>
          <w:color w:val="000000" w:themeColor="text1"/>
        </w:rPr>
        <w:t>, 21, 3075.</w:t>
      </w:r>
    </w:p>
    <w:p w14:paraId="6CFE91CA" w14:textId="77777777" w:rsidR="00FF27A4" w:rsidRPr="00960ED2" w:rsidRDefault="00FF27A4" w:rsidP="00FF27A4">
      <w:pPr>
        <w:pStyle w:val="EndNoteBibliography"/>
        <w:ind w:left="720" w:hanging="720"/>
        <w:rPr>
          <w:color w:val="000000" w:themeColor="text1"/>
        </w:rPr>
      </w:pPr>
      <w:r w:rsidRPr="00960ED2">
        <w:rPr>
          <w:color w:val="000000" w:themeColor="text1"/>
        </w:rPr>
        <w:t>[13]</w:t>
      </w:r>
      <w:r w:rsidRPr="00960ED2">
        <w:rPr>
          <w:color w:val="000000" w:themeColor="text1"/>
        </w:rPr>
        <w:tab/>
        <w:t xml:space="preserve">F. Ungaro, I. d'Angelo, A. Miro, M. I. La Rotonda, F. Quaglia, </w:t>
      </w:r>
      <w:r w:rsidRPr="00960ED2">
        <w:rPr>
          <w:i/>
          <w:color w:val="000000" w:themeColor="text1"/>
        </w:rPr>
        <w:t>J. Pharm. Pharmacol.</w:t>
      </w:r>
      <w:r w:rsidRPr="00960ED2">
        <w:rPr>
          <w:color w:val="000000" w:themeColor="text1"/>
        </w:rPr>
        <w:t xml:space="preserve"> </w:t>
      </w:r>
      <w:r w:rsidRPr="00960ED2">
        <w:rPr>
          <w:b/>
          <w:color w:val="000000" w:themeColor="text1"/>
        </w:rPr>
        <w:t>2012</w:t>
      </w:r>
      <w:r w:rsidRPr="00960ED2">
        <w:rPr>
          <w:color w:val="000000" w:themeColor="text1"/>
        </w:rPr>
        <w:t>, 64, 1217.</w:t>
      </w:r>
    </w:p>
    <w:p w14:paraId="7D2BD1B0" w14:textId="77777777" w:rsidR="00FF27A4" w:rsidRPr="00960ED2" w:rsidRDefault="00FF27A4" w:rsidP="00FF27A4">
      <w:pPr>
        <w:pStyle w:val="EndNoteBibliography"/>
        <w:ind w:left="720" w:hanging="720"/>
        <w:rPr>
          <w:color w:val="000000" w:themeColor="text1"/>
        </w:rPr>
      </w:pPr>
      <w:r w:rsidRPr="00960ED2">
        <w:rPr>
          <w:color w:val="000000" w:themeColor="text1"/>
        </w:rPr>
        <w:t>[14]</w:t>
      </w:r>
      <w:r w:rsidRPr="00960ED2">
        <w:rPr>
          <w:color w:val="000000" w:themeColor="text1"/>
        </w:rPr>
        <w:tab/>
        <w:t xml:space="preserve">a) J. Li, H. Zheng, E.-Y. Xu, M. Moehwald, L. Chen, X. Zhang, S. Mao, </w:t>
      </w:r>
      <w:r w:rsidRPr="00960ED2">
        <w:rPr>
          <w:i/>
          <w:color w:val="000000" w:themeColor="text1"/>
        </w:rPr>
        <w:t>Acta Biomater.</w:t>
      </w:r>
      <w:r w:rsidRPr="00960ED2">
        <w:rPr>
          <w:color w:val="000000" w:themeColor="text1"/>
        </w:rPr>
        <w:t xml:space="preserve"> </w:t>
      </w:r>
      <w:r w:rsidRPr="00960ED2">
        <w:rPr>
          <w:b/>
          <w:color w:val="000000" w:themeColor="text1"/>
        </w:rPr>
        <w:t>2021</w:t>
      </w:r>
      <w:r w:rsidRPr="00960ED2">
        <w:rPr>
          <w:color w:val="000000" w:themeColor="text1"/>
        </w:rPr>
        <w:t xml:space="preserve">, 123, 325; b) S. Hu, Z. Yang, S. Wang, L. Wang, Q. He, H. Tang, P. Ji, T. Chen, </w:t>
      </w:r>
      <w:r w:rsidRPr="00960ED2">
        <w:rPr>
          <w:i/>
          <w:color w:val="000000" w:themeColor="text1"/>
        </w:rPr>
        <w:t>Chem. Eng. J.</w:t>
      </w:r>
      <w:r w:rsidRPr="00960ED2">
        <w:rPr>
          <w:color w:val="000000" w:themeColor="text1"/>
        </w:rPr>
        <w:t xml:space="preserve"> </w:t>
      </w:r>
      <w:r w:rsidRPr="00960ED2">
        <w:rPr>
          <w:b/>
          <w:color w:val="000000" w:themeColor="text1"/>
        </w:rPr>
        <w:t>2022</w:t>
      </w:r>
      <w:r w:rsidRPr="00960ED2">
        <w:rPr>
          <w:color w:val="000000" w:themeColor="text1"/>
        </w:rPr>
        <w:t xml:space="preserve">, 428, 132107; c) E. Secret, S. J. Kelly, K. E. Crannell, J. S. Andrew, </w:t>
      </w:r>
      <w:r w:rsidRPr="00960ED2">
        <w:rPr>
          <w:i/>
          <w:color w:val="000000" w:themeColor="text1"/>
        </w:rPr>
        <w:t>ACS Appl. Mater. Interfaces</w:t>
      </w:r>
      <w:r w:rsidRPr="00960ED2">
        <w:rPr>
          <w:color w:val="000000" w:themeColor="text1"/>
        </w:rPr>
        <w:t xml:space="preserve"> </w:t>
      </w:r>
      <w:r w:rsidRPr="00960ED2">
        <w:rPr>
          <w:b/>
          <w:color w:val="000000" w:themeColor="text1"/>
        </w:rPr>
        <w:t>2014</w:t>
      </w:r>
      <w:r w:rsidRPr="00960ED2">
        <w:rPr>
          <w:color w:val="000000" w:themeColor="text1"/>
        </w:rPr>
        <w:t>, 6, 10313.</w:t>
      </w:r>
    </w:p>
    <w:p w14:paraId="15184EF1" w14:textId="77777777" w:rsidR="00FF27A4" w:rsidRPr="00960ED2" w:rsidRDefault="00FF27A4" w:rsidP="00FF27A4">
      <w:pPr>
        <w:pStyle w:val="EndNoteBibliography"/>
        <w:ind w:left="720" w:hanging="720"/>
        <w:rPr>
          <w:color w:val="000000" w:themeColor="text1"/>
        </w:rPr>
      </w:pPr>
      <w:r w:rsidRPr="00960ED2">
        <w:rPr>
          <w:color w:val="000000" w:themeColor="text1"/>
        </w:rPr>
        <w:t>[15]</w:t>
      </w:r>
      <w:r w:rsidRPr="00960ED2">
        <w:rPr>
          <w:color w:val="000000" w:themeColor="text1"/>
        </w:rPr>
        <w:tab/>
        <w:t xml:space="preserve">a) J. B. Schlenoff, </w:t>
      </w:r>
      <w:r w:rsidRPr="00960ED2">
        <w:rPr>
          <w:i/>
          <w:color w:val="000000" w:themeColor="text1"/>
        </w:rPr>
        <w:t>Langmuir</w:t>
      </w:r>
      <w:r w:rsidRPr="00960ED2">
        <w:rPr>
          <w:color w:val="000000" w:themeColor="text1"/>
        </w:rPr>
        <w:t xml:space="preserve"> </w:t>
      </w:r>
      <w:r w:rsidRPr="00960ED2">
        <w:rPr>
          <w:b/>
          <w:color w:val="000000" w:themeColor="text1"/>
        </w:rPr>
        <w:t>2014</w:t>
      </w:r>
      <w:r w:rsidRPr="00960ED2">
        <w:rPr>
          <w:color w:val="000000" w:themeColor="text1"/>
        </w:rPr>
        <w:t xml:space="preserve">, 30, 9625; b) A. Wu, Y. Gao, L. Zheng, </w:t>
      </w:r>
      <w:r w:rsidRPr="00960ED2">
        <w:rPr>
          <w:i/>
          <w:color w:val="000000" w:themeColor="text1"/>
        </w:rPr>
        <w:t>Green Chem.</w:t>
      </w:r>
      <w:r w:rsidRPr="00960ED2">
        <w:rPr>
          <w:color w:val="000000" w:themeColor="text1"/>
        </w:rPr>
        <w:t xml:space="preserve"> </w:t>
      </w:r>
      <w:r w:rsidRPr="00960ED2">
        <w:rPr>
          <w:b/>
          <w:color w:val="000000" w:themeColor="text1"/>
        </w:rPr>
        <w:t>2019</w:t>
      </w:r>
      <w:r w:rsidRPr="00960ED2">
        <w:rPr>
          <w:color w:val="000000" w:themeColor="text1"/>
        </w:rPr>
        <w:t xml:space="preserve">, 21, 4290; c) E. Zhang, J. Yang, K. Wang, B. Song, H. Zhu, X. Han, Y. Shi, C. Yang, Z. Zeng, Z. Cao, </w:t>
      </w:r>
      <w:r w:rsidRPr="00960ED2">
        <w:rPr>
          <w:i/>
          <w:color w:val="000000" w:themeColor="text1"/>
        </w:rPr>
        <w:t>Adv. Funct. Mater.</w:t>
      </w:r>
      <w:r w:rsidRPr="00960ED2">
        <w:rPr>
          <w:color w:val="000000" w:themeColor="text1"/>
        </w:rPr>
        <w:t xml:space="preserve"> </w:t>
      </w:r>
      <w:r w:rsidRPr="00960ED2">
        <w:rPr>
          <w:b/>
          <w:color w:val="000000" w:themeColor="text1"/>
        </w:rPr>
        <w:t>2021</w:t>
      </w:r>
      <w:r w:rsidRPr="00960ED2">
        <w:rPr>
          <w:color w:val="000000" w:themeColor="text1"/>
        </w:rPr>
        <w:t>, 31, 2009431.</w:t>
      </w:r>
    </w:p>
    <w:p w14:paraId="60992CB8" w14:textId="77777777" w:rsidR="00FF27A4" w:rsidRPr="00960ED2" w:rsidRDefault="00FF27A4" w:rsidP="00FF27A4">
      <w:pPr>
        <w:pStyle w:val="EndNoteBibliography"/>
        <w:ind w:left="720" w:hanging="720"/>
        <w:rPr>
          <w:color w:val="000000" w:themeColor="text1"/>
        </w:rPr>
      </w:pPr>
      <w:r w:rsidRPr="00960ED2">
        <w:rPr>
          <w:color w:val="000000" w:themeColor="text1"/>
        </w:rPr>
        <w:t>[16]</w:t>
      </w:r>
      <w:r w:rsidRPr="00960ED2">
        <w:rPr>
          <w:color w:val="000000" w:themeColor="text1"/>
        </w:rPr>
        <w:tab/>
        <w:t xml:space="preserve">J. A. Champion, A. Walker, S. Mitragotri, </w:t>
      </w:r>
      <w:r w:rsidRPr="00960ED2">
        <w:rPr>
          <w:i/>
          <w:color w:val="000000" w:themeColor="text1"/>
        </w:rPr>
        <w:t>Pharm. Res.</w:t>
      </w:r>
      <w:r w:rsidRPr="00960ED2">
        <w:rPr>
          <w:color w:val="000000" w:themeColor="text1"/>
        </w:rPr>
        <w:t xml:space="preserve"> </w:t>
      </w:r>
      <w:r w:rsidRPr="00960ED2">
        <w:rPr>
          <w:b/>
          <w:color w:val="000000" w:themeColor="text1"/>
        </w:rPr>
        <w:t>2008</w:t>
      </w:r>
      <w:r w:rsidRPr="00960ED2">
        <w:rPr>
          <w:color w:val="000000" w:themeColor="text1"/>
        </w:rPr>
        <w:t>, 25, 1815.</w:t>
      </w:r>
    </w:p>
    <w:p w14:paraId="6F557F62" w14:textId="77777777" w:rsidR="00FF27A4" w:rsidRPr="00960ED2" w:rsidRDefault="00FF27A4" w:rsidP="00FF27A4">
      <w:pPr>
        <w:pStyle w:val="EndNoteBibliography"/>
        <w:ind w:left="720" w:hanging="720"/>
        <w:rPr>
          <w:color w:val="000000" w:themeColor="text1"/>
        </w:rPr>
      </w:pPr>
      <w:r w:rsidRPr="00960ED2">
        <w:rPr>
          <w:color w:val="000000" w:themeColor="text1"/>
        </w:rPr>
        <w:t>[17]</w:t>
      </w:r>
      <w:r w:rsidRPr="00960ED2">
        <w:rPr>
          <w:color w:val="000000" w:themeColor="text1"/>
        </w:rPr>
        <w:tab/>
        <w:t xml:space="preserve">M. Alvarez-Paino, M. H. Amer, A. Nasir, V. Cuzzucoli Crucitti, J. Thorpe, L. Burroughs, D. Needham, C. Denning, M. R. Alexander, C. Alexander, </w:t>
      </w:r>
      <w:r w:rsidRPr="00960ED2">
        <w:rPr>
          <w:i/>
          <w:color w:val="000000" w:themeColor="text1"/>
        </w:rPr>
        <w:t>ACS Appl. Mater. Interfaces</w:t>
      </w:r>
      <w:r w:rsidRPr="00960ED2">
        <w:rPr>
          <w:color w:val="000000" w:themeColor="text1"/>
        </w:rPr>
        <w:t xml:space="preserve"> </w:t>
      </w:r>
      <w:r w:rsidRPr="00960ED2">
        <w:rPr>
          <w:b/>
          <w:color w:val="000000" w:themeColor="text1"/>
        </w:rPr>
        <w:t>2019</w:t>
      </w:r>
      <w:r w:rsidRPr="00960ED2">
        <w:rPr>
          <w:color w:val="000000" w:themeColor="text1"/>
        </w:rPr>
        <w:t>, 11, 34560.</w:t>
      </w:r>
    </w:p>
    <w:p w14:paraId="3E04CC10" w14:textId="488B3D67" w:rsidR="00FF27A4" w:rsidRPr="00960ED2" w:rsidRDefault="00FF27A4" w:rsidP="00FF27A4">
      <w:pPr>
        <w:pStyle w:val="EndNoteBibliography"/>
        <w:ind w:left="720" w:hanging="720"/>
        <w:rPr>
          <w:color w:val="000000" w:themeColor="text1"/>
        </w:rPr>
      </w:pPr>
      <w:r w:rsidRPr="00960ED2">
        <w:rPr>
          <w:color w:val="000000" w:themeColor="text1"/>
        </w:rPr>
        <w:t>[18]</w:t>
      </w:r>
      <w:r w:rsidRPr="00960ED2">
        <w:rPr>
          <w:color w:val="000000" w:themeColor="text1"/>
        </w:rPr>
        <w:tab/>
        <w:t xml:space="preserve">W. Choi, S. Park, J.-S. Kwon, E.-Y. Jang, J.-Y. Kim, J. Heo, Y. Hwang, B.-S. Kim, J.-H. Moon, S. Jung, </w:t>
      </w:r>
      <w:r w:rsidRPr="00960ED2">
        <w:rPr>
          <w:i/>
          <w:color w:val="000000" w:themeColor="text1"/>
        </w:rPr>
        <w:t xml:space="preserve">ACS </w:t>
      </w:r>
      <w:r w:rsidR="00960ED2" w:rsidRPr="00960ED2">
        <w:rPr>
          <w:i/>
          <w:color w:val="000000" w:themeColor="text1"/>
        </w:rPr>
        <w:t>N</w:t>
      </w:r>
      <w:r w:rsidRPr="00960ED2">
        <w:rPr>
          <w:i/>
          <w:color w:val="000000" w:themeColor="text1"/>
        </w:rPr>
        <w:t>ano</w:t>
      </w:r>
      <w:r w:rsidRPr="00960ED2">
        <w:rPr>
          <w:color w:val="000000" w:themeColor="text1"/>
        </w:rPr>
        <w:t xml:space="preserve"> </w:t>
      </w:r>
      <w:r w:rsidRPr="00960ED2">
        <w:rPr>
          <w:b/>
          <w:color w:val="000000" w:themeColor="text1"/>
        </w:rPr>
        <w:t>2021</w:t>
      </w:r>
      <w:r w:rsidRPr="00960ED2">
        <w:rPr>
          <w:color w:val="000000" w:themeColor="text1"/>
        </w:rPr>
        <w:t>, 15, 6811</w:t>
      </w:r>
      <w:r w:rsidR="00EC4FC7">
        <w:rPr>
          <w:color w:val="000000" w:themeColor="text1"/>
        </w:rPr>
        <w:t>; W. Choi, J. Jin, S. Park, J.-Y. Kim, M.-</w:t>
      </w:r>
      <w:r w:rsidR="00EC4FC7">
        <w:rPr>
          <w:color w:val="000000" w:themeColor="text1"/>
        </w:rPr>
        <w:lastRenderedPageBreak/>
        <w:t xml:space="preserve">J. Lee, H. Sun, J.-S. Kwon, H. Lee, S.-H. Choi, J. Hong, </w:t>
      </w:r>
      <w:r w:rsidR="00EC4FC7" w:rsidRPr="00EC4FC7">
        <w:rPr>
          <w:i/>
          <w:iCs/>
          <w:color w:val="000000" w:themeColor="text1"/>
        </w:rPr>
        <w:t>ACS. Appl. Mater. Interfaces</w:t>
      </w:r>
      <w:r w:rsidR="00EC4FC7">
        <w:rPr>
          <w:color w:val="000000" w:themeColor="text1"/>
        </w:rPr>
        <w:t xml:space="preserve"> </w:t>
      </w:r>
      <w:r w:rsidR="00EC4FC7" w:rsidRPr="00EC4FC7">
        <w:rPr>
          <w:b/>
          <w:bCs/>
          <w:color w:val="000000" w:themeColor="text1"/>
        </w:rPr>
        <w:t>2020</w:t>
      </w:r>
      <w:r w:rsidR="00EC4FC7">
        <w:rPr>
          <w:color w:val="000000" w:themeColor="text1"/>
        </w:rPr>
        <w:t>, 12, 7951-7965</w:t>
      </w:r>
    </w:p>
    <w:p w14:paraId="59154639" w14:textId="77777777" w:rsidR="00FF27A4" w:rsidRPr="00960ED2" w:rsidRDefault="00FF27A4" w:rsidP="00FF27A4">
      <w:pPr>
        <w:pStyle w:val="EndNoteBibliography"/>
        <w:ind w:left="720" w:hanging="720"/>
        <w:rPr>
          <w:color w:val="000000" w:themeColor="text1"/>
        </w:rPr>
      </w:pPr>
      <w:r w:rsidRPr="00960ED2">
        <w:rPr>
          <w:color w:val="000000" w:themeColor="text1"/>
        </w:rPr>
        <w:t>[19]</w:t>
      </w:r>
      <w:r w:rsidRPr="00960ED2">
        <w:rPr>
          <w:color w:val="000000" w:themeColor="text1"/>
        </w:rPr>
        <w:tab/>
        <w:t xml:space="preserve">A. Sharma, K. Vaghasiya, P. Gupta, A. K. Singh, U. D. Gupta, R. K. Verma, </w:t>
      </w:r>
      <w:r w:rsidRPr="00960ED2">
        <w:rPr>
          <w:i/>
          <w:color w:val="000000" w:themeColor="text1"/>
        </w:rPr>
        <w:t>J. Control. Release</w:t>
      </w:r>
      <w:r w:rsidRPr="00960ED2">
        <w:rPr>
          <w:color w:val="000000" w:themeColor="text1"/>
        </w:rPr>
        <w:t xml:space="preserve"> </w:t>
      </w:r>
      <w:r w:rsidRPr="00960ED2">
        <w:rPr>
          <w:b/>
          <w:color w:val="000000" w:themeColor="text1"/>
        </w:rPr>
        <w:t>2020</w:t>
      </w:r>
      <w:r w:rsidRPr="00960ED2">
        <w:rPr>
          <w:color w:val="000000" w:themeColor="text1"/>
        </w:rPr>
        <w:t>, 324, 17.</w:t>
      </w:r>
    </w:p>
    <w:p w14:paraId="2033CC54" w14:textId="77777777" w:rsidR="00FF27A4" w:rsidRPr="00960ED2" w:rsidRDefault="00FF27A4" w:rsidP="00FF27A4">
      <w:pPr>
        <w:pStyle w:val="EndNoteBibliography"/>
        <w:ind w:left="720" w:hanging="720"/>
        <w:rPr>
          <w:color w:val="000000" w:themeColor="text1"/>
        </w:rPr>
      </w:pPr>
      <w:r w:rsidRPr="00960ED2">
        <w:rPr>
          <w:color w:val="000000" w:themeColor="text1"/>
        </w:rPr>
        <w:t>[20]</w:t>
      </w:r>
      <w:r w:rsidRPr="00960ED2">
        <w:rPr>
          <w:color w:val="000000" w:themeColor="text1"/>
        </w:rPr>
        <w:tab/>
        <w:t xml:space="preserve">a) S. Jung, K. Park, S. Park, J. Heo, W. Choi, J. Hong, </w:t>
      </w:r>
      <w:r w:rsidRPr="00960ED2">
        <w:rPr>
          <w:i/>
          <w:color w:val="000000" w:themeColor="text1"/>
        </w:rPr>
        <w:t>ACS Appl. Mater. Interfaces</w:t>
      </w:r>
      <w:r w:rsidRPr="00960ED2">
        <w:rPr>
          <w:color w:val="000000" w:themeColor="text1"/>
        </w:rPr>
        <w:t xml:space="preserve"> </w:t>
      </w:r>
      <w:r w:rsidRPr="00960ED2">
        <w:rPr>
          <w:b/>
          <w:color w:val="000000" w:themeColor="text1"/>
        </w:rPr>
        <w:t>2021</w:t>
      </w:r>
      <w:r w:rsidRPr="00960ED2">
        <w:rPr>
          <w:color w:val="000000" w:themeColor="text1"/>
        </w:rPr>
        <w:t xml:space="preserve">, 13, 54363; b) S. Jung, S. Park, D. Choi, J. Hong, </w:t>
      </w:r>
      <w:r w:rsidRPr="00960ED2">
        <w:rPr>
          <w:i/>
          <w:color w:val="000000" w:themeColor="text1"/>
        </w:rPr>
        <w:t>Adv. Mater. Interfaces.</w:t>
      </w:r>
      <w:r w:rsidRPr="00960ED2">
        <w:rPr>
          <w:color w:val="000000" w:themeColor="text1"/>
        </w:rPr>
        <w:t xml:space="preserve"> </w:t>
      </w:r>
      <w:r w:rsidRPr="00960ED2">
        <w:rPr>
          <w:b/>
          <w:color w:val="000000" w:themeColor="text1"/>
        </w:rPr>
        <w:t>2020</w:t>
      </w:r>
      <w:r w:rsidRPr="00960ED2">
        <w:rPr>
          <w:color w:val="000000" w:themeColor="text1"/>
        </w:rPr>
        <w:t>, 7, 2001433.</w:t>
      </w:r>
    </w:p>
    <w:p w14:paraId="7E328143" w14:textId="77777777" w:rsidR="00FF27A4" w:rsidRPr="00960ED2" w:rsidRDefault="00FF27A4" w:rsidP="00FF27A4">
      <w:pPr>
        <w:pStyle w:val="EndNoteBibliography"/>
        <w:ind w:left="720" w:hanging="720"/>
        <w:rPr>
          <w:color w:val="000000" w:themeColor="text1"/>
        </w:rPr>
      </w:pPr>
      <w:r w:rsidRPr="00960ED2">
        <w:rPr>
          <w:color w:val="000000" w:themeColor="text1"/>
        </w:rPr>
        <w:t>[21]</w:t>
      </w:r>
      <w:r w:rsidRPr="00960ED2">
        <w:rPr>
          <w:color w:val="000000" w:themeColor="text1"/>
        </w:rPr>
        <w:tab/>
        <w:t xml:space="preserve">B. Porsio, E. F. Craparo, N. Mauro, G. Giammona, G. Cavallaro, </w:t>
      </w:r>
      <w:r w:rsidRPr="00960ED2">
        <w:rPr>
          <w:i/>
          <w:color w:val="000000" w:themeColor="text1"/>
        </w:rPr>
        <w:t>ACS Appl. Mater. Interfaces</w:t>
      </w:r>
      <w:r w:rsidRPr="00960ED2">
        <w:rPr>
          <w:color w:val="000000" w:themeColor="text1"/>
        </w:rPr>
        <w:t xml:space="preserve"> </w:t>
      </w:r>
      <w:r w:rsidRPr="00960ED2">
        <w:rPr>
          <w:b/>
          <w:color w:val="000000" w:themeColor="text1"/>
        </w:rPr>
        <w:t>2018</w:t>
      </w:r>
      <w:r w:rsidRPr="00960ED2">
        <w:rPr>
          <w:color w:val="000000" w:themeColor="text1"/>
        </w:rPr>
        <w:t>, 10, 165.</w:t>
      </w:r>
    </w:p>
    <w:p w14:paraId="7295E3DE" w14:textId="77777777" w:rsidR="00FF27A4" w:rsidRPr="00960ED2" w:rsidRDefault="00FF27A4" w:rsidP="00FF27A4">
      <w:pPr>
        <w:pStyle w:val="EndNoteBibliography"/>
        <w:ind w:left="720" w:hanging="720"/>
        <w:rPr>
          <w:color w:val="000000" w:themeColor="text1"/>
        </w:rPr>
      </w:pPr>
      <w:r w:rsidRPr="00960ED2">
        <w:rPr>
          <w:color w:val="000000" w:themeColor="text1"/>
        </w:rPr>
        <w:t>[22]</w:t>
      </w:r>
      <w:r w:rsidRPr="00960ED2">
        <w:rPr>
          <w:color w:val="000000" w:themeColor="text1"/>
        </w:rPr>
        <w:tab/>
        <w:t xml:space="preserve">a) Y. Ju, C. Cortez‐Jugo, J. Chen, T. Y. Wang, A. J. Mitchell, E. Tsantikos, N. Bertleff‐Zieschang, Y. W. Lin, J. Song, Y. Cheng, </w:t>
      </w:r>
      <w:r w:rsidRPr="00960ED2">
        <w:rPr>
          <w:i/>
          <w:color w:val="000000" w:themeColor="text1"/>
        </w:rPr>
        <w:t>Adv. Sci.</w:t>
      </w:r>
      <w:r w:rsidRPr="00960ED2">
        <w:rPr>
          <w:color w:val="000000" w:themeColor="text1"/>
        </w:rPr>
        <w:t xml:space="preserve"> </w:t>
      </w:r>
      <w:r w:rsidRPr="00960ED2">
        <w:rPr>
          <w:b/>
          <w:color w:val="000000" w:themeColor="text1"/>
        </w:rPr>
        <w:t>2020</w:t>
      </w:r>
      <w:r w:rsidRPr="00960ED2">
        <w:rPr>
          <w:color w:val="000000" w:themeColor="text1"/>
        </w:rPr>
        <w:t xml:space="preserve">, 7, 1902650; b) L. A. Dailey, T. Schmehl, T. Gessler, M. Wittmar, F. Grimminger, W. Seeger, T. Kissel, </w:t>
      </w:r>
      <w:r w:rsidRPr="00960ED2">
        <w:rPr>
          <w:i/>
          <w:color w:val="000000" w:themeColor="text1"/>
        </w:rPr>
        <w:t>J. Control. Release</w:t>
      </w:r>
      <w:r w:rsidRPr="00960ED2">
        <w:rPr>
          <w:color w:val="000000" w:themeColor="text1"/>
        </w:rPr>
        <w:t xml:space="preserve"> </w:t>
      </w:r>
      <w:r w:rsidRPr="00960ED2">
        <w:rPr>
          <w:b/>
          <w:color w:val="000000" w:themeColor="text1"/>
        </w:rPr>
        <w:t>2003</w:t>
      </w:r>
      <w:r w:rsidRPr="00960ED2">
        <w:rPr>
          <w:color w:val="000000" w:themeColor="text1"/>
        </w:rPr>
        <w:t>, 86, 131.</w:t>
      </w:r>
    </w:p>
    <w:p w14:paraId="7B53B7A7" w14:textId="77777777" w:rsidR="00FF27A4" w:rsidRPr="00960ED2" w:rsidRDefault="00FF27A4" w:rsidP="00FF27A4">
      <w:pPr>
        <w:pStyle w:val="EndNoteBibliography"/>
        <w:ind w:left="720" w:hanging="720"/>
        <w:rPr>
          <w:color w:val="000000" w:themeColor="text1"/>
        </w:rPr>
      </w:pPr>
      <w:r w:rsidRPr="00960ED2">
        <w:rPr>
          <w:color w:val="000000" w:themeColor="text1"/>
        </w:rPr>
        <w:t>[23]</w:t>
      </w:r>
      <w:r w:rsidRPr="00960ED2">
        <w:rPr>
          <w:color w:val="000000" w:themeColor="text1"/>
        </w:rPr>
        <w:tab/>
        <w:t xml:space="preserve">F. Ahsan, I. P. Rivas, M. A. Khan, A. I. T. Suárez, </w:t>
      </w:r>
      <w:r w:rsidRPr="00960ED2">
        <w:rPr>
          <w:i/>
          <w:color w:val="000000" w:themeColor="text1"/>
        </w:rPr>
        <w:t>J. Control. Release</w:t>
      </w:r>
      <w:r w:rsidRPr="00960ED2">
        <w:rPr>
          <w:color w:val="000000" w:themeColor="text1"/>
        </w:rPr>
        <w:t xml:space="preserve"> </w:t>
      </w:r>
      <w:r w:rsidRPr="00960ED2">
        <w:rPr>
          <w:b/>
          <w:color w:val="000000" w:themeColor="text1"/>
        </w:rPr>
        <w:t>2002</w:t>
      </w:r>
      <w:r w:rsidRPr="00960ED2">
        <w:rPr>
          <w:color w:val="000000" w:themeColor="text1"/>
        </w:rPr>
        <w:t>, 79, 29.</w:t>
      </w:r>
    </w:p>
    <w:p w14:paraId="55B9732F" w14:textId="77777777" w:rsidR="00FF27A4" w:rsidRPr="00960ED2" w:rsidRDefault="00FF27A4" w:rsidP="00FF27A4">
      <w:pPr>
        <w:pStyle w:val="EndNoteBibliography"/>
        <w:ind w:left="720" w:hanging="720"/>
        <w:rPr>
          <w:color w:val="000000" w:themeColor="text1"/>
        </w:rPr>
      </w:pPr>
      <w:r w:rsidRPr="00960ED2">
        <w:rPr>
          <w:color w:val="000000" w:themeColor="text1"/>
        </w:rPr>
        <w:t>[24]</w:t>
      </w:r>
      <w:r w:rsidRPr="00960ED2">
        <w:rPr>
          <w:color w:val="000000" w:themeColor="text1"/>
        </w:rPr>
        <w:tab/>
        <w:t xml:space="preserve">Y. Hua, Y. Su, H. Zhang, N. Liu, Z. Wang, X. Gao, J. Gao, A. Zheng, </w:t>
      </w:r>
      <w:r w:rsidRPr="00960ED2">
        <w:rPr>
          <w:i/>
          <w:color w:val="000000" w:themeColor="text1"/>
        </w:rPr>
        <w:t>Drug Deliv.</w:t>
      </w:r>
      <w:r w:rsidRPr="00960ED2">
        <w:rPr>
          <w:color w:val="000000" w:themeColor="text1"/>
        </w:rPr>
        <w:t xml:space="preserve"> </w:t>
      </w:r>
      <w:r w:rsidRPr="00960ED2">
        <w:rPr>
          <w:b/>
          <w:color w:val="000000" w:themeColor="text1"/>
        </w:rPr>
        <w:t>2021</w:t>
      </w:r>
      <w:r w:rsidRPr="00960ED2">
        <w:rPr>
          <w:color w:val="000000" w:themeColor="text1"/>
        </w:rPr>
        <w:t>, 28, 1342.</w:t>
      </w:r>
    </w:p>
    <w:p w14:paraId="4684B31B" w14:textId="15703393" w:rsidR="00FF27A4" w:rsidRPr="00960ED2" w:rsidRDefault="00FF27A4" w:rsidP="00FF27A4">
      <w:pPr>
        <w:pStyle w:val="EndNoteBibliography"/>
        <w:ind w:left="720" w:hanging="720"/>
        <w:rPr>
          <w:color w:val="000000" w:themeColor="text1"/>
        </w:rPr>
      </w:pPr>
      <w:r w:rsidRPr="00960ED2">
        <w:rPr>
          <w:color w:val="000000" w:themeColor="text1"/>
        </w:rPr>
        <w:t>[25]</w:t>
      </w:r>
      <w:r w:rsidRPr="00960ED2">
        <w:rPr>
          <w:color w:val="000000" w:themeColor="text1"/>
        </w:rPr>
        <w:tab/>
        <w:t xml:space="preserve">I. Hanta, A. Cilli, C. Sevinc, </w:t>
      </w:r>
      <w:r w:rsidRPr="00960ED2">
        <w:rPr>
          <w:i/>
          <w:color w:val="000000" w:themeColor="text1"/>
        </w:rPr>
        <w:t>Adv</w:t>
      </w:r>
      <w:r w:rsidR="00960ED2" w:rsidRPr="00960ED2">
        <w:rPr>
          <w:i/>
          <w:color w:val="000000" w:themeColor="text1"/>
        </w:rPr>
        <w:t xml:space="preserve">. </w:t>
      </w:r>
      <w:r w:rsidRPr="00960ED2">
        <w:rPr>
          <w:i/>
          <w:color w:val="000000" w:themeColor="text1"/>
        </w:rPr>
        <w:t>Ther</w:t>
      </w:r>
      <w:r w:rsidR="00960ED2" w:rsidRPr="00960ED2">
        <w:rPr>
          <w:i/>
          <w:color w:val="000000" w:themeColor="text1"/>
        </w:rPr>
        <w:t>.</w:t>
      </w:r>
      <w:r w:rsidRPr="00960ED2">
        <w:rPr>
          <w:color w:val="000000" w:themeColor="text1"/>
        </w:rPr>
        <w:t xml:space="preserve"> </w:t>
      </w:r>
      <w:r w:rsidRPr="00960ED2">
        <w:rPr>
          <w:b/>
          <w:color w:val="000000" w:themeColor="text1"/>
        </w:rPr>
        <w:t>2019</w:t>
      </w:r>
      <w:r w:rsidRPr="00960ED2">
        <w:rPr>
          <w:color w:val="000000" w:themeColor="text1"/>
        </w:rPr>
        <w:t>, 36, 1126.</w:t>
      </w:r>
    </w:p>
    <w:p w14:paraId="6BD7F543" w14:textId="77777777" w:rsidR="00FF27A4" w:rsidRPr="00960ED2" w:rsidRDefault="00FF27A4" w:rsidP="00FF27A4">
      <w:pPr>
        <w:pStyle w:val="EndNoteBibliography"/>
        <w:ind w:left="720" w:hanging="720"/>
        <w:rPr>
          <w:color w:val="000000" w:themeColor="text1"/>
        </w:rPr>
      </w:pPr>
      <w:r w:rsidRPr="00960ED2">
        <w:rPr>
          <w:color w:val="000000" w:themeColor="text1"/>
        </w:rPr>
        <w:t>[26]</w:t>
      </w:r>
      <w:r w:rsidRPr="00960ED2">
        <w:rPr>
          <w:color w:val="000000" w:themeColor="text1"/>
        </w:rPr>
        <w:tab/>
        <w:t xml:space="preserve">J. A. Polderman, V. Farhang‐Razi, S. Van Dieren, P. Kranke, J. H. DeVries, M. W. Hollmann, B. Preckel, J. Hermanides, </w:t>
      </w:r>
      <w:r w:rsidRPr="00960ED2">
        <w:rPr>
          <w:i/>
          <w:color w:val="000000" w:themeColor="text1"/>
        </w:rPr>
        <w:t>Cochrane Database Syst. Rev.</w:t>
      </w:r>
      <w:r w:rsidRPr="00960ED2">
        <w:rPr>
          <w:color w:val="000000" w:themeColor="text1"/>
        </w:rPr>
        <w:t xml:space="preserve"> </w:t>
      </w:r>
      <w:r w:rsidRPr="00960ED2">
        <w:rPr>
          <w:b/>
          <w:color w:val="000000" w:themeColor="text1"/>
        </w:rPr>
        <w:t>2018</w:t>
      </w:r>
      <w:r w:rsidRPr="00960ED2">
        <w:rPr>
          <w:color w:val="000000" w:themeColor="text1"/>
        </w:rPr>
        <w:t>.</w:t>
      </w:r>
    </w:p>
    <w:p w14:paraId="56E8FF1A" w14:textId="1007A59E" w:rsidR="00FF27A4" w:rsidRPr="00960ED2" w:rsidRDefault="00FF27A4" w:rsidP="00FF27A4">
      <w:pPr>
        <w:pStyle w:val="EndNoteBibliography"/>
        <w:ind w:left="720" w:hanging="720"/>
        <w:rPr>
          <w:color w:val="000000" w:themeColor="text1"/>
        </w:rPr>
      </w:pPr>
      <w:r w:rsidRPr="00960ED2">
        <w:rPr>
          <w:color w:val="000000" w:themeColor="text1"/>
        </w:rPr>
        <w:t>[27]</w:t>
      </w:r>
      <w:r w:rsidRPr="00960ED2">
        <w:rPr>
          <w:color w:val="000000" w:themeColor="text1"/>
        </w:rPr>
        <w:tab/>
        <w:t xml:space="preserve">F. Ai, G. Zhao, W. Lv, B. Liu, J. Lin, </w:t>
      </w:r>
      <w:r w:rsidRPr="00960ED2">
        <w:rPr>
          <w:i/>
          <w:color w:val="000000" w:themeColor="text1"/>
        </w:rPr>
        <w:t>Oncol</w:t>
      </w:r>
      <w:r w:rsidR="00960ED2" w:rsidRPr="00960ED2">
        <w:rPr>
          <w:i/>
          <w:color w:val="000000" w:themeColor="text1"/>
        </w:rPr>
        <w:t>.</w:t>
      </w:r>
      <w:r w:rsidRPr="00960ED2">
        <w:rPr>
          <w:i/>
          <w:color w:val="000000" w:themeColor="text1"/>
        </w:rPr>
        <w:t xml:space="preserve"> </w:t>
      </w:r>
      <w:r w:rsidR="00960ED2" w:rsidRPr="00960ED2">
        <w:rPr>
          <w:i/>
          <w:color w:val="000000" w:themeColor="text1"/>
        </w:rPr>
        <w:t>R</w:t>
      </w:r>
      <w:r w:rsidRPr="00960ED2">
        <w:rPr>
          <w:i/>
          <w:color w:val="000000" w:themeColor="text1"/>
        </w:rPr>
        <w:t>ep</w:t>
      </w:r>
      <w:r w:rsidR="00960ED2" w:rsidRPr="00960ED2">
        <w:rPr>
          <w:i/>
          <w:color w:val="000000" w:themeColor="text1"/>
        </w:rPr>
        <w:t>.</w:t>
      </w:r>
      <w:r w:rsidRPr="00960ED2">
        <w:rPr>
          <w:color w:val="000000" w:themeColor="text1"/>
        </w:rPr>
        <w:t xml:space="preserve"> </w:t>
      </w:r>
      <w:r w:rsidRPr="00960ED2">
        <w:rPr>
          <w:b/>
          <w:color w:val="000000" w:themeColor="text1"/>
        </w:rPr>
        <w:t>2020</w:t>
      </w:r>
      <w:r w:rsidRPr="00960ED2">
        <w:rPr>
          <w:color w:val="000000" w:themeColor="text1"/>
        </w:rPr>
        <w:t>, 43, 427.</w:t>
      </w:r>
    </w:p>
    <w:p w14:paraId="438F7AB6" w14:textId="77777777" w:rsidR="00FF27A4" w:rsidRPr="00960ED2" w:rsidRDefault="00FF27A4" w:rsidP="00FF27A4">
      <w:pPr>
        <w:pStyle w:val="EndNoteBibliography"/>
        <w:ind w:left="720" w:hanging="720"/>
        <w:rPr>
          <w:color w:val="000000" w:themeColor="text1"/>
        </w:rPr>
      </w:pPr>
      <w:r w:rsidRPr="00960ED2">
        <w:rPr>
          <w:color w:val="000000" w:themeColor="text1"/>
        </w:rPr>
        <w:t>[28]</w:t>
      </w:r>
      <w:r w:rsidRPr="00960ED2">
        <w:rPr>
          <w:color w:val="000000" w:themeColor="text1"/>
        </w:rPr>
        <w:tab/>
        <w:t xml:space="preserve">K. Jiang, J. D. Weaver, Y. Li, X. Chen, J. Liang, C. L. Stabler, </w:t>
      </w:r>
      <w:r w:rsidRPr="00960ED2">
        <w:rPr>
          <w:i/>
          <w:color w:val="000000" w:themeColor="text1"/>
        </w:rPr>
        <w:t>Biomaterials</w:t>
      </w:r>
      <w:r w:rsidRPr="00960ED2">
        <w:rPr>
          <w:color w:val="000000" w:themeColor="text1"/>
        </w:rPr>
        <w:t xml:space="preserve"> </w:t>
      </w:r>
      <w:r w:rsidRPr="00960ED2">
        <w:rPr>
          <w:b/>
          <w:color w:val="000000" w:themeColor="text1"/>
        </w:rPr>
        <w:t>2017</w:t>
      </w:r>
      <w:r w:rsidRPr="00960ED2">
        <w:rPr>
          <w:color w:val="000000" w:themeColor="text1"/>
        </w:rPr>
        <w:t>, 114, 71.</w:t>
      </w:r>
    </w:p>
    <w:p w14:paraId="72637207" w14:textId="77777777" w:rsidR="00FF27A4" w:rsidRPr="00960ED2" w:rsidRDefault="00FF27A4" w:rsidP="00FF27A4">
      <w:pPr>
        <w:pStyle w:val="EndNoteBibliography"/>
        <w:ind w:left="720" w:hanging="720"/>
        <w:rPr>
          <w:color w:val="000000" w:themeColor="text1"/>
        </w:rPr>
      </w:pPr>
      <w:r w:rsidRPr="00960ED2">
        <w:rPr>
          <w:color w:val="000000" w:themeColor="text1"/>
        </w:rPr>
        <w:t>[29]</w:t>
      </w:r>
      <w:r w:rsidRPr="00960ED2">
        <w:rPr>
          <w:color w:val="000000" w:themeColor="text1"/>
        </w:rPr>
        <w:tab/>
        <w:t xml:space="preserve">Y. Oh, H. Jeong, S. Lim, J. Hong, </w:t>
      </w:r>
      <w:r w:rsidRPr="00960ED2">
        <w:rPr>
          <w:i/>
          <w:color w:val="000000" w:themeColor="text1"/>
        </w:rPr>
        <w:t>Biomacromolecules</w:t>
      </w:r>
      <w:r w:rsidRPr="00960ED2">
        <w:rPr>
          <w:color w:val="000000" w:themeColor="text1"/>
        </w:rPr>
        <w:t xml:space="preserve"> </w:t>
      </w:r>
      <w:r w:rsidRPr="00960ED2">
        <w:rPr>
          <w:b/>
          <w:color w:val="000000" w:themeColor="text1"/>
        </w:rPr>
        <w:t>2020</w:t>
      </w:r>
      <w:r w:rsidRPr="00960ED2">
        <w:rPr>
          <w:color w:val="000000" w:themeColor="text1"/>
        </w:rPr>
        <w:t>, 21, 4972.</w:t>
      </w:r>
    </w:p>
    <w:p w14:paraId="353BA03D" w14:textId="77777777" w:rsidR="002D3D6D" w:rsidRPr="00960ED2" w:rsidRDefault="002D3D6D" w:rsidP="008C6D5F">
      <w:pPr>
        <w:pStyle w:val="Literature"/>
        <w:spacing w:line="360" w:lineRule="auto"/>
        <w:rPr>
          <w:color w:val="000000" w:themeColor="text1"/>
        </w:rPr>
      </w:pPr>
    </w:p>
    <w:p w14:paraId="483E2BFD" w14:textId="3E05943E" w:rsidR="00C56CD4" w:rsidRPr="00960ED2" w:rsidRDefault="00E2491D" w:rsidP="00E2491D">
      <w:pPr>
        <w:rPr>
          <w:color w:val="000000" w:themeColor="text1"/>
          <w:lang w:val="en-US"/>
        </w:rPr>
      </w:pPr>
      <w:r w:rsidRPr="00960ED2">
        <w:rPr>
          <w:color w:val="000000" w:themeColor="text1"/>
          <w:lang w:val="en-US"/>
        </w:rPr>
        <w:br w:type="page"/>
      </w:r>
      <w:r w:rsidR="009E4984" w:rsidRPr="00960ED2">
        <w:rPr>
          <w:color w:val="000000" w:themeColor="text1"/>
          <w:lang w:val="en-US"/>
        </w:rPr>
        <w:lastRenderedPageBreak/>
        <w:t>For high</w:t>
      </w:r>
      <w:r w:rsidR="00735223" w:rsidRPr="00960ED2">
        <w:rPr>
          <w:color w:val="000000" w:themeColor="text1"/>
          <w:lang w:val="en-US"/>
        </w:rPr>
        <w:t>ly</w:t>
      </w:r>
      <w:r w:rsidR="009E4984" w:rsidRPr="00960ED2">
        <w:rPr>
          <w:color w:val="000000" w:themeColor="text1"/>
          <w:lang w:val="en-US"/>
        </w:rPr>
        <w:t xml:space="preserve"> efficient pulmonary drug delivery, zwitterion-functionalized PLGA </w:t>
      </w:r>
      <w:r w:rsidR="00735223" w:rsidRPr="00960ED2">
        <w:rPr>
          <w:color w:val="000000" w:themeColor="text1"/>
          <w:lang w:val="en-US"/>
        </w:rPr>
        <w:t>inhaler</w:t>
      </w:r>
      <w:r w:rsidR="009E4984" w:rsidRPr="00960ED2">
        <w:rPr>
          <w:color w:val="000000" w:themeColor="text1"/>
          <w:lang w:val="en-US"/>
        </w:rPr>
        <w:t xml:space="preserve"> (</w:t>
      </w:r>
      <w:proofErr w:type="spellStart"/>
      <w:r w:rsidR="009E4984" w:rsidRPr="00960ED2">
        <w:rPr>
          <w:color w:val="000000" w:themeColor="text1"/>
          <w:lang w:val="en-US"/>
        </w:rPr>
        <w:t>ZwPG</w:t>
      </w:r>
      <w:proofErr w:type="spellEnd"/>
      <w:r w:rsidR="009E4984" w:rsidRPr="00960ED2">
        <w:rPr>
          <w:color w:val="000000" w:themeColor="text1"/>
          <w:lang w:val="en-US"/>
        </w:rPr>
        <w:t xml:space="preserve">) with anti-mucus adhesion and evading macrophage properties are synthesized. The </w:t>
      </w:r>
      <w:proofErr w:type="spellStart"/>
      <w:r w:rsidR="009E4984" w:rsidRPr="00960ED2">
        <w:rPr>
          <w:color w:val="000000" w:themeColor="text1"/>
          <w:lang w:val="en-US"/>
        </w:rPr>
        <w:t>ZwPGs</w:t>
      </w:r>
      <w:proofErr w:type="spellEnd"/>
      <w:r w:rsidR="009E4984" w:rsidRPr="00960ED2">
        <w:rPr>
          <w:color w:val="000000" w:themeColor="text1"/>
          <w:lang w:val="en-US"/>
        </w:rPr>
        <w:t xml:space="preserve"> loaded with dexamethasone (</w:t>
      </w:r>
      <w:proofErr w:type="spellStart"/>
      <w:r w:rsidR="009E4984" w:rsidRPr="00960ED2">
        <w:rPr>
          <w:color w:val="000000" w:themeColor="text1"/>
          <w:lang w:val="en-US"/>
        </w:rPr>
        <w:t>Dex</w:t>
      </w:r>
      <w:proofErr w:type="spellEnd"/>
      <w:r w:rsidR="009E4984" w:rsidRPr="00960ED2">
        <w:rPr>
          <w:color w:val="000000" w:themeColor="text1"/>
          <w:lang w:val="en-US"/>
        </w:rPr>
        <w:t>) and pirfenidone (</w:t>
      </w:r>
      <w:proofErr w:type="spellStart"/>
      <w:r w:rsidR="009E4984" w:rsidRPr="00960ED2">
        <w:rPr>
          <w:color w:val="000000" w:themeColor="text1"/>
          <w:lang w:val="en-US"/>
        </w:rPr>
        <w:t>Pir</w:t>
      </w:r>
      <w:proofErr w:type="spellEnd"/>
      <w:r w:rsidR="009E4984" w:rsidRPr="00960ED2">
        <w:rPr>
          <w:color w:val="000000" w:themeColor="text1"/>
          <w:lang w:val="en-US"/>
        </w:rPr>
        <w:t>) (DPPG) showed synerg</w:t>
      </w:r>
      <w:r w:rsidR="00735223" w:rsidRPr="00960ED2">
        <w:rPr>
          <w:color w:val="000000" w:themeColor="text1"/>
          <w:lang w:val="en-US"/>
        </w:rPr>
        <w:t>is</w:t>
      </w:r>
      <w:r w:rsidR="009E4984" w:rsidRPr="00960ED2">
        <w:rPr>
          <w:color w:val="000000" w:themeColor="text1"/>
          <w:lang w:val="en-US"/>
        </w:rPr>
        <w:t xml:space="preserve">tic effect </w:t>
      </w:r>
      <w:r w:rsidR="00735223" w:rsidRPr="00960ED2">
        <w:rPr>
          <w:color w:val="000000" w:themeColor="text1"/>
          <w:lang w:val="en-US"/>
        </w:rPr>
        <w:t xml:space="preserve">than when used alone </w:t>
      </w:r>
      <w:r w:rsidR="009E4984" w:rsidRPr="00960ED2">
        <w:rPr>
          <w:color w:val="000000" w:themeColor="text1"/>
          <w:lang w:val="en-US"/>
        </w:rPr>
        <w:t xml:space="preserve">to </w:t>
      </w:r>
      <w:r w:rsidR="00735223" w:rsidRPr="00960ED2">
        <w:rPr>
          <w:color w:val="000000" w:themeColor="text1"/>
          <w:lang w:val="en-US"/>
        </w:rPr>
        <w:t>reprogramming of over-polarized M2 macrophage to pro-inflammatory phenotype.</w:t>
      </w:r>
    </w:p>
    <w:p w14:paraId="142A5ABC" w14:textId="77777777" w:rsidR="00C56CD4" w:rsidRPr="00960ED2" w:rsidRDefault="00C56CD4" w:rsidP="0023732F">
      <w:pPr>
        <w:pStyle w:val="Tableofcontents"/>
        <w:rPr>
          <w:color w:val="000000" w:themeColor="text1"/>
        </w:rPr>
      </w:pPr>
    </w:p>
    <w:p w14:paraId="1F9F02D6" w14:textId="7EC93103" w:rsidR="00E2491D" w:rsidRPr="00960ED2" w:rsidRDefault="00E2491D" w:rsidP="00E2491D">
      <w:pPr>
        <w:pStyle w:val="BBAuthorName"/>
        <w:spacing w:line="240" w:lineRule="auto"/>
        <w:jc w:val="both"/>
        <w:rPr>
          <w:rFonts w:ascii="Times New Roman" w:hAnsi="Times New Roman"/>
          <w:bCs/>
          <w:i w:val="0"/>
          <w:color w:val="000000" w:themeColor="text1"/>
          <w:szCs w:val="24"/>
          <w:lang w:eastAsia="ko-KR"/>
        </w:rPr>
      </w:pPr>
      <w:proofErr w:type="spellStart"/>
      <w:r w:rsidRPr="00960ED2">
        <w:rPr>
          <w:rFonts w:ascii="Times New Roman" w:hAnsi="Times New Roman"/>
          <w:bCs/>
          <w:i w:val="0"/>
          <w:color w:val="000000" w:themeColor="text1"/>
          <w:szCs w:val="24"/>
        </w:rPr>
        <w:t>Sungwon</w:t>
      </w:r>
      <w:proofErr w:type="spellEnd"/>
      <w:r w:rsidRPr="00960ED2">
        <w:rPr>
          <w:rFonts w:ascii="Times New Roman" w:hAnsi="Times New Roman"/>
          <w:bCs/>
          <w:i w:val="0"/>
          <w:color w:val="000000" w:themeColor="text1"/>
          <w:szCs w:val="24"/>
        </w:rPr>
        <w:t xml:space="preserve"> Jung</w:t>
      </w:r>
      <w:r w:rsidRPr="00960ED2">
        <w:rPr>
          <w:rFonts w:ascii="Times New Roman" w:hAnsi="Times New Roman"/>
          <w:bCs/>
          <w:i w:val="0"/>
          <w:color w:val="000000" w:themeColor="text1"/>
          <w:szCs w:val="24"/>
          <w:vertAlign w:val="superscript"/>
        </w:rPr>
        <w:t>1</w:t>
      </w:r>
      <w:r w:rsidRPr="00960ED2">
        <w:rPr>
          <w:rFonts w:ascii="Times New Roman" w:hAnsi="Times New Roman"/>
          <w:bCs/>
          <w:i w:val="0"/>
          <w:color w:val="000000" w:themeColor="text1"/>
          <w:szCs w:val="24"/>
        </w:rPr>
        <w:t xml:space="preserve">, </w:t>
      </w:r>
      <w:proofErr w:type="spellStart"/>
      <w:r w:rsidRPr="00960ED2">
        <w:rPr>
          <w:rFonts w:ascii="Times New Roman" w:hAnsi="Times New Roman"/>
          <w:bCs/>
          <w:i w:val="0"/>
          <w:color w:val="000000" w:themeColor="text1"/>
          <w:szCs w:val="24"/>
          <w:lang w:eastAsia="ko-KR"/>
        </w:rPr>
        <w:t>Sungeun</w:t>
      </w:r>
      <w:proofErr w:type="spellEnd"/>
      <w:r w:rsidRPr="00960ED2">
        <w:rPr>
          <w:rFonts w:ascii="Times New Roman" w:hAnsi="Times New Roman"/>
          <w:bCs/>
          <w:i w:val="0"/>
          <w:color w:val="000000" w:themeColor="text1"/>
          <w:szCs w:val="24"/>
          <w:lang w:eastAsia="ko-KR"/>
        </w:rPr>
        <w:t xml:space="preserve"> Heo</w:t>
      </w:r>
      <w:r w:rsidRPr="00960ED2">
        <w:rPr>
          <w:rFonts w:ascii="Times New Roman" w:hAnsi="Times New Roman"/>
          <w:bCs/>
          <w:i w:val="0"/>
          <w:color w:val="000000" w:themeColor="text1"/>
          <w:szCs w:val="24"/>
          <w:vertAlign w:val="superscript"/>
        </w:rPr>
        <w:t>1</w:t>
      </w:r>
      <w:r w:rsidRPr="00960ED2">
        <w:rPr>
          <w:rFonts w:ascii="Times New Roman" w:hAnsi="Times New Roman"/>
          <w:bCs/>
          <w:i w:val="0"/>
          <w:color w:val="000000" w:themeColor="text1"/>
          <w:szCs w:val="24"/>
          <w:lang w:eastAsia="ko-KR"/>
        </w:rPr>
        <w:t xml:space="preserve">, </w:t>
      </w:r>
      <w:proofErr w:type="spellStart"/>
      <w:r w:rsidRPr="00960ED2">
        <w:rPr>
          <w:rFonts w:ascii="Times New Roman" w:hAnsi="Times New Roman"/>
          <w:bCs/>
          <w:i w:val="0"/>
          <w:color w:val="000000" w:themeColor="text1"/>
          <w:szCs w:val="24"/>
          <w:lang w:eastAsia="ko-KR"/>
        </w:rPr>
        <w:t>Yoogeong</w:t>
      </w:r>
      <w:proofErr w:type="spellEnd"/>
      <w:r w:rsidRPr="00960ED2">
        <w:rPr>
          <w:rFonts w:ascii="Times New Roman" w:hAnsi="Times New Roman"/>
          <w:bCs/>
          <w:i w:val="0"/>
          <w:color w:val="000000" w:themeColor="text1"/>
          <w:szCs w:val="24"/>
          <w:lang w:eastAsia="ko-KR"/>
        </w:rPr>
        <w:t xml:space="preserve"> Oh</w:t>
      </w:r>
      <w:r w:rsidRPr="00960ED2">
        <w:rPr>
          <w:rFonts w:ascii="Times New Roman" w:hAnsi="Times New Roman"/>
          <w:bCs/>
          <w:i w:val="0"/>
          <w:color w:val="000000" w:themeColor="text1"/>
          <w:szCs w:val="24"/>
          <w:vertAlign w:val="superscript"/>
        </w:rPr>
        <w:t>1</w:t>
      </w:r>
      <w:r w:rsidRPr="00960ED2">
        <w:rPr>
          <w:rFonts w:ascii="Times New Roman" w:hAnsi="Times New Roman"/>
          <w:bCs/>
          <w:i w:val="0"/>
          <w:color w:val="000000" w:themeColor="text1"/>
          <w:szCs w:val="24"/>
          <w:lang w:eastAsia="ko-KR"/>
        </w:rPr>
        <w:t xml:space="preserve">, </w:t>
      </w:r>
      <w:proofErr w:type="spellStart"/>
      <w:r w:rsidRPr="00960ED2">
        <w:rPr>
          <w:rFonts w:ascii="Times New Roman" w:hAnsi="Times New Roman"/>
          <w:bCs/>
          <w:i w:val="0"/>
          <w:color w:val="000000" w:themeColor="text1"/>
          <w:szCs w:val="24"/>
          <w:lang w:eastAsia="ko-KR"/>
        </w:rPr>
        <w:t>Kyungtae</w:t>
      </w:r>
      <w:proofErr w:type="spellEnd"/>
      <w:r w:rsidRPr="00960ED2">
        <w:rPr>
          <w:rFonts w:ascii="Times New Roman" w:hAnsi="Times New Roman"/>
          <w:bCs/>
          <w:i w:val="0"/>
          <w:color w:val="000000" w:themeColor="text1"/>
          <w:szCs w:val="24"/>
          <w:lang w:eastAsia="ko-KR"/>
        </w:rPr>
        <w:t xml:space="preserve"> Park</w:t>
      </w:r>
      <w:r w:rsidRPr="00960ED2">
        <w:rPr>
          <w:rFonts w:ascii="Times New Roman" w:hAnsi="Times New Roman"/>
          <w:bCs/>
          <w:i w:val="0"/>
          <w:color w:val="000000" w:themeColor="text1"/>
          <w:szCs w:val="24"/>
          <w:vertAlign w:val="superscript"/>
        </w:rPr>
        <w:t>1</w:t>
      </w:r>
      <w:r w:rsidRPr="00960ED2">
        <w:rPr>
          <w:rFonts w:ascii="Times New Roman" w:hAnsi="Times New Roman"/>
          <w:bCs/>
          <w:i w:val="0"/>
          <w:color w:val="000000" w:themeColor="text1"/>
          <w:szCs w:val="24"/>
          <w:lang w:eastAsia="ko-KR"/>
        </w:rPr>
        <w:t xml:space="preserve">, </w:t>
      </w:r>
      <w:proofErr w:type="spellStart"/>
      <w:r w:rsidRPr="00960ED2">
        <w:rPr>
          <w:rFonts w:ascii="Times New Roman" w:hAnsi="Times New Roman"/>
          <w:bCs/>
          <w:i w:val="0"/>
          <w:color w:val="000000" w:themeColor="text1"/>
          <w:szCs w:val="24"/>
          <w:lang w:eastAsia="ko-KR"/>
        </w:rPr>
        <w:t>Sohyeon</w:t>
      </w:r>
      <w:proofErr w:type="spellEnd"/>
      <w:r w:rsidRPr="00960ED2">
        <w:rPr>
          <w:rFonts w:ascii="Times New Roman" w:hAnsi="Times New Roman"/>
          <w:bCs/>
          <w:i w:val="0"/>
          <w:color w:val="000000" w:themeColor="text1"/>
          <w:szCs w:val="24"/>
          <w:lang w:eastAsia="ko-KR"/>
        </w:rPr>
        <w:t xml:space="preserve"> Park</w:t>
      </w:r>
      <w:r w:rsidRPr="00960ED2">
        <w:rPr>
          <w:rFonts w:ascii="Times New Roman" w:hAnsi="Times New Roman"/>
          <w:bCs/>
          <w:i w:val="0"/>
          <w:color w:val="000000" w:themeColor="text1"/>
          <w:szCs w:val="24"/>
          <w:vertAlign w:val="superscript"/>
        </w:rPr>
        <w:t>1</w:t>
      </w:r>
      <w:r w:rsidRPr="00960ED2">
        <w:rPr>
          <w:rFonts w:ascii="Times New Roman" w:hAnsi="Times New Roman"/>
          <w:bCs/>
          <w:i w:val="0"/>
          <w:color w:val="000000" w:themeColor="text1"/>
          <w:szCs w:val="24"/>
          <w:lang w:eastAsia="ko-KR"/>
        </w:rPr>
        <w:t xml:space="preserve">, </w:t>
      </w:r>
      <w:proofErr w:type="spellStart"/>
      <w:r w:rsidRPr="00960ED2">
        <w:rPr>
          <w:rFonts w:ascii="Times New Roman" w:hAnsi="Times New Roman"/>
          <w:bCs/>
          <w:i w:val="0"/>
          <w:color w:val="000000" w:themeColor="text1"/>
          <w:szCs w:val="24"/>
          <w:lang w:eastAsia="ko-KR"/>
        </w:rPr>
        <w:t>Woojin</w:t>
      </w:r>
      <w:proofErr w:type="spellEnd"/>
      <w:r w:rsidRPr="00960ED2">
        <w:rPr>
          <w:rFonts w:ascii="Times New Roman" w:hAnsi="Times New Roman"/>
          <w:bCs/>
          <w:i w:val="0"/>
          <w:color w:val="000000" w:themeColor="text1"/>
          <w:szCs w:val="24"/>
          <w:lang w:eastAsia="ko-KR"/>
        </w:rPr>
        <w:t xml:space="preserve"> Choi</w:t>
      </w:r>
      <w:r w:rsidRPr="00960ED2">
        <w:rPr>
          <w:rFonts w:ascii="Times New Roman" w:hAnsi="Times New Roman"/>
          <w:bCs/>
          <w:i w:val="0"/>
          <w:color w:val="000000" w:themeColor="text1"/>
          <w:szCs w:val="24"/>
          <w:vertAlign w:val="superscript"/>
        </w:rPr>
        <w:t>1</w:t>
      </w:r>
      <w:r w:rsidRPr="00960ED2">
        <w:rPr>
          <w:rFonts w:ascii="Times New Roman" w:hAnsi="Times New Roman"/>
          <w:bCs/>
          <w:i w:val="0"/>
          <w:color w:val="000000" w:themeColor="text1"/>
          <w:szCs w:val="24"/>
          <w:lang w:eastAsia="ko-KR"/>
        </w:rPr>
        <w:t xml:space="preserve">, </w:t>
      </w:r>
      <w:proofErr w:type="spellStart"/>
      <w:r w:rsidRPr="00960ED2">
        <w:rPr>
          <w:rFonts w:ascii="Times New Roman" w:hAnsi="Times New Roman"/>
          <w:bCs/>
          <w:i w:val="0"/>
          <w:color w:val="000000" w:themeColor="text1"/>
          <w:szCs w:val="24"/>
          <w:lang w:eastAsia="ko-KR"/>
        </w:rPr>
        <w:t>Yanghee</w:t>
      </w:r>
      <w:proofErr w:type="spellEnd"/>
      <w:r w:rsidRPr="00960ED2">
        <w:rPr>
          <w:rFonts w:ascii="Times New Roman" w:hAnsi="Times New Roman"/>
          <w:bCs/>
          <w:i w:val="0"/>
          <w:color w:val="000000" w:themeColor="text1"/>
          <w:szCs w:val="24"/>
          <w:lang w:eastAsia="ko-KR"/>
        </w:rPr>
        <w:t xml:space="preserve"> Kim</w:t>
      </w:r>
      <w:r w:rsidRPr="00960ED2">
        <w:rPr>
          <w:rFonts w:ascii="Times New Roman" w:hAnsi="Times New Roman"/>
          <w:bCs/>
          <w:i w:val="0"/>
          <w:color w:val="000000" w:themeColor="text1"/>
          <w:szCs w:val="24"/>
          <w:vertAlign w:val="superscript"/>
          <w:lang w:eastAsia="ko-KR"/>
        </w:rPr>
        <w:t>2</w:t>
      </w:r>
      <w:r w:rsidR="00735223" w:rsidRPr="00960ED2">
        <w:rPr>
          <w:rFonts w:ascii="Times New Roman" w:hAnsi="Times New Roman"/>
          <w:bCs/>
          <w:i w:val="0"/>
          <w:color w:val="000000" w:themeColor="text1"/>
          <w:szCs w:val="24"/>
          <w:lang w:eastAsia="ko-KR"/>
        </w:rPr>
        <w:t>*</w:t>
      </w:r>
      <w:r w:rsidRPr="00960ED2">
        <w:rPr>
          <w:rFonts w:ascii="Times New Roman" w:hAnsi="Times New Roman"/>
          <w:bCs/>
          <w:i w:val="0"/>
          <w:color w:val="000000" w:themeColor="text1"/>
          <w:szCs w:val="24"/>
          <w:lang w:eastAsia="ko-KR"/>
        </w:rPr>
        <w:t xml:space="preserve">, </w:t>
      </w:r>
      <w:proofErr w:type="spellStart"/>
      <w:r w:rsidRPr="00960ED2">
        <w:rPr>
          <w:rFonts w:ascii="Times New Roman" w:hAnsi="Times New Roman"/>
          <w:bCs/>
          <w:i w:val="0"/>
          <w:color w:val="000000" w:themeColor="text1"/>
          <w:szCs w:val="24"/>
          <w:lang w:eastAsia="ko-KR"/>
        </w:rPr>
        <w:t>Seyong</w:t>
      </w:r>
      <w:proofErr w:type="spellEnd"/>
      <w:r w:rsidRPr="00960ED2">
        <w:rPr>
          <w:rFonts w:ascii="Times New Roman" w:hAnsi="Times New Roman"/>
          <w:bCs/>
          <w:i w:val="0"/>
          <w:color w:val="000000" w:themeColor="text1"/>
          <w:szCs w:val="24"/>
          <w:lang w:eastAsia="ko-KR"/>
        </w:rPr>
        <w:t xml:space="preserve"> Jung</w:t>
      </w:r>
      <w:r w:rsidRPr="00960ED2">
        <w:rPr>
          <w:rFonts w:ascii="Times New Roman" w:hAnsi="Times New Roman"/>
          <w:bCs/>
          <w:i w:val="0"/>
          <w:color w:val="000000" w:themeColor="text1"/>
          <w:szCs w:val="24"/>
          <w:vertAlign w:val="superscript"/>
          <w:lang w:eastAsia="ko-KR"/>
        </w:rPr>
        <w:t>3</w:t>
      </w:r>
      <w:r w:rsidR="00735223" w:rsidRPr="00960ED2">
        <w:rPr>
          <w:rFonts w:ascii="Times New Roman" w:hAnsi="Times New Roman"/>
          <w:bCs/>
          <w:i w:val="0"/>
          <w:color w:val="000000" w:themeColor="text1"/>
          <w:szCs w:val="24"/>
          <w:lang w:eastAsia="ko-KR"/>
        </w:rPr>
        <w:t>*</w:t>
      </w:r>
      <w:r w:rsidRPr="00960ED2">
        <w:rPr>
          <w:rFonts w:ascii="Times New Roman" w:hAnsi="Times New Roman"/>
          <w:bCs/>
          <w:i w:val="0"/>
          <w:color w:val="000000" w:themeColor="text1"/>
          <w:szCs w:val="24"/>
          <w:lang w:eastAsia="ko-KR"/>
        </w:rPr>
        <w:t xml:space="preserve"> and Jinkee Hong</w:t>
      </w:r>
      <w:r w:rsidRPr="00960ED2">
        <w:rPr>
          <w:rFonts w:ascii="Times New Roman" w:hAnsi="Times New Roman"/>
          <w:bCs/>
          <w:i w:val="0"/>
          <w:color w:val="000000" w:themeColor="text1"/>
          <w:szCs w:val="24"/>
          <w:vertAlign w:val="superscript"/>
        </w:rPr>
        <w:t>1</w:t>
      </w:r>
      <w:r w:rsidRPr="00960ED2">
        <w:rPr>
          <w:rFonts w:ascii="Times New Roman" w:hAnsi="Times New Roman"/>
          <w:bCs/>
          <w:i w:val="0"/>
          <w:color w:val="000000" w:themeColor="text1"/>
          <w:szCs w:val="24"/>
          <w:lang w:eastAsia="ko-KR"/>
        </w:rPr>
        <w:t>*</w:t>
      </w:r>
    </w:p>
    <w:p w14:paraId="177028F8" w14:textId="77777777" w:rsidR="002D16A0" w:rsidRPr="00960ED2" w:rsidRDefault="002D16A0" w:rsidP="0023732F">
      <w:pPr>
        <w:pStyle w:val="Tableofcontents"/>
        <w:rPr>
          <w:color w:val="000000" w:themeColor="text1"/>
        </w:rPr>
      </w:pPr>
    </w:p>
    <w:p w14:paraId="0C8F0B7C" w14:textId="0D9C92A9" w:rsidR="00E2491D" w:rsidRPr="00960ED2" w:rsidRDefault="00735223" w:rsidP="00E2491D">
      <w:pPr>
        <w:pStyle w:val="BBAuthorName"/>
        <w:spacing w:line="240" w:lineRule="auto"/>
        <w:jc w:val="both"/>
        <w:rPr>
          <w:rFonts w:ascii="Times New Roman" w:hAnsi="Times New Roman"/>
          <w:b/>
          <w:i w:val="0"/>
          <w:color w:val="000000" w:themeColor="text1"/>
          <w:szCs w:val="18"/>
          <w:lang w:eastAsia="ko-KR"/>
        </w:rPr>
      </w:pPr>
      <w:r w:rsidRPr="00960ED2">
        <w:rPr>
          <w:rFonts w:ascii="Times New Roman" w:hAnsi="Times New Roman"/>
          <w:b/>
          <w:i w:val="0"/>
          <w:color w:val="000000" w:themeColor="text1"/>
          <w:szCs w:val="18"/>
          <w:lang w:eastAsia="ko-KR"/>
        </w:rPr>
        <w:t>Zwitterionic inhaler with synergistic therapeutics for reprogramming of M2 macrophage to pro-inflammatory phenotype</w:t>
      </w:r>
    </w:p>
    <w:p w14:paraId="70465C77" w14:textId="77777777" w:rsidR="00004A23" w:rsidRPr="00960ED2" w:rsidRDefault="00004A23" w:rsidP="0023732F">
      <w:pPr>
        <w:pStyle w:val="Tableofcontents"/>
        <w:rPr>
          <w:color w:val="000000" w:themeColor="text1"/>
        </w:rPr>
      </w:pPr>
    </w:p>
    <w:p w14:paraId="45F0D2E2" w14:textId="5F1AD3B7" w:rsidR="006256F5" w:rsidRPr="00960ED2" w:rsidRDefault="00735223" w:rsidP="0023732F">
      <w:pPr>
        <w:pStyle w:val="Tableofcontents"/>
        <w:rPr>
          <w:color w:val="000000" w:themeColor="text1"/>
        </w:rPr>
      </w:pPr>
      <w:r w:rsidRPr="00960ED2">
        <w:rPr>
          <w:noProof/>
          <w:color w:val="000000" w:themeColor="text1"/>
        </w:rPr>
        <w:drawing>
          <wp:inline distT="0" distB="0" distL="0" distR="0" wp14:anchorId="49657E73" wp14:editId="07E0A2B6">
            <wp:extent cx="5675917" cy="2346637"/>
            <wp:effectExtent l="0" t="0" r="0" b="0"/>
            <wp:docPr id="24"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91152" cy="2352936"/>
                    </a:xfrm>
                    <a:prstGeom prst="rect">
                      <a:avLst/>
                    </a:prstGeom>
                    <a:noFill/>
                  </pic:spPr>
                </pic:pic>
              </a:graphicData>
            </a:graphic>
          </wp:inline>
        </w:drawing>
      </w:r>
    </w:p>
    <w:p w14:paraId="5CBF3B72" w14:textId="3400C03A" w:rsidR="0059526F" w:rsidRPr="00960ED2" w:rsidRDefault="003E113B" w:rsidP="00E2491D">
      <w:pPr>
        <w:spacing w:line="360" w:lineRule="auto"/>
        <w:rPr>
          <w:b/>
          <w:color w:val="000000" w:themeColor="text1"/>
        </w:rPr>
      </w:pPr>
      <w:r w:rsidRPr="00960ED2">
        <w:rPr>
          <w:color w:val="000000" w:themeColor="text1"/>
          <w:lang w:val="en-US"/>
        </w:rPr>
        <w:br w:type="page"/>
      </w:r>
    </w:p>
    <w:p w14:paraId="2F585CD5" w14:textId="77777777" w:rsidR="0059526F" w:rsidRPr="00960ED2" w:rsidRDefault="0059526F" w:rsidP="008C6D5F">
      <w:pPr>
        <w:pStyle w:val="Title2"/>
        <w:spacing w:line="360" w:lineRule="auto"/>
        <w:rPr>
          <w:b w:val="0"/>
          <w:color w:val="000000" w:themeColor="text1"/>
          <w:sz w:val="32"/>
          <w:szCs w:val="32"/>
        </w:rPr>
      </w:pPr>
      <w:r w:rsidRPr="00960ED2">
        <w:rPr>
          <w:b w:val="0"/>
          <w:color w:val="000000" w:themeColor="text1"/>
          <w:sz w:val="32"/>
          <w:szCs w:val="32"/>
        </w:rPr>
        <w:lastRenderedPageBreak/>
        <w:t xml:space="preserve">Supporting Information </w:t>
      </w:r>
    </w:p>
    <w:p w14:paraId="6BEE17BD" w14:textId="77777777" w:rsidR="0059526F" w:rsidRPr="00960ED2" w:rsidRDefault="0059526F" w:rsidP="0023732F">
      <w:pPr>
        <w:pStyle w:val="Tableofcontents"/>
        <w:rPr>
          <w:color w:val="000000" w:themeColor="text1"/>
        </w:rPr>
      </w:pPr>
    </w:p>
    <w:p w14:paraId="514D9BAF" w14:textId="77777777" w:rsidR="00735223" w:rsidRPr="00960ED2" w:rsidRDefault="00735223" w:rsidP="00735223">
      <w:pPr>
        <w:pStyle w:val="BBAuthorName"/>
        <w:spacing w:line="240" w:lineRule="auto"/>
        <w:jc w:val="both"/>
        <w:rPr>
          <w:rFonts w:ascii="Times New Roman" w:hAnsi="Times New Roman"/>
          <w:b/>
          <w:i w:val="0"/>
          <w:color w:val="000000" w:themeColor="text1"/>
          <w:szCs w:val="18"/>
          <w:lang w:eastAsia="ko-KR"/>
        </w:rPr>
      </w:pPr>
      <w:r w:rsidRPr="00960ED2">
        <w:rPr>
          <w:rFonts w:ascii="Times New Roman" w:hAnsi="Times New Roman"/>
          <w:b/>
          <w:i w:val="0"/>
          <w:color w:val="000000" w:themeColor="text1"/>
          <w:szCs w:val="18"/>
          <w:lang w:eastAsia="ko-KR"/>
        </w:rPr>
        <w:t>Zwitterionic inhaler with synergistic therapeutics for reprogramming of M2 macrophage to pro-inflammatory phenotype</w:t>
      </w:r>
    </w:p>
    <w:p w14:paraId="0981ABFD" w14:textId="77777777" w:rsidR="00E2491D" w:rsidRPr="00960ED2" w:rsidRDefault="00E2491D" w:rsidP="00E2491D">
      <w:pPr>
        <w:pStyle w:val="Tableofcontents"/>
        <w:spacing w:line="240" w:lineRule="auto"/>
        <w:rPr>
          <w:color w:val="000000" w:themeColor="text1"/>
          <w:lang w:eastAsia="ko-KR"/>
        </w:rPr>
      </w:pPr>
    </w:p>
    <w:p w14:paraId="0DE9EABC" w14:textId="77777777" w:rsidR="00735223" w:rsidRPr="00960ED2" w:rsidRDefault="00735223" w:rsidP="00735223">
      <w:pPr>
        <w:pStyle w:val="BBAuthorName"/>
        <w:spacing w:line="240" w:lineRule="auto"/>
        <w:jc w:val="both"/>
        <w:rPr>
          <w:rFonts w:ascii="Times New Roman" w:hAnsi="Times New Roman"/>
          <w:bCs/>
          <w:i w:val="0"/>
          <w:color w:val="000000" w:themeColor="text1"/>
          <w:szCs w:val="24"/>
          <w:lang w:eastAsia="ko-KR"/>
        </w:rPr>
      </w:pPr>
      <w:proofErr w:type="spellStart"/>
      <w:r w:rsidRPr="00960ED2">
        <w:rPr>
          <w:rFonts w:ascii="Times New Roman" w:hAnsi="Times New Roman"/>
          <w:bCs/>
          <w:i w:val="0"/>
          <w:color w:val="000000" w:themeColor="text1"/>
          <w:szCs w:val="24"/>
        </w:rPr>
        <w:t>Sungwon</w:t>
      </w:r>
      <w:proofErr w:type="spellEnd"/>
      <w:r w:rsidRPr="00960ED2">
        <w:rPr>
          <w:rFonts w:ascii="Times New Roman" w:hAnsi="Times New Roman"/>
          <w:bCs/>
          <w:i w:val="0"/>
          <w:color w:val="000000" w:themeColor="text1"/>
          <w:szCs w:val="24"/>
        </w:rPr>
        <w:t xml:space="preserve"> Jung</w:t>
      </w:r>
      <w:r w:rsidRPr="00960ED2">
        <w:rPr>
          <w:rFonts w:ascii="Times New Roman" w:hAnsi="Times New Roman"/>
          <w:bCs/>
          <w:i w:val="0"/>
          <w:color w:val="000000" w:themeColor="text1"/>
          <w:szCs w:val="24"/>
          <w:vertAlign w:val="superscript"/>
        </w:rPr>
        <w:t>1</w:t>
      </w:r>
      <w:r w:rsidRPr="00960ED2">
        <w:rPr>
          <w:rFonts w:ascii="Times New Roman" w:hAnsi="Times New Roman"/>
          <w:bCs/>
          <w:i w:val="0"/>
          <w:color w:val="000000" w:themeColor="text1"/>
          <w:szCs w:val="24"/>
        </w:rPr>
        <w:t xml:space="preserve">, </w:t>
      </w:r>
      <w:proofErr w:type="spellStart"/>
      <w:r w:rsidRPr="00960ED2">
        <w:rPr>
          <w:rFonts w:ascii="Times New Roman" w:hAnsi="Times New Roman"/>
          <w:bCs/>
          <w:i w:val="0"/>
          <w:color w:val="000000" w:themeColor="text1"/>
          <w:szCs w:val="24"/>
          <w:lang w:eastAsia="ko-KR"/>
        </w:rPr>
        <w:t>Sungeun</w:t>
      </w:r>
      <w:proofErr w:type="spellEnd"/>
      <w:r w:rsidRPr="00960ED2">
        <w:rPr>
          <w:rFonts w:ascii="Times New Roman" w:hAnsi="Times New Roman"/>
          <w:bCs/>
          <w:i w:val="0"/>
          <w:color w:val="000000" w:themeColor="text1"/>
          <w:szCs w:val="24"/>
          <w:lang w:eastAsia="ko-KR"/>
        </w:rPr>
        <w:t xml:space="preserve"> Heo</w:t>
      </w:r>
      <w:r w:rsidRPr="00960ED2">
        <w:rPr>
          <w:rFonts w:ascii="Times New Roman" w:hAnsi="Times New Roman"/>
          <w:bCs/>
          <w:i w:val="0"/>
          <w:color w:val="000000" w:themeColor="text1"/>
          <w:szCs w:val="24"/>
          <w:vertAlign w:val="superscript"/>
        </w:rPr>
        <w:t>1</w:t>
      </w:r>
      <w:r w:rsidRPr="00960ED2">
        <w:rPr>
          <w:rFonts w:ascii="Times New Roman" w:hAnsi="Times New Roman"/>
          <w:bCs/>
          <w:i w:val="0"/>
          <w:color w:val="000000" w:themeColor="text1"/>
          <w:szCs w:val="24"/>
          <w:lang w:eastAsia="ko-KR"/>
        </w:rPr>
        <w:t xml:space="preserve">, </w:t>
      </w:r>
      <w:proofErr w:type="spellStart"/>
      <w:r w:rsidRPr="00960ED2">
        <w:rPr>
          <w:rFonts w:ascii="Times New Roman" w:hAnsi="Times New Roman"/>
          <w:bCs/>
          <w:i w:val="0"/>
          <w:color w:val="000000" w:themeColor="text1"/>
          <w:szCs w:val="24"/>
          <w:lang w:eastAsia="ko-KR"/>
        </w:rPr>
        <w:t>Yoogeong</w:t>
      </w:r>
      <w:proofErr w:type="spellEnd"/>
      <w:r w:rsidRPr="00960ED2">
        <w:rPr>
          <w:rFonts w:ascii="Times New Roman" w:hAnsi="Times New Roman"/>
          <w:bCs/>
          <w:i w:val="0"/>
          <w:color w:val="000000" w:themeColor="text1"/>
          <w:szCs w:val="24"/>
          <w:lang w:eastAsia="ko-KR"/>
        </w:rPr>
        <w:t xml:space="preserve"> Oh</w:t>
      </w:r>
      <w:r w:rsidRPr="00960ED2">
        <w:rPr>
          <w:rFonts w:ascii="Times New Roman" w:hAnsi="Times New Roman"/>
          <w:bCs/>
          <w:i w:val="0"/>
          <w:color w:val="000000" w:themeColor="text1"/>
          <w:szCs w:val="24"/>
          <w:vertAlign w:val="superscript"/>
        </w:rPr>
        <w:t>1</w:t>
      </w:r>
      <w:r w:rsidRPr="00960ED2">
        <w:rPr>
          <w:rFonts w:ascii="Times New Roman" w:hAnsi="Times New Roman"/>
          <w:bCs/>
          <w:i w:val="0"/>
          <w:color w:val="000000" w:themeColor="text1"/>
          <w:szCs w:val="24"/>
          <w:lang w:eastAsia="ko-KR"/>
        </w:rPr>
        <w:t xml:space="preserve">, </w:t>
      </w:r>
      <w:proofErr w:type="spellStart"/>
      <w:r w:rsidRPr="00960ED2">
        <w:rPr>
          <w:rFonts w:ascii="Times New Roman" w:hAnsi="Times New Roman"/>
          <w:bCs/>
          <w:i w:val="0"/>
          <w:color w:val="000000" w:themeColor="text1"/>
          <w:szCs w:val="24"/>
          <w:lang w:eastAsia="ko-KR"/>
        </w:rPr>
        <w:t>Kyungtae</w:t>
      </w:r>
      <w:proofErr w:type="spellEnd"/>
      <w:r w:rsidRPr="00960ED2">
        <w:rPr>
          <w:rFonts w:ascii="Times New Roman" w:hAnsi="Times New Roman"/>
          <w:bCs/>
          <w:i w:val="0"/>
          <w:color w:val="000000" w:themeColor="text1"/>
          <w:szCs w:val="24"/>
          <w:lang w:eastAsia="ko-KR"/>
        </w:rPr>
        <w:t xml:space="preserve"> Park</w:t>
      </w:r>
      <w:r w:rsidRPr="00960ED2">
        <w:rPr>
          <w:rFonts w:ascii="Times New Roman" w:hAnsi="Times New Roman"/>
          <w:bCs/>
          <w:i w:val="0"/>
          <w:color w:val="000000" w:themeColor="text1"/>
          <w:szCs w:val="24"/>
          <w:vertAlign w:val="superscript"/>
        </w:rPr>
        <w:t>1</w:t>
      </w:r>
      <w:r w:rsidRPr="00960ED2">
        <w:rPr>
          <w:rFonts w:ascii="Times New Roman" w:hAnsi="Times New Roman"/>
          <w:bCs/>
          <w:i w:val="0"/>
          <w:color w:val="000000" w:themeColor="text1"/>
          <w:szCs w:val="24"/>
          <w:lang w:eastAsia="ko-KR"/>
        </w:rPr>
        <w:t xml:space="preserve">, </w:t>
      </w:r>
      <w:proofErr w:type="spellStart"/>
      <w:r w:rsidRPr="00960ED2">
        <w:rPr>
          <w:rFonts w:ascii="Times New Roman" w:hAnsi="Times New Roman"/>
          <w:bCs/>
          <w:i w:val="0"/>
          <w:color w:val="000000" w:themeColor="text1"/>
          <w:szCs w:val="24"/>
          <w:lang w:eastAsia="ko-KR"/>
        </w:rPr>
        <w:t>Sohyeon</w:t>
      </w:r>
      <w:proofErr w:type="spellEnd"/>
      <w:r w:rsidRPr="00960ED2">
        <w:rPr>
          <w:rFonts w:ascii="Times New Roman" w:hAnsi="Times New Roman"/>
          <w:bCs/>
          <w:i w:val="0"/>
          <w:color w:val="000000" w:themeColor="text1"/>
          <w:szCs w:val="24"/>
          <w:lang w:eastAsia="ko-KR"/>
        </w:rPr>
        <w:t xml:space="preserve"> Park</w:t>
      </w:r>
      <w:r w:rsidRPr="00960ED2">
        <w:rPr>
          <w:rFonts w:ascii="Times New Roman" w:hAnsi="Times New Roman"/>
          <w:bCs/>
          <w:i w:val="0"/>
          <w:color w:val="000000" w:themeColor="text1"/>
          <w:szCs w:val="24"/>
          <w:vertAlign w:val="superscript"/>
        </w:rPr>
        <w:t>1</w:t>
      </w:r>
      <w:r w:rsidRPr="00960ED2">
        <w:rPr>
          <w:rFonts w:ascii="Times New Roman" w:hAnsi="Times New Roman"/>
          <w:bCs/>
          <w:i w:val="0"/>
          <w:color w:val="000000" w:themeColor="text1"/>
          <w:szCs w:val="24"/>
          <w:lang w:eastAsia="ko-KR"/>
        </w:rPr>
        <w:t xml:space="preserve">, </w:t>
      </w:r>
      <w:proofErr w:type="spellStart"/>
      <w:r w:rsidRPr="00960ED2">
        <w:rPr>
          <w:rFonts w:ascii="Times New Roman" w:hAnsi="Times New Roman"/>
          <w:bCs/>
          <w:i w:val="0"/>
          <w:color w:val="000000" w:themeColor="text1"/>
          <w:szCs w:val="24"/>
          <w:lang w:eastAsia="ko-KR"/>
        </w:rPr>
        <w:t>Woojin</w:t>
      </w:r>
      <w:proofErr w:type="spellEnd"/>
      <w:r w:rsidRPr="00960ED2">
        <w:rPr>
          <w:rFonts w:ascii="Times New Roman" w:hAnsi="Times New Roman"/>
          <w:bCs/>
          <w:i w:val="0"/>
          <w:color w:val="000000" w:themeColor="text1"/>
          <w:szCs w:val="24"/>
          <w:lang w:eastAsia="ko-KR"/>
        </w:rPr>
        <w:t xml:space="preserve"> Choi</w:t>
      </w:r>
      <w:r w:rsidRPr="00960ED2">
        <w:rPr>
          <w:rFonts w:ascii="Times New Roman" w:hAnsi="Times New Roman"/>
          <w:bCs/>
          <w:i w:val="0"/>
          <w:color w:val="000000" w:themeColor="text1"/>
          <w:szCs w:val="24"/>
          <w:vertAlign w:val="superscript"/>
        </w:rPr>
        <w:t>1</w:t>
      </w:r>
      <w:r w:rsidRPr="00960ED2">
        <w:rPr>
          <w:rFonts w:ascii="Times New Roman" w:hAnsi="Times New Roman"/>
          <w:bCs/>
          <w:i w:val="0"/>
          <w:color w:val="000000" w:themeColor="text1"/>
          <w:szCs w:val="24"/>
          <w:lang w:eastAsia="ko-KR"/>
        </w:rPr>
        <w:t xml:space="preserve">, </w:t>
      </w:r>
      <w:proofErr w:type="spellStart"/>
      <w:r w:rsidRPr="00960ED2">
        <w:rPr>
          <w:rFonts w:ascii="Times New Roman" w:hAnsi="Times New Roman"/>
          <w:bCs/>
          <w:i w:val="0"/>
          <w:color w:val="000000" w:themeColor="text1"/>
          <w:szCs w:val="24"/>
          <w:lang w:eastAsia="ko-KR"/>
        </w:rPr>
        <w:t>Yanghee</w:t>
      </w:r>
      <w:proofErr w:type="spellEnd"/>
      <w:r w:rsidRPr="00960ED2">
        <w:rPr>
          <w:rFonts w:ascii="Times New Roman" w:hAnsi="Times New Roman"/>
          <w:bCs/>
          <w:i w:val="0"/>
          <w:color w:val="000000" w:themeColor="text1"/>
          <w:szCs w:val="24"/>
          <w:lang w:eastAsia="ko-KR"/>
        </w:rPr>
        <w:t xml:space="preserve"> Kim</w:t>
      </w:r>
      <w:r w:rsidRPr="00960ED2">
        <w:rPr>
          <w:rFonts w:ascii="Times New Roman" w:hAnsi="Times New Roman"/>
          <w:bCs/>
          <w:i w:val="0"/>
          <w:color w:val="000000" w:themeColor="text1"/>
          <w:szCs w:val="24"/>
          <w:vertAlign w:val="superscript"/>
          <w:lang w:eastAsia="ko-KR"/>
        </w:rPr>
        <w:t>2</w:t>
      </w:r>
      <w:r w:rsidRPr="00960ED2">
        <w:rPr>
          <w:rFonts w:ascii="Times New Roman" w:hAnsi="Times New Roman"/>
          <w:bCs/>
          <w:i w:val="0"/>
          <w:color w:val="000000" w:themeColor="text1"/>
          <w:szCs w:val="24"/>
          <w:lang w:eastAsia="ko-KR"/>
        </w:rPr>
        <w:t xml:space="preserve">*, </w:t>
      </w:r>
      <w:proofErr w:type="spellStart"/>
      <w:r w:rsidRPr="00960ED2">
        <w:rPr>
          <w:rFonts w:ascii="Times New Roman" w:hAnsi="Times New Roman"/>
          <w:bCs/>
          <w:i w:val="0"/>
          <w:color w:val="000000" w:themeColor="text1"/>
          <w:szCs w:val="24"/>
          <w:lang w:eastAsia="ko-KR"/>
        </w:rPr>
        <w:t>Seyong</w:t>
      </w:r>
      <w:proofErr w:type="spellEnd"/>
      <w:r w:rsidRPr="00960ED2">
        <w:rPr>
          <w:rFonts w:ascii="Times New Roman" w:hAnsi="Times New Roman"/>
          <w:bCs/>
          <w:i w:val="0"/>
          <w:color w:val="000000" w:themeColor="text1"/>
          <w:szCs w:val="24"/>
          <w:lang w:eastAsia="ko-KR"/>
        </w:rPr>
        <w:t xml:space="preserve"> Jung</w:t>
      </w:r>
      <w:r w:rsidRPr="00960ED2">
        <w:rPr>
          <w:rFonts w:ascii="Times New Roman" w:hAnsi="Times New Roman"/>
          <w:bCs/>
          <w:i w:val="0"/>
          <w:color w:val="000000" w:themeColor="text1"/>
          <w:szCs w:val="24"/>
          <w:vertAlign w:val="superscript"/>
          <w:lang w:eastAsia="ko-KR"/>
        </w:rPr>
        <w:t>3</w:t>
      </w:r>
      <w:r w:rsidRPr="00960ED2">
        <w:rPr>
          <w:rFonts w:ascii="Times New Roman" w:hAnsi="Times New Roman"/>
          <w:bCs/>
          <w:i w:val="0"/>
          <w:color w:val="000000" w:themeColor="text1"/>
          <w:szCs w:val="24"/>
          <w:lang w:eastAsia="ko-KR"/>
        </w:rPr>
        <w:t>* and Jinkee Hong</w:t>
      </w:r>
      <w:r w:rsidRPr="00960ED2">
        <w:rPr>
          <w:rFonts w:ascii="Times New Roman" w:hAnsi="Times New Roman"/>
          <w:bCs/>
          <w:i w:val="0"/>
          <w:color w:val="000000" w:themeColor="text1"/>
          <w:szCs w:val="24"/>
          <w:vertAlign w:val="superscript"/>
        </w:rPr>
        <w:t>1</w:t>
      </w:r>
      <w:r w:rsidRPr="00960ED2">
        <w:rPr>
          <w:rFonts w:ascii="Times New Roman" w:hAnsi="Times New Roman"/>
          <w:bCs/>
          <w:i w:val="0"/>
          <w:color w:val="000000" w:themeColor="text1"/>
          <w:szCs w:val="24"/>
          <w:lang w:eastAsia="ko-KR"/>
        </w:rPr>
        <w:t>*</w:t>
      </w:r>
    </w:p>
    <w:p w14:paraId="05DDD0F1" w14:textId="36DE55E2" w:rsidR="0059526F" w:rsidRPr="00960ED2" w:rsidRDefault="0059526F" w:rsidP="008C6D5F">
      <w:pPr>
        <w:pStyle w:val="Maintext0"/>
        <w:spacing w:line="360" w:lineRule="auto"/>
        <w:rPr>
          <w:color w:val="000000" w:themeColor="text1"/>
        </w:rPr>
      </w:pPr>
    </w:p>
    <w:p w14:paraId="66B9CC60" w14:textId="62DF2807" w:rsidR="00E2491D" w:rsidRPr="00960ED2" w:rsidRDefault="00E2491D" w:rsidP="00960ED2">
      <w:pPr>
        <w:spacing w:after="160" w:line="259" w:lineRule="auto"/>
        <w:rPr>
          <w:bCs/>
          <w:color w:val="000000" w:themeColor="text1"/>
          <w:szCs w:val="22"/>
        </w:rPr>
      </w:pPr>
      <w:r w:rsidRPr="00960ED2">
        <w:rPr>
          <w:b/>
          <w:noProof/>
          <w:color w:val="000000" w:themeColor="text1"/>
          <w:szCs w:val="22"/>
        </w:rPr>
        <w:drawing>
          <wp:inline distT="0" distB="0" distL="0" distR="0" wp14:anchorId="1A25849E" wp14:editId="2C5D589F">
            <wp:extent cx="5695950" cy="1863725"/>
            <wp:effectExtent l="0" t="0" r="0" b="0"/>
            <wp:docPr id="8" name="그림 8" descr="텍스트, 화면, 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8" descr="텍스트, 화면, 스크린샷이(가) 표시된 사진&#10;&#10;자동 생성된 설명"/>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4519"/>
                    <a:stretch/>
                  </pic:blipFill>
                  <pic:spPr bwMode="auto">
                    <a:xfrm>
                      <a:off x="0" y="0"/>
                      <a:ext cx="5716622" cy="1870489"/>
                    </a:xfrm>
                    <a:prstGeom prst="rect">
                      <a:avLst/>
                    </a:prstGeom>
                    <a:noFill/>
                    <a:ln>
                      <a:noFill/>
                    </a:ln>
                    <a:extLst>
                      <a:ext uri="{53640926-AAD7-44D8-BBD7-CCE9431645EC}">
                        <a14:shadowObscured xmlns:a14="http://schemas.microsoft.com/office/drawing/2010/main"/>
                      </a:ext>
                    </a:extLst>
                  </pic:spPr>
                </pic:pic>
              </a:graphicData>
            </a:graphic>
          </wp:inline>
        </w:drawing>
      </w:r>
      <w:r w:rsidRPr="00960ED2">
        <w:rPr>
          <w:color w:val="000000" w:themeColor="text1"/>
        </w:rPr>
        <w:br/>
      </w:r>
      <w:r w:rsidRPr="00960ED2">
        <w:rPr>
          <w:b/>
          <w:bCs/>
          <w:color w:val="000000" w:themeColor="text1"/>
          <w:szCs w:val="22"/>
        </w:rPr>
        <w:t>Figure. S1. Aminolysis of PLGA MP a</w:t>
      </w:r>
      <w:r w:rsidRPr="00960ED2">
        <w:rPr>
          <w:b/>
          <w:color w:val="000000" w:themeColor="text1"/>
          <w:szCs w:val="22"/>
        </w:rPr>
        <w:t xml:space="preserve">. </w:t>
      </w:r>
      <w:r w:rsidRPr="00960ED2">
        <w:rPr>
          <w:bCs/>
          <w:color w:val="000000" w:themeColor="text1"/>
          <w:szCs w:val="22"/>
        </w:rPr>
        <w:t xml:space="preserve">Transmission electron spectroscopy (TEM) image and </w:t>
      </w:r>
      <w:r w:rsidRPr="00960ED2">
        <w:rPr>
          <w:b/>
          <w:bCs/>
          <w:color w:val="000000" w:themeColor="text1"/>
          <w:szCs w:val="22"/>
        </w:rPr>
        <w:t>b</w:t>
      </w:r>
      <w:r w:rsidRPr="00960ED2">
        <w:rPr>
          <w:b/>
          <w:color w:val="000000" w:themeColor="text1"/>
          <w:szCs w:val="22"/>
        </w:rPr>
        <w:t xml:space="preserve">. </w:t>
      </w:r>
      <w:r w:rsidRPr="00960ED2">
        <w:rPr>
          <w:bCs/>
          <w:color w:val="000000" w:themeColor="text1"/>
          <w:szCs w:val="22"/>
        </w:rPr>
        <w:t>Zeta potential analysis of according to reaction time (5, 10, 20, 30, 60 min).</w:t>
      </w:r>
    </w:p>
    <w:p w14:paraId="0A919C04" w14:textId="415846AD" w:rsidR="00E2491D" w:rsidRPr="00960ED2" w:rsidRDefault="00E2491D">
      <w:pPr>
        <w:rPr>
          <w:color w:val="000000" w:themeColor="text1"/>
        </w:rPr>
      </w:pPr>
      <w:r w:rsidRPr="00960ED2">
        <w:rPr>
          <w:color w:val="000000" w:themeColor="text1"/>
        </w:rPr>
        <w:br w:type="page"/>
      </w:r>
    </w:p>
    <w:p w14:paraId="2C702CAF" w14:textId="77777777" w:rsidR="00E2491D" w:rsidRPr="00960ED2" w:rsidRDefault="00E2491D" w:rsidP="00704FC4">
      <w:pPr>
        <w:spacing w:after="160" w:line="259" w:lineRule="auto"/>
        <w:jc w:val="center"/>
        <w:rPr>
          <w:bCs/>
          <w:color w:val="000000" w:themeColor="text1"/>
          <w:szCs w:val="22"/>
        </w:rPr>
      </w:pPr>
      <w:r w:rsidRPr="00960ED2">
        <w:rPr>
          <w:bCs/>
          <w:noProof/>
          <w:color w:val="000000" w:themeColor="text1"/>
          <w:szCs w:val="22"/>
        </w:rPr>
        <w:lastRenderedPageBreak/>
        <w:drawing>
          <wp:inline distT="0" distB="0" distL="0" distR="0" wp14:anchorId="0F150521" wp14:editId="2B10530F">
            <wp:extent cx="4486276" cy="1753554"/>
            <wp:effectExtent l="0" t="0" r="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6003"/>
                    <a:stretch/>
                  </pic:blipFill>
                  <pic:spPr bwMode="auto">
                    <a:xfrm>
                      <a:off x="0" y="0"/>
                      <a:ext cx="4501222" cy="1759396"/>
                    </a:xfrm>
                    <a:prstGeom prst="rect">
                      <a:avLst/>
                    </a:prstGeom>
                    <a:noFill/>
                    <a:ln>
                      <a:noFill/>
                    </a:ln>
                    <a:extLst>
                      <a:ext uri="{53640926-AAD7-44D8-BBD7-CCE9431645EC}">
                        <a14:shadowObscured xmlns:a14="http://schemas.microsoft.com/office/drawing/2010/main"/>
                      </a:ext>
                    </a:extLst>
                  </pic:spPr>
                </pic:pic>
              </a:graphicData>
            </a:graphic>
          </wp:inline>
        </w:drawing>
      </w:r>
    </w:p>
    <w:p w14:paraId="666F122F" w14:textId="78FFBBC7" w:rsidR="00887154" w:rsidRPr="00960ED2" w:rsidRDefault="00E2491D" w:rsidP="00E2491D">
      <w:pPr>
        <w:spacing w:after="160" w:line="259" w:lineRule="auto"/>
        <w:rPr>
          <w:bCs/>
          <w:color w:val="000000" w:themeColor="text1"/>
          <w:szCs w:val="22"/>
        </w:rPr>
      </w:pPr>
      <w:r w:rsidRPr="00960ED2">
        <w:rPr>
          <w:b/>
          <w:bCs/>
          <w:color w:val="000000" w:themeColor="text1"/>
          <w:szCs w:val="22"/>
        </w:rPr>
        <w:t>Figure. S2. Analysis of aminolyzed-PLGA (NH</w:t>
      </w:r>
      <w:r w:rsidRPr="00960ED2">
        <w:rPr>
          <w:b/>
          <w:bCs/>
          <w:color w:val="000000" w:themeColor="text1"/>
          <w:szCs w:val="22"/>
          <w:vertAlign w:val="subscript"/>
        </w:rPr>
        <w:t>2</w:t>
      </w:r>
      <w:r w:rsidRPr="00960ED2">
        <w:rPr>
          <w:b/>
          <w:bCs/>
          <w:color w:val="000000" w:themeColor="text1"/>
          <w:szCs w:val="22"/>
        </w:rPr>
        <w:t>-PG) a</w:t>
      </w:r>
      <w:r w:rsidRPr="00960ED2">
        <w:rPr>
          <w:bCs/>
          <w:color w:val="000000" w:themeColor="text1"/>
          <w:szCs w:val="22"/>
        </w:rPr>
        <w:t>. Fourier transform infrared spectroscopy (FT-IR) data of PLGA MP and NH</w:t>
      </w:r>
      <w:r w:rsidRPr="00960ED2">
        <w:rPr>
          <w:bCs/>
          <w:color w:val="000000" w:themeColor="text1"/>
          <w:szCs w:val="22"/>
          <w:vertAlign w:val="subscript"/>
        </w:rPr>
        <w:t>2</w:t>
      </w:r>
      <w:r w:rsidRPr="00960ED2">
        <w:rPr>
          <w:bCs/>
          <w:color w:val="000000" w:themeColor="text1"/>
          <w:szCs w:val="22"/>
        </w:rPr>
        <w:t xml:space="preserve">-PG. </w:t>
      </w:r>
      <w:r w:rsidRPr="00960ED2">
        <w:rPr>
          <w:b/>
          <w:bCs/>
          <w:color w:val="000000" w:themeColor="text1"/>
          <w:szCs w:val="22"/>
        </w:rPr>
        <w:t>b</w:t>
      </w:r>
      <w:r w:rsidRPr="00960ED2">
        <w:rPr>
          <w:bCs/>
          <w:color w:val="000000" w:themeColor="text1"/>
          <w:szCs w:val="22"/>
        </w:rPr>
        <w:t>. Standard curve of 2,4,6-trinitrobenzene sulfonic acid (TNBS) assay</w:t>
      </w:r>
    </w:p>
    <w:p w14:paraId="05D3B789" w14:textId="77777777" w:rsidR="00887154" w:rsidRPr="00960ED2" w:rsidRDefault="00887154">
      <w:pPr>
        <w:rPr>
          <w:bCs/>
          <w:color w:val="000000" w:themeColor="text1"/>
          <w:szCs w:val="22"/>
        </w:rPr>
      </w:pPr>
      <w:r w:rsidRPr="00960ED2">
        <w:rPr>
          <w:bCs/>
          <w:color w:val="000000" w:themeColor="text1"/>
          <w:szCs w:val="22"/>
        </w:rPr>
        <w:br w:type="page"/>
      </w:r>
    </w:p>
    <w:p w14:paraId="0261B23F" w14:textId="68352022" w:rsidR="00E2491D" w:rsidRPr="00960ED2" w:rsidRDefault="00887154" w:rsidP="00E2491D">
      <w:pPr>
        <w:spacing w:after="160" w:line="259" w:lineRule="auto"/>
        <w:rPr>
          <w:bCs/>
          <w:color w:val="000000" w:themeColor="text1"/>
          <w:szCs w:val="22"/>
        </w:rPr>
      </w:pPr>
      <w:r w:rsidRPr="00960ED2">
        <w:rPr>
          <w:bCs/>
          <w:noProof/>
          <w:color w:val="000000" w:themeColor="text1"/>
          <w:szCs w:val="22"/>
        </w:rPr>
        <w:lastRenderedPageBreak/>
        <w:drawing>
          <wp:inline distT="0" distB="0" distL="0" distR="0" wp14:anchorId="3E1F03DE" wp14:editId="5F74659E">
            <wp:extent cx="3437594" cy="2390776"/>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43600" cy="2394953"/>
                    </a:xfrm>
                    <a:prstGeom prst="rect">
                      <a:avLst/>
                    </a:prstGeom>
                    <a:noFill/>
                  </pic:spPr>
                </pic:pic>
              </a:graphicData>
            </a:graphic>
          </wp:inline>
        </w:drawing>
      </w:r>
    </w:p>
    <w:p w14:paraId="591E9B1B" w14:textId="7B5ECF74" w:rsidR="00887154" w:rsidRPr="001446F1" w:rsidRDefault="00887154" w:rsidP="00E2491D">
      <w:pPr>
        <w:spacing w:after="160" w:line="259" w:lineRule="auto"/>
        <w:rPr>
          <w:rFonts w:eastAsiaTheme="minorEastAsia"/>
          <w:b/>
          <w:color w:val="FF0000"/>
          <w:szCs w:val="22"/>
          <w:lang w:eastAsia="ko-KR"/>
        </w:rPr>
      </w:pPr>
      <w:bookmarkStart w:id="16" w:name="_Hlk131350636"/>
      <w:r w:rsidRPr="001446F1">
        <w:rPr>
          <w:rFonts w:eastAsiaTheme="minorEastAsia"/>
          <w:b/>
          <w:color w:val="FF0000"/>
          <w:szCs w:val="22"/>
          <w:lang w:eastAsia="ko-KR"/>
        </w:rPr>
        <w:t>Figure. S3. Aerodynamic sizes of PLGA MP, SBPG and MPG (n = 3)</w:t>
      </w:r>
    </w:p>
    <w:bookmarkEnd w:id="16"/>
    <w:p w14:paraId="4E198265" w14:textId="77777777" w:rsidR="00E2491D" w:rsidRPr="00960ED2" w:rsidRDefault="00E2491D" w:rsidP="00E2491D">
      <w:pPr>
        <w:spacing w:after="160" w:line="259" w:lineRule="auto"/>
        <w:rPr>
          <w:b/>
          <w:color w:val="000000" w:themeColor="text1"/>
          <w:szCs w:val="22"/>
        </w:rPr>
      </w:pPr>
      <w:r w:rsidRPr="00960ED2">
        <w:rPr>
          <w:b/>
          <w:color w:val="000000" w:themeColor="text1"/>
          <w:szCs w:val="22"/>
        </w:rPr>
        <w:br w:type="page"/>
      </w:r>
    </w:p>
    <w:p w14:paraId="1C52BDAE" w14:textId="77777777" w:rsidR="00E2491D" w:rsidRPr="00960ED2" w:rsidRDefault="00E2491D" w:rsidP="00704FC4">
      <w:pPr>
        <w:spacing w:after="160" w:line="259" w:lineRule="auto"/>
        <w:jc w:val="center"/>
        <w:rPr>
          <w:b/>
          <w:color w:val="000000" w:themeColor="text1"/>
          <w:szCs w:val="22"/>
        </w:rPr>
      </w:pPr>
      <w:r w:rsidRPr="00960ED2">
        <w:rPr>
          <w:b/>
          <w:noProof/>
          <w:color w:val="000000" w:themeColor="text1"/>
          <w:szCs w:val="22"/>
        </w:rPr>
        <w:lastRenderedPageBreak/>
        <w:drawing>
          <wp:inline distT="0" distB="0" distL="0" distR="0" wp14:anchorId="42D68F51" wp14:editId="3C44EFD1">
            <wp:extent cx="5717400" cy="3505200"/>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0005" cy="3512928"/>
                    </a:xfrm>
                    <a:prstGeom prst="rect">
                      <a:avLst/>
                    </a:prstGeom>
                    <a:noFill/>
                  </pic:spPr>
                </pic:pic>
              </a:graphicData>
            </a:graphic>
          </wp:inline>
        </w:drawing>
      </w:r>
    </w:p>
    <w:p w14:paraId="2D436F63" w14:textId="4A5C407D" w:rsidR="00E2491D" w:rsidRPr="00960ED2" w:rsidRDefault="00E2491D" w:rsidP="00E2491D">
      <w:pPr>
        <w:spacing w:after="160" w:line="259" w:lineRule="auto"/>
        <w:rPr>
          <w:bCs/>
          <w:color w:val="000000" w:themeColor="text1"/>
          <w:szCs w:val="22"/>
        </w:rPr>
      </w:pPr>
      <w:r w:rsidRPr="00960ED2">
        <w:rPr>
          <w:b/>
          <w:bCs/>
          <w:color w:val="000000" w:themeColor="text1"/>
          <w:szCs w:val="22"/>
        </w:rPr>
        <w:t>Figure. S</w:t>
      </w:r>
      <w:r w:rsidR="00887154" w:rsidRPr="00960ED2">
        <w:rPr>
          <w:b/>
          <w:bCs/>
          <w:color w:val="000000" w:themeColor="text1"/>
          <w:szCs w:val="22"/>
        </w:rPr>
        <w:t>4</w:t>
      </w:r>
      <w:r w:rsidRPr="00960ED2">
        <w:rPr>
          <w:b/>
          <w:bCs/>
          <w:color w:val="000000" w:themeColor="text1"/>
          <w:szCs w:val="22"/>
        </w:rPr>
        <w:t>. X-ray photoelectron spectroscopy (XPS) data a</w:t>
      </w:r>
      <w:r w:rsidRPr="00960ED2">
        <w:rPr>
          <w:b/>
          <w:color w:val="000000" w:themeColor="text1"/>
          <w:szCs w:val="22"/>
        </w:rPr>
        <w:t xml:space="preserve">. </w:t>
      </w:r>
      <w:r w:rsidRPr="00960ED2">
        <w:rPr>
          <w:bCs/>
          <w:color w:val="000000" w:themeColor="text1"/>
          <w:szCs w:val="22"/>
        </w:rPr>
        <w:t>C 1s peaks and</w:t>
      </w:r>
      <w:r w:rsidRPr="00960ED2">
        <w:rPr>
          <w:b/>
          <w:color w:val="000000" w:themeColor="text1"/>
          <w:szCs w:val="22"/>
        </w:rPr>
        <w:t xml:space="preserve"> </w:t>
      </w:r>
      <w:r w:rsidRPr="00960ED2">
        <w:rPr>
          <w:b/>
          <w:bCs/>
          <w:color w:val="000000" w:themeColor="text1"/>
          <w:szCs w:val="22"/>
        </w:rPr>
        <w:t>b</w:t>
      </w:r>
      <w:r w:rsidRPr="00960ED2">
        <w:rPr>
          <w:b/>
          <w:color w:val="000000" w:themeColor="text1"/>
          <w:szCs w:val="22"/>
        </w:rPr>
        <w:t xml:space="preserve">. </w:t>
      </w:r>
      <w:r w:rsidRPr="00960ED2">
        <w:rPr>
          <w:bCs/>
          <w:color w:val="000000" w:themeColor="text1"/>
          <w:szCs w:val="22"/>
        </w:rPr>
        <w:t xml:space="preserve">Br 3d peaks of PLGA MP, Br-PG, SBPG and MPG. </w:t>
      </w:r>
    </w:p>
    <w:p w14:paraId="729C2014" w14:textId="5C739F07" w:rsidR="00E2491D" w:rsidRPr="00960ED2" w:rsidRDefault="00E2491D">
      <w:pPr>
        <w:rPr>
          <w:color w:val="000000" w:themeColor="text1"/>
        </w:rPr>
      </w:pPr>
      <w:r w:rsidRPr="00960ED2">
        <w:rPr>
          <w:color w:val="000000" w:themeColor="text1"/>
        </w:rPr>
        <w:br w:type="page"/>
      </w:r>
    </w:p>
    <w:p w14:paraId="36799520" w14:textId="77777777" w:rsidR="00E2491D" w:rsidRPr="00960ED2" w:rsidRDefault="00E2491D" w:rsidP="00704FC4">
      <w:pPr>
        <w:spacing w:after="160" w:line="259" w:lineRule="auto"/>
        <w:jc w:val="center"/>
        <w:rPr>
          <w:b/>
          <w:color w:val="000000" w:themeColor="text1"/>
          <w:szCs w:val="22"/>
        </w:rPr>
      </w:pPr>
      <w:r w:rsidRPr="00960ED2">
        <w:rPr>
          <w:b/>
          <w:noProof/>
          <w:color w:val="000000" w:themeColor="text1"/>
          <w:szCs w:val="22"/>
        </w:rPr>
        <w:lastRenderedPageBreak/>
        <w:drawing>
          <wp:inline distT="0" distB="0" distL="0" distR="0" wp14:anchorId="2ED4DDBB" wp14:editId="374B1DC2">
            <wp:extent cx="5695950" cy="2899601"/>
            <wp:effectExtent l="0" t="0" r="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21307"/>
                    <a:stretch/>
                  </pic:blipFill>
                  <pic:spPr bwMode="auto">
                    <a:xfrm>
                      <a:off x="0" y="0"/>
                      <a:ext cx="5726198" cy="2914999"/>
                    </a:xfrm>
                    <a:prstGeom prst="rect">
                      <a:avLst/>
                    </a:prstGeom>
                    <a:noFill/>
                    <a:ln>
                      <a:noFill/>
                    </a:ln>
                    <a:extLst>
                      <a:ext uri="{53640926-AAD7-44D8-BBD7-CCE9431645EC}">
                        <a14:shadowObscured xmlns:a14="http://schemas.microsoft.com/office/drawing/2010/main"/>
                      </a:ext>
                    </a:extLst>
                  </pic:spPr>
                </pic:pic>
              </a:graphicData>
            </a:graphic>
          </wp:inline>
        </w:drawing>
      </w:r>
    </w:p>
    <w:p w14:paraId="715ACC4E" w14:textId="00ED8484" w:rsidR="00E2491D" w:rsidRPr="00960ED2" w:rsidRDefault="00E2491D" w:rsidP="00E2491D">
      <w:pPr>
        <w:spacing w:after="160" w:line="259" w:lineRule="auto"/>
        <w:rPr>
          <w:b/>
          <w:color w:val="000000" w:themeColor="text1"/>
          <w:szCs w:val="22"/>
        </w:rPr>
      </w:pPr>
      <w:r w:rsidRPr="00960ED2">
        <w:rPr>
          <w:b/>
          <w:bCs/>
          <w:color w:val="000000" w:themeColor="text1"/>
          <w:szCs w:val="22"/>
        </w:rPr>
        <w:t>Figure. S</w:t>
      </w:r>
      <w:r w:rsidR="00887154" w:rsidRPr="00960ED2">
        <w:rPr>
          <w:b/>
          <w:bCs/>
          <w:color w:val="000000" w:themeColor="text1"/>
          <w:szCs w:val="22"/>
        </w:rPr>
        <w:t>5</w:t>
      </w:r>
      <w:r w:rsidRPr="00960ED2">
        <w:rPr>
          <w:b/>
          <w:bCs/>
          <w:color w:val="000000" w:themeColor="text1"/>
          <w:szCs w:val="22"/>
        </w:rPr>
        <w:t xml:space="preserve">. Energy-dispersive X-ray spectroscopy (EDS) analysis of PLGA MP, SBPG and MPG </w:t>
      </w:r>
      <w:r w:rsidRPr="00960ED2">
        <w:rPr>
          <w:color w:val="000000" w:themeColor="text1"/>
          <w:szCs w:val="22"/>
        </w:rPr>
        <w:t xml:space="preserve">(scale: 1 </w:t>
      </w:r>
      <w:r w:rsidRPr="00960ED2">
        <w:rPr>
          <w:rFonts w:eastAsia="맑은 고딕"/>
          <w:color w:val="000000" w:themeColor="text1"/>
          <w:szCs w:val="22"/>
        </w:rPr>
        <w:t>μ</w:t>
      </w:r>
      <w:r w:rsidRPr="00960ED2">
        <w:rPr>
          <w:color w:val="000000" w:themeColor="text1"/>
          <w:szCs w:val="22"/>
        </w:rPr>
        <w:t>m)</w:t>
      </w:r>
    </w:p>
    <w:p w14:paraId="435CCAD1" w14:textId="77777777" w:rsidR="00E2491D" w:rsidRPr="00960ED2" w:rsidRDefault="00E2491D" w:rsidP="00E2491D">
      <w:pPr>
        <w:spacing w:after="160" w:line="259" w:lineRule="auto"/>
        <w:rPr>
          <w:b/>
          <w:color w:val="000000" w:themeColor="text1"/>
          <w:szCs w:val="22"/>
        </w:rPr>
      </w:pPr>
      <w:r w:rsidRPr="00960ED2">
        <w:rPr>
          <w:b/>
          <w:color w:val="000000" w:themeColor="text1"/>
          <w:szCs w:val="22"/>
        </w:rPr>
        <w:br w:type="page"/>
      </w:r>
    </w:p>
    <w:p w14:paraId="59DD7EC7" w14:textId="77777777" w:rsidR="00E2491D" w:rsidRPr="00960ED2" w:rsidRDefault="00E2491D" w:rsidP="00E2491D">
      <w:pPr>
        <w:spacing w:after="160" w:line="259" w:lineRule="auto"/>
        <w:jc w:val="center"/>
        <w:rPr>
          <w:b/>
          <w:color w:val="000000" w:themeColor="text1"/>
          <w:szCs w:val="22"/>
        </w:rPr>
      </w:pPr>
      <w:r w:rsidRPr="00960ED2">
        <w:rPr>
          <w:b/>
          <w:noProof/>
          <w:color w:val="000000" w:themeColor="text1"/>
          <w:szCs w:val="22"/>
        </w:rPr>
        <w:lastRenderedPageBreak/>
        <w:drawing>
          <wp:inline distT="0" distB="0" distL="0" distR="0" wp14:anchorId="57C1789C" wp14:editId="343CF069">
            <wp:extent cx="3774748" cy="3629660"/>
            <wp:effectExtent l="0" t="0" r="0" b="889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76514" cy="3631358"/>
                    </a:xfrm>
                    <a:prstGeom prst="rect">
                      <a:avLst/>
                    </a:prstGeom>
                    <a:noFill/>
                  </pic:spPr>
                </pic:pic>
              </a:graphicData>
            </a:graphic>
          </wp:inline>
        </w:drawing>
      </w:r>
    </w:p>
    <w:p w14:paraId="215583BE" w14:textId="0BF5164F" w:rsidR="00B73858" w:rsidRPr="00960ED2" w:rsidRDefault="00E2491D" w:rsidP="00E2491D">
      <w:pPr>
        <w:spacing w:after="160" w:line="259" w:lineRule="auto"/>
        <w:rPr>
          <w:b/>
          <w:bCs/>
          <w:color w:val="000000" w:themeColor="text1"/>
          <w:szCs w:val="22"/>
        </w:rPr>
      </w:pPr>
      <w:r w:rsidRPr="00960ED2">
        <w:rPr>
          <w:b/>
          <w:bCs/>
          <w:color w:val="000000" w:themeColor="text1"/>
          <w:szCs w:val="22"/>
        </w:rPr>
        <w:t>Figure. S</w:t>
      </w:r>
      <w:r w:rsidR="00887154" w:rsidRPr="00960ED2">
        <w:rPr>
          <w:b/>
          <w:bCs/>
          <w:color w:val="000000" w:themeColor="text1"/>
          <w:szCs w:val="22"/>
        </w:rPr>
        <w:t>6</w:t>
      </w:r>
      <w:r w:rsidRPr="00960ED2">
        <w:rPr>
          <w:b/>
          <w:bCs/>
          <w:color w:val="000000" w:themeColor="text1"/>
          <w:szCs w:val="22"/>
        </w:rPr>
        <w:t xml:space="preserve">. Confocal image of hydration layer on microparticles </w:t>
      </w:r>
      <w:r w:rsidRPr="00960ED2">
        <w:rPr>
          <w:color w:val="000000" w:themeColor="text1"/>
          <w:szCs w:val="22"/>
        </w:rPr>
        <w:t xml:space="preserve">(MB: methylene blue, scale: 10 </w:t>
      </w:r>
      <w:r w:rsidRPr="00960ED2">
        <w:rPr>
          <w:color w:val="000000" w:themeColor="text1"/>
          <w:szCs w:val="22"/>
          <w:lang w:val="el-GR"/>
        </w:rPr>
        <w:t>μ</w:t>
      </w:r>
      <w:r w:rsidRPr="00960ED2">
        <w:rPr>
          <w:color w:val="000000" w:themeColor="text1"/>
          <w:szCs w:val="22"/>
        </w:rPr>
        <w:t>m)</w:t>
      </w:r>
      <w:r w:rsidRPr="00960ED2">
        <w:rPr>
          <w:b/>
          <w:bCs/>
          <w:color w:val="000000" w:themeColor="text1"/>
          <w:szCs w:val="22"/>
        </w:rPr>
        <w:t xml:space="preserve"> </w:t>
      </w:r>
    </w:p>
    <w:p w14:paraId="54658866" w14:textId="77777777" w:rsidR="00B73858" w:rsidRPr="00960ED2" w:rsidRDefault="00B73858">
      <w:pPr>
        <w:rPr>
          <w:b/>
          <w:bCs/>
          <w:color w:val="000000" w:themeColor="text1"/>
          <w:szCs w:val="22"/>
        </w:rPr>
      </w:pPr>
      <w:r w:rsidRPr="00960ED2">
        <w:rPr>
          <w:b/>
          <w:bCs/>
          <w:color w:val="000000" w:themeColor="text1"/>
          <w:szCs w:val="22"/>
        </w:rPr>
        <w:br w:type="page"/>
      </w:r>
    </w:p>
    <w:p w14:paraId="26650171" w14:textId="12D714EF" w:rsidR="00E2491D" w:rsidRPr="00960ED2" w:rsidRDefault="008E4D6B" w:rsidP="00B73858">
      <w:pPr>
        <w:spacing w:after="160" w:line="259" w:lineRule="auto"/>
        <w:jc w:val="center"/>
        <w:rPr>
          <w:b/>
          <w:bCs/>
          <w:color w:val="000000" w:themeColor="text1"/>
          <w:szCs w:val="22"/>
        </w:rPr>
      </w:pPr>
      <w:r w:rsidRPr="00960ED2">
        <w:rPr>
          <w:b/>
          <w:bCs/>
          <w:noProof/>
          <w:color w:val="000000" w:themeColor="text1"/>
          <w:szCs w:val="22"/>
        </w:rPr>
        <w:lastRenderedPageBreak/>
        <w:drawing>
          <wp:inline distT="0" distB="0" distL="0" distR="0" wp14:anchorId="13976869" wp14:editId="645764D5">
            <wp:extent cx="2741902" cy="2720975"/>
            <wp:effectExtent l="0" t="0" r="0" b="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50954" cy="2729958"/>
                    </a:xfrm>
                    <a:prstGeom prst="rect">
                      <a:avLst/>
                    </a:prstGeom>
                    <a:noFill/>
                  </pic:spPr>
                </pic:pic>
              </a:graphicData>
            </a:graphic>
          </wp:inline>
        </w:drawing>
      </w:r>
    </w:p>
    <w:p w14:paraId="739D32BB" w14:textId="6C6BEF29" w:rsidR="00B73858" w:rsidRPr="001446F1" w:rsidRDefault="00B73858" w:rsidP="00B73858">
      <w:pPr>
        <w:spacing w:after="160" w:line="259" w:lineRule="auto"/>
        <w:jc w:val="both"/>
        <w:rPr>
          <w:color w:val="FF0000"/>
          <w:szCs w:val="22"/>
          <w:lang w:val="en-US"/>
        </w:rPr>
      </w:pPr>
      <w:bookmarkStart w:id="17" w:name="_Hlk131349662"/>
      <w:r w:rsidRPr="001446F1">
        <w:rPr>
          <w:b/>
          <w:bCs/>
          <w:color w:val="FF0000"/>
          <w:szCs w:val="22"/>
          <w:lang w:val="en-US"/>
        </w:rPr>
        <w:t xml:space="preserve">Figure S7. Biocompatibility test of PLGA MP, SBPG and MPG to human umbilical vein endothelial cells (HUVECs). </w:t>
      </w:r>
      <w:r w:rsidRPr="001446F1">
        <w:rPr>
          <w:color w:val="FF0000"/>
          <w:szCs w:val="22"/>
          <w:lang w:val="en-US"/>
        </w:rPr>
        <w:t>Data are presented as mean ± standard deviation (SD, n = 3); NS</w:t>
      </w:r>
      <w:r w:rsidR="008E4D6B" w:rsidRPr="001446F1">
        <w:rPr>
          <w:color w:val="FF0000"/>
          <w:szCs w:val="22"/>
          <w:lang w:val="en-US"/>
        </w:rPr>
        <w:t xml:space="preserve"> indicates</w:t>
      </w:r>
      <w:r w:rsidRPr="001446F1">
        <w:rPr>
          <w:color w:val="FF0000"/>
          <w:szCs w:val="22"/>
          <w:lang w:val="en-US"/>
        </w:rPr>
        <w:t xml:space="preserve"> non-significant (One-way ANOVA with Turkey’s correction, all experiments were conducted independently).</w:t>
      </w:r>
    </w:p>
    <w:bookmarkEnd w:id="17"/>
    <w:p w14:paraId="3FCF4E99" w14:textId="77777777" w:rsidR="00B73858" w:rsidRPr="00960ED2" w:rsidRDefault="00B73858" w:rsidP="00B73858">
      <w:pPr>
        <w:spacing w:after="160" w:line="259" w:lineRule="auto"/>
        <w:jc w:val="both"/>
        <w:rPr>
          <w:b/>
          <w:bCs/>
          <w:color w:val="000000" w:themeColor="text1"/>
          <w:szCs w:val="22"/>
          <w:lang w:val="en-US"/>
        </w:rPr>
      </w:pPr>
    </w:p>
    <w:p w14:paraId="68ABD5A1" w14:textId="77777777" w:rsidR="00E2491D" w:rsidRPr="00960ED2" w:rsidRDefault="00E2491D" w:rsidP="00E2491D">
      <w:pPr>
        <w:spacing w:after="160" w:line="259" w:lineRule="auto"/>
        <w:rPr>
          <w:b/>
          <w:bCs/>
          <w:color w:val="000000" w:themeColor="text1"/>
          <w:szCs w:val="22"/>
        </w:rPr>
      </w:pPr>
      <w:r w:rsidRPr="00960ED2">
        <w:rPr>
          <w:b/>
          <w:bCs/>
          <w:color w:val="000000" w:themeColor="text1"/>
          <w:szCs w:val="22"/>
        </w:rPr>
        <w:br w:type="page"/>
      </w:r>
    </w:p>
    <w:p w14:paraId="232F77E1" w14:textId="77777777" w:rsidR="00E2491D" w:rsidRPr="00960ED2" w:rsidRDefault="00E2491D" w:rsidP="00704FC4">
      <w:pPr>
        <w:spacing w:after="160" w:line="259" w:lineRule="auto"/>
        <w:jc w:val="center"/>
        <w:rPr>
          <w:b/>
          <w:color w:val="000000" w:themeColor="text1"/>
          <w:szCs w:val="22"/>
        </w:rPr>
      </w:pPr>
      <w:r w:rsidRPr="00960ED2">
        <w:rPr>
          <w:b/>
          <w:noProof/>
          <w:color w:val="000000" w:themeColor="text1"/>
          <w:szCs w:val="22"/>
        </w:rPr>
        <w:lastRenderedPageBreak/>
        <w:drawing>
          <wp:inline distT="0" distB="0" distL="0" distR="0" wp14:anchorId="20DFA9AA" wp14:editId="3F7C971B">
            <wp:extent cx="5637656" cy="4109042"/>
            <wp:effectExtent l="0" t="0" r="1270" b="635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57003" cy="4123143"/>
                    </a:xfrm>
                    <a:prstGeom prst="rect">
                      <a:avLst/>
                    </a:prstGeom>
                    <a:noFill/>
                  </pic:spPr>
                </pic:pic>
              </a:graphicData>
            </a:graphic>
          </wp:inline>
        </w:drawing>
      </w:r>
    </w:p>
    <w:p w14:paraId="6F16A5E9" w14:textId="4A3CDDCE" w:rsidR="00B73858" w:rsidRPr="00960ED2" w:rsidRDefault="00E2491D" w:rsidP="00E2491D">
      <w:pPr>
        <w:spacing w:after="160" w:line="259" w:lineRule="auto"/>
        <w:rPr>
          <w:color w:val="000000" w:themeColor="text1"/>
          <w:szCs w:val="22"/>
        </w:rPr>
      </w:pPr>
      <w:r w:rsidRPr="00960ED2">
        <w:rPr>
          <w:b/>
          <w:bCs/>
          <w:color w:val="000000" w:themeColor="text1"/>
          <w:szCs w:val="22"/>
        </w:rPr>
        <w:t>Figure. S</w:t>
      </w:r>
      <w:r w:rsidR="00B73858" w:rsidRPr="00960ED2">
        <w:rPr>
          <w:b/>
          <w:bCs/>
          <w:color w:val="000000" w:themeColor="text1"/>
          <w:szCs w:val="22"/>
        </w:rPr>
        <w:t>8</w:t>
      </w:r>
      <w:r w:rsidRPr="00960ED2">
        <w:rPr>
          <w:b/>
          <w:bCs/>
          <w:color w:val="000000" w:themeColor="text1"/>
          <w:szCs w:val="22"/>
        </w:rPr>
        <w:t xml:space="preserve">. Macrophage uptake assay of PLGA MP, SBPG and MPG </w:t>
      </w:r>
      <w:r w:rsidRPr="00960ED2">
        <w:rPr>
          <w:color w:val="000000" w:themeColor="text1"/>
          <w:szCs w:val="22"/>
        </w:rPr>
        <w:t xml:space="preserve">(BF: bright filed, RB: rhodamine-B) </w:t>
      </w:r>
    </w:p>
    <w:p w14:paraId="1C16147C" w14:textId="77777777" w:rsidR="00B73858" w:rsidRPr="00960ED2" w:rsidRDefault="00B73858">
      <w:pPr>
        <w:rPr>
          <w:color w:val="000000" w:themeColor="text1"/>
          <w:szCs w:val="22"/>
        </w:rPr>
      </w:pPr>
      <w:r w:rsidRPr="00960ED2">
        <w:rPr>
          <w:color w:val="000000" w:themeColor="text1"/>
          <w:szCs w:val="22"/>
        </w:rPr>
        <w:br w:type="page"/>
      </w:r>
    </w:p>
    <w:p w14:paraId="2071D674" w14:textId="141D225F" w:rsidR="00E2491D" w:rsidRPr="00960ED2" w:rsidRDefault="00696A33" w:rsidP="00E2491D">
      <w:pPr>
        <w:spacing w:after="160" w:line="259" w:lineRule="auto"/>
        <w:rPr>
          <w:color w:val="000000" w:themeColor="text1"/>
          <w:szCs w:val="22"/>
        </w:rPr>
      </w:pPr>
      <w:r w:rsidRPr="00960ED2">
        <w:rPr>
          <w:noProof/>
          <w:color w:val="000000" w:themeColor="text1"/>
          <w:szCs w:val="22"/>
        </w:rPr>
        <w:lastRenderedPageBreak/>
        <w:drawing>
          <wp:inline distT="0" distB="0" distL="0" distR="0" wp14:anchorId="7B829D9E" wp14:editId="50F992DA">
            <wp:extent cx="5684605" cy="2179320"/>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09136" cy="2188725"/>
                    </a:xfrm>
                    <a:prstGeom prst="rect">
                      <a:avLst/>
                    </a:prstGeom>
                    <a:noFill/>
                  </pic:spPr>
                </pic:pic>
              </a:graphicData>
            </a:graphic>
          </wp:inline>
        </w:drawing>
      </w:r>
    </w:p>
    <w:p w14:paraId="6D3AF67C" w14:textId="17994CA1" w:rsidR="00B73858" w:rsidRPr="00960ED2" w:rsidRDefault="00B73858" w:rsidP="00B73858">
      <w:pPr>
        <w:spacing w:after="160" w:line="259" w:lineRule="auto"/>
        <w:rPr>
          <w:color w:val="000000" w:themeColor="text1"/>
          <w:szCs w:val="22"/>
        </w:rPr>
      </w:pPr>
      <w:bookmarkStart w:id="18" w:name="_Hlk131349693"/>
      <w:r w:rsidRPr="00960ED2">
        <w:rPr>
          <w:b/>
          <w:bCs/>
          <w:color w:val="000000" w:themeColor="text1"/>
          <w:szCs w:val="22"/>
        </w:rPr>
        <w:t xml:space="preserve">Figure. S9. </w:t>
      </w:r>
      <w:r w:rsidR="00696A33" w:rsidRPr="00960ED2">
        <w:rPr>
          <w:b/>
          <w:bCs/>
          <w:color w:val="000000" w:themeColor="text1"/>
          <w:szCs w:val="22"/>
        </w:rPr>
        <w:t>M</w:t>
      </w:r>
      <w:r w:rsidRPr="00960ED2">
        <w:rPr>
          <w:b/>
          <w:bCs/>
          <w:color w:val="000000" w:themeColor="text1"/>
          <w:szCs w:val="22"/>
        </w:rPr>
        <w:t xml:space="preserve">acrophage uptake </w:t>
      </w:r>
      <w:r w:rsidR="00696A33" w:rsidRPr="00960ED2">
        <w:rPr>
          <w:b/>
          <w:bCs/>
          <w:color w:val="000000" w:themeColor="text1"/>
          <w:szCs w:val="22"/>
        </w:rPr>
        <w:t xml:space="preserve">analysis a. </w:t>
      </w:r>
      <w:r w:rsidR="00696A33" w:rsidRPr="00960ED2">
        <w:rPr>
          <w:color w:val="000000" w:themeColor="text1"/>
          <w:szCs w:val="22"/>
        </w:rPr>
        <w:t xml:space="preserve">Quantitative analysis of particle uptake against RAW 264.7 cells by confocal analysis. </w:t>
      </w:r>
      <w:r w:rsidR="00696A33" w:rsidRPr="00960ED2">
        <w:rPr>
          <w:b/>
          <w:bCs/>
          <w:color w:val="000000" w:themeColor="text1"/>
          <w:szCs w:val="22"/>
        </w:rPr>
        <w:t>b.</w:t>
      </w:r>
      <w:r w:rsidR="00696A33" w:rsidRPr="00960ED2">
        <w:rPr>
          <w:color w:val="000000" w:themeColor="text1"/>
          <w:szCs w:val="22"/>
        </w:rPr>
        <w:t xml:space="preserve"> Flow cytometry data analy</w:t>
      </w:r>
      <w:r w:rsidR="001F624D" w:rsidRPr="00960ED2">
        <w:rPr>
          <w:color w:val="000000" w:themeColor="text1"/>
          <w:szCs w:val="22"/>
        </w:rPr>
        <w:t>si</w:t>
      </w:r>
      <w:r w:rsidR="00696A33" w:rsidRPr="00960ED2">
        <w:rPr>
          <w:color w:val="000000" w:themeColor="text1"/>
          <w:szCs w:val="22"/>
        </w:rPr>
        <w:t>s (FACS) of macropha</w:t>
      </w:r>
      <w:r w:rsidR="001F624D" w:rsidRPr="00960ED2">
        <w:rPr>
          <w:color w:val="000000" w:themeColor="text1"/>
          <w:szCs w:val="22"/>
        </w:rPr>
        <w:t>g</w:t>
      </w:r>
      <w:r w:rsidR="00696A33" w:rsidRPr="00960ED2">
        <w:rPr>
          <w:color w:val="000000" w:themeColor="text1"/>
          <w:szCs w:val="22"/>
        </w:rPr>
        <w:t xml:space="preserve">e uptake. </w:t>
      </w:r>
    </w:p>
    <w:bookmarkEnd w:id="18"/>
    <w:p w14:paraId="6B16FE7D" w14:textId="77777777" w:rsidR="00B73858" w:rsidRPr="00960ED2" w:rsidRDefault="00B73858" w:rsidP="00E2491D">
      <w:pPr>
        <w:spacing w:after="160" w:line="259" w:lineRule="auto"/>
        <w:rPr>
          <w:color w:val="000000" w:themeColor="text1"/>
          <w:szCs w:val="22"/>
        </w:rPr>
      </w:pPr>
    </w:p>
    <w:p w14:paraId="52E7DE2B" w14:textId="77777777" w:rsidR="00E2491D" w:rsidRPr="00960ED2" w:rsidRDefault="00E2491D" w:rsidP="00E2491D">
      <w:pPr>
        <w:spacing w:after="160" w:line="259" w:lineRule="auto"/>
        <w:rPr>
          <w:color w:val="000000" w:themeColor="text1"/>
          <w:szCs w:val="22"/>
        </w:rPr>
      </w:pPr>
      <w:r w:rsidRPr="00960ED2">
        <w:rPr>
          <w:color w:val="000000" w:themeColor="text1"/>
          <w:szCs w:val="22"/>
        </w:rPr>
        <w:br w:type="page"/>
      </w:r>
    </w:p>
    <w:p w14:paraId="244301A6" w14:textId="77777777" w:rsidR="00E2491D" w:rsidRPr="00960ED2" w:rsidRDefault="00E2491D" w:rsidP="00704FC4">
      <w:pPr>
        <w:spacing w:after="160" w:line="259" w:lineRule="auto"/>
        <w:jc w:val="center"/>
        <w:rPr>
          <w:b/>
          <w:color w:val="000000" w:themeColor="text1"/>
          <w:szCs w:val="22"/>
        </w:rPr>
      </w:pPr>
      <w:r w:rsidRPr="00960ED2">
        <w:rPr>
          <w:b/>
          <w:noProof/>
          <w:color w:val="000000" w:themeColor="text1"/>
          <w:szCs w:val="22"/>
        </w:rPr>
        <w:lastRenderedPageBreak/>
        <w:drawing>
          <wp:inline distT="0" distB="0" distL="0" distR="0" wp14:anchorId="29BDB110" wp14:editId="6D3E8CE0">
            <wp:extent cx="5773406" cy="3257550"/>
            <wp:effectExtent l="0" t="0" r="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78008" cy="3260147"/>
                    </a:xfrm>
                    <a:prstGeom prst="rect">
                      <a:avLst/>
                    </a:prstGeom>
                    <a:noFill/>
                  </pic:spPr>
                </pic:pic>
              </a:graphicData>
            </a:graphic>
          </wp:inline>
        </w:drawing>
      </w:r>
    </w:p>
    <w:p w14:paraId="39A2F19B" w14:textId="491DC46C" w:rsidR="00E2491D" w:rsidRPr="00960ED2" w:rsidRDefault="00E2491D" w:rsidP="00E2491D">
      <w:pPr>
        <w:spacing w:after="160" w:line="259" w:lineRule="auto"/>
        <w:rPr>
          <w:b/>
          <w:color w:val="000000" w:themeColor="text1"/>
          <w:szCs w:val="22"/>
        </w:rPr>
      </w:pPr>
      <w:r w:rsidRPr="00960ED2">
        <w:rPr>
          <w:b/>
          <w:bCs/>
          <w:color w:val="000000" w:themeColor="text1"/>
          <w:szCs w:val="22"/>
        </w:rPr>
        <w:t>Figure. S</w:t>
      </w:r>
      <w:r w:rsidR="00B73858" w:rsidRPr="00960ED2">
        <w:rPr>
          <w:b/>
          <w:bCs/>
          <w:color w:val="000000" w:themeColor="text1"/>
          <w:szCs w:val="22"/>
        </w:rPr>
        <w:t>10</w:t>
      </w:r>
      <w:r w:rsidRPr="00960ED2">
        <w:rPr>
          <w:b/>
          <w:bCs/>
          <w:color w:val="000000" w:themeColor="text1"/>
          <w:szCs w:val="22"/>
        </w:rPr>
        <w:t xml:space="preserve">. tSNE data of each surface markers </w:t>
      </w:r>
    </w:p>
    <w:p w14:paraId="3B1B98E8" w14:textId="77777777" w:rsidR="00E2491D" w:rsidRPr="00960ED2" w:rsidRDefault="00E2491D" w:rsidP="00E2491D">
      <w:pPr>
        <w:spacing w:after="160" w:line="259" w:lineRule="auto"/>
        <w:rPr>
          <w:b/>
          <w:color w:val="000000" w:themeColor="text1"/>
          <w:szCs w:val="22"/>
        </w:rPr>
      </w:pPr>
      <w:r w:rsidRPr="00960ED2">
        <w:rPr>
          <w:b/>
          <w:color w:val="000000" w:themeColor="text1"/>
          <w:szCs w:val="22"/>
        </w:rPr>
        <w:br w:type="page"/>
      </w:r>
    </w:p>
    <w:p w14:paraId="2CC5CEB4" w14:textId="77777777" w:rsidR="00E2491D" w:rsidRPr="00960ED2" w:rsidRDefault="00E2491D" w:rsidP="00704FC4">
      <w:pPr>
        <w:spacing w:after="160" w:line="259" w:lineRule="auto"/>
        <w:jc w:val="center"/>
        <w:rPr>
          <w:b/>
          <w:color w:val="000000" w:themeColor="text1"/>
          <w:szCs w:val="22"/>
        </w:rPr>
      </w:pPr>
      <w:r w:rsidRPr="00960ED2">
        <w:rPr>
          <w:b/>
          <w:noProof/>
          <w:color w:val="000000" w:themeColor="text1"/>
          <w:szCs w:val="22"/>
        </w:rPr>
        <w:lastRenderedPageBreak/>
        <w:drawing>
          <wp:inline distT="0" distB="0" distL="0" distR="0" wp14:anchorId="13AF53F4" wp14:editId="483484BE">
            <wp:extent cx="4692699" cy="2971800"/>
            <wp:effectExtent l="0" t="0" r="0" b="0"/>
            <wp:docPr id="19" name="그림 18">
              <a:extLst xmlns:a="http://schemas.openxmlformats.org/drawingml/2006/main">
                <a:ext uri="{FF2B5EF4-FFF2-40B4-BE49-F238E27FC236}">
                  <a16:creationId xmlns:a16="http://schemas.microsoft.com/office/drawing/2014/main" id="{0E5240F5-7731-19E9-CDC9-7F35452449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그림 18">
                      <a:extLst>
                        <a:ext uri="{FF2B5EF4-FFF2-40B4-BE49-F238E27FC236}">
                          <a16:creationId xmlns:a16="http://schemas.microsoft.com/office/drawing/2014/main" id="{0E5240F5-7731-19E9-CDC9-7F3545244970}"/>
                        </a:ext>
                      </a:extLst>
                    </pic:cNvPr>
                    <pic:cNvPicPr>
                      <a:picLocks noChangeAspect="1"/>
                    </pic:cNvPicPr>
                  </pic:nvPicPr>
                  <pic:blipFill>
                    <a:blip r:embed="rId27"/>
                    <a:stretch>
                      <a:fillRect/>
                    </a:stretch>
                  </pic:blipFill>
                  <pic:spPr>
                    <a:xfrm>
                      <a:off x="0" y="0"/>
                      <a:ext cx="4694020" cy="2972637"/>
                    </a:xfrm>
                    <a:prstGeom prst="rect">
                      <a:avLst/>
                    </a:prstGeom>
                  </pic:spPr>
                </pic:pic>
              </a:graphicData>
            </a:graphic>
          </wp:inline>
        </w:drawing>
      </w:r>
    </w:p>
    <w:p w14:paraId="3B97A1BD" w14:textId="0A5324A5" w:rsidR="00E2491D" w:rsidRPr="00960ED2" w:rsidRDefault="00E2491D" w:rsidP="00E2491D">
      <w:pPr>
        <w:spacing w:after="160" w:line="259" w:lineRule="auto"/>
        <w:rPr>
          <w:b/>
          <w:color w:val="000000" w:themeColor="text1"/>
          <w:szCs w:val="22"/>
        </w:rPr>
      </w:pPr>
      <w:r w:rsidRPr="00960ED2">
        <w:rPr>
          <w:b/>
          <w:bCs/>
          <w:color w:val="000000" w:themeColor="text1"/>
          <w:szCs w:val="22"/>
        </w:rPr>
        <w:t>Figure. S</w:t>
      </w:r>
      <w:r w:rsidR="00B73858" w:rsidRPr="00960ED2">
        <w:rPr>
          <w:b/>
          <w:bCs/>
          <w:color w:val="000000" w:themeColor="text1"/>
          <w:szCs w:val="22"/>
        </w:rPr>
        <w:t>11</w:t>
      </w:r>
      <w:r w:rsidRPr="00960ED2">
        <w:rPr>
          <w:b/>
          <w:bCs/>
          <w:color w:val="000000" w:themeColor="text1"/>
          <w:szCs w:val="22"/>
        </w:rPr>
        <w:t xml:space="preserve">. Cluster heatmap table of </w:t>
      </w:r>
      <w:r w:rsidR="008447D0" w:rsidRPr="00960ED2">
        <w:rPr>
          <w:b/>
          <w:bCs/>
          <w:color w:val="000000" w:themeColor="text1"/>
          <w:szCs w:val="22"/>
        </w:rPr>
        <w:t>flow cytometry</w:t>
      </w:r>
      <w:r w:rsidRPr="00960ED2">
        <w:rPr>
          <w:b/>
          <w:bCs/>
          <w:color w:val="000000" w:themeColor="text1"/>
          <w:szCs w:val="22"/>
        </w:rPr>
        <w:t xml:space="preserve"> result</w:t>
      </w:r>
    </w:p>
    <w:p w14:paraId="43249B0A" w14:textId="77777777" w:rsidR="00E2491D" w:rsidRPr="00960ED2" w:rsidRDefault="00E2491D" w:rsidP="00E2491D">
      <w:pPr>
        <w:spacing w:after="160" w:line="259" w:lineRule="auto"/>
        <w:rPr>
          <w:b/>
          <w:color w:val="000000" w:themeColor="text1"/>
          <w:szCs w:val="22"/>
        </w:rPr>
      </w:pPr>
      <w:r w:rsidRPr="00960ED2">
        <w:rPr>
          <w:b/>
          <w:color w:val="000000" w:themeColor="text1"/>
          <w:szCs w:val="22"/>
        </w:rPr>
        <w:br w:type="page"/>
      </w:r>
    </w:p>
    <w:tbl>
      <w:tblPr>
        <w:tblW w:w="8967" w:type="dxa"/>
        <w:jc w:val="center"/>
        <w:tblCellMar>
          <w:left w:w="0" w:type="dxa"/>
          <w:right w:w="0" w:type="dxa"/>
        </w:tblCellMar>
        <w:tblLook w:val="0420" w:firstRow="1" w:lastRow="0" w:firstColumn="0" w:lastColumn="0" w:noHBand="0" w:noVBand="1"/>
      </w:tblPr>
      <w:tblGrid>
        <w:gridCol w:w="1281"/>
        <w:gridCol w:w="1281"/>
        <w:gridCol w:w="1281"/>
        <w:gridCol w:w="1281"/>
        <w:gridCol w:w="1281"/>
        <w:gridCol w:w="1281"/>
        <w:gridCol w:w="1281"/>
      </w:tblGrid>
      <w:tr w:rsidR="00960ED2" w:rsidRPr="00960ED2" w14:paraId="6BA5F2BE" w14:textId="77777777" w:rsidTr="00D42022">
        <w:trPr>
          <w:jc w:val="center"/>
        </w:trPr>
        <w:tc>
          <w:tcPr>
            <w:tcW w:w="1281" w:type="dxa"/>
            <w:tcBorders>
              <w:top w:val="nil"/>
              <w:left w:val="nil"/>
              <w:bottom w:val="single" w:sz="8" w:space="0" w:color="FFFFFF"/>
              <w:right w:val="single" w:sz="8" w:space="0" w:color="FFFFFF"/>
            </w:tcBorders>
            <w:shd w:val="clear" w:color="auto" w:fill="8497B0"/>
            <w:tcMar>
              <w:top w:w="95" w:type="dxa"/>
              <w:left w:w="189" w:type="dxa"/>
              <w:bottom w:w="95" w:type="dxa"/>
              <w:right w:w="189" w:type="dxa"/>
            </w:tcMar>
            <w:vAlign w:val="center"/>
            <w:hideMark/>
          </w:tcPr>
          <w:p w14:paraId="6E5C9E21" w14:textId="77777777" w:rsidR="00E2491D" w:rsidRPr="00960ED2" w:rsidRDefault="00E2491D" w:rsidP="00D42022">
            <w:pPr>
              <w:jc w:val="center"/>
              <w:rPr>
                <w:b/>
                <w:color w:val="000000" w:themeColor="text1"/>
                <w:szCs w:val="22"/>
              </w:rPr>
            </w:pPr>
          </w:p>
        </w:tc>
        <w:tc>
          <w:tcPr>
            <w:tcW w:w="1281" w:type="dxa"/>
            <w:tcBorders>
              <w:top w:val="nil"/>
              <w:left w:val="single" w:sz="8" w:space="0" w:color="FFFFFF"/>
              <w:bottom w:val="single" w:sz="8" w:space="0" w:color="FFFFFF"/>
              <w:right w:val="single" w:sz="8" w:space="0" w:color="FFFFFF"/>
            </w:tcBorders>
            <w:shd w:val="clear" w:color="auto" w:fill="8497B0"/>
            <w:tcMar>
              <w:top w:w="95" w:type="dxa"/>
              <w:left w:w="189" w:type="dxa"/>
              <w:bottom w:w="95" w:type="dxa"/>
              <w:right w:w="189" w:type="dxa"/>
            </w:tcMar>
            <w:vAlign w:val="center"/>
            <w:hideMark/>
          </w:tcPr>
          <w:p w14:paraId="722B4D79" w14:textId="77777777" w:rsidR="00E2491D" w:rsidRPr="00960ED2" w:rsidRDefault="00E2491D" w:rsidP="00D42022">
            <w:pPr>
              <w:jc w:val="center"/>
              <w:rPr>
                <w:b/>
                <w:bCs/>
                <w:color w:val="000000" w:themeColor="text1"/>
                <w:szCs w:val="22"/>
              </w:rPr>
            </w:pPr>
            <w:r w:rsidRPr="00960ED2">
              <w:rPr>
                <w:b/>
                <w:bCs/>
                <w:i/>
                <w:iCs/>
                <w:color w:val="000000" w:themeColor="text1"/>
                <w:szCs w:val="22"/>
              </w:rPr>
              <w:t>C 1s</w:t>
            </w:r>
          </w:p>
        </w:tc>
        <w:tc>
          <w:tcPr>
            <w:tcW w:w="1281" w:type="dxa"/>
            <w:tcBorders>
              <w:top w:val="nil"/>
              <w:left w:val="single" w:sz="8" w:space="0" w:color="FFFFFF"/>
              <w:bottom w:val="single" w:sz="8" w:space="0" w:color="FFFFFF"/>
              <w:right w:val="single" w:sz="8" w:space="0" w:color="FFFFFF"/>
            </w:tcBorders>
            <w:shd w:val="clear" w:color="auto" w:fill="8497B0"/>
            <w:tcMar>
              <w:top w:w="95" w:type="dxa"/>
              <w:left w:w="189" w:type="dxa"/>
              <w:bottom w:w="95" w:type="dxa"/>
              <w:right w:w="189" w:type="dxa"/>
            </w:tcMar>
            <w:vAlign w:val="center"/>
            <w:hideMark/>
          </w:tcPr>
          <w:p w14:paraId="024813F8" w14:textId="77777777" w:rsidR="00E2491D" w:rsidRPr="00960ED2" w:rsidRDefault="00E2491D" w:rsidP="00D42022">
            <w:pPr>
              <w:jc w:val="center"/>
              <w:rPr>
                <w:b/>
                <w:bCs/>
                <w:color w:val="000000" w:themeColor="text1"/>
                <w:szCs w:val="22"/>
              </w:rPr>
            </w:pPr>
            <w:r w:rsidRPr="00960ED2">
              <w:rPr>
                <w:b/>
                <w:bCs/>
                <w:i/>
                <w:iCs/>
                <w:color w:val="000000" w:themeColor="text1"/>
                <w:szCs w:val="22"/>
              </w:rPr>
              <w:t>O 1s</w:t>
            </w:r>
          </w:p>
        </w:tc>
        <w:tc>
          <w:tcPr>
            <w:tcW w:w="1281" w:type="dxa"/>
            <w:tcBorders>
              <w:top w:val="nil"/>
              <w:left w:val="single" w:sz="8" w:space="0" w:color="FFFFFF"/>
              <w:bottom w:val="single" w:sz="8" w:space="0" w:color="FFFFFF"/>
              <w:right w:val="single" w:sz="8" w:space="0" w:color="FFFFFF"/>
            </w:tcBorders>
            <w:shd w:val="clear" w:color="auto" w:fill="8497B0"/>
            <w:tcMar>
              <w:top w:w="95" w:type="dxa"/>
              <w:left w:w="189" w:type="dxa"/>
              <w:bottom w:w="95" w:type="dxa"/>
              <w:right w:w="189" w:type="dxa"/>
            </w:tcMar>
            <w:vAlign w:val="center"/>
            <w:hideMark/>
          </w:tcPr>
          <w:p w14:paraId="2232D20F" w14:textId="77777777" w:rsidR="00E2491D" w:rsidRPr="00960ED2" w:rsidRDefault="00E2491D" w:rsidP="00D42022">
            <w:pPr>
              <w:jc w:val="center"/>
              <w:rPr>
                <w:b/>
                <w:bCs/>
                <w:color w:val="000000" w:themeColor="text1"/>
                <w:szCs w:val="22"/>
              </w:rPr>
            </w:pPr>
            <w:r w:rsidRPr="00960ED2">
              <w:rPr>
                <w:b/>
                <w:bCs/>
                <w:i/>
                <w:iCs/>
                <w:color w:val="000000" w:themeColor="text1"/>
                <w:szCs w:val="22"/>
              </w:rPr>
              <w:t>N 1s</w:t>
            </w:r>
          </w:p>
        </w:tc>
        <w:tc>
          <w:tcPr>
            <w:tcW w:w="1281" w:type="dxa"/>
            <w:tcBorders>
              <w:top w:val="nil"/>
              <w:left w:val="single" w:sz="8" w:space="0" w:color="FFFFFF"/>
              <w:bottom w:val="single" w:sz="8" w:space="0" w:color="FFFFFF"/>
              <w:right w:val="single" w:sz="8" w:space="0" w:color="FFFFFF"/>
            </w:tcBorders>
            <w:shd w:val="clear" w:color="auto" w:fill="8497B0"/>
            <w:tcMar>
              <w:top w:w="95" w:type="dxa"/>
              <w:left w:w="189" w:type="dxa"/>
              <w:bottom w:w="95" w:type="dxa"/>
              <w:right w:w="189" w:type="dxa"/>
            </w:tcMar>
            <w:vAlign w:val="center"/>
            <w:hideMark/>
          </w:tcPr>
          <w:p w14:paraId="12B14F70" w14:textId="77777777" w:rsidR="00E2491D" w:rsidRPr="00960ED2" w:rsidRDefault="00E2491D" w:rsidP="00D42022">
            <w:pPr>
              <w:jc w:val="center"/>
              <w:rPr>
                <w:b/>
                <w:bCs/>
                <w:color w:val="000000" w:themeColor="text1"/>
                <w:szCs w:val="22"/>
              </w:rPr>
            </w:pPr>
            <w:r w:rsidRPr="00960ED2">
              <w:rPr>
                <w:b/>
                <w:bCs/>
                <w:i/>
                <w:iCs/>
                <w:color w:val="000000" w:themeColor="text1"/>
                <w:szCs w:val="22"/>
              </w:rPr>
              <w:t>Br 3d</w:t>
            </w:r>
          </w:p>
        </w:tc>
        <w:tc>
          <w:tcPr>
            <w:tcW w:w="1281" w:type="dxa"/>
            <w:tcBorders>
              <w:top w:val="nil"/>
              <w:left w:val="single" w:sz="8" w:space="0" w:color="FFFFFF"/>
              <w:bottom w:val="single" w:sz="8" w:space="0" w:color="FFFFFF"/>
              <w:right w:val="single" w:sz="8" w:space="0" w:color="FFFFFF"/>
            </w:tcBorders>
            <w:shd w:val="clear" w:color="auto" w:fill="8497B0"/>
            <w:tcMar>
              <w:top w:w="95" w:type="dxa"/>
              <w:left w:w="189" w:type="dxa"/>
              <w:bottom w:w="95" w:type="dxa"/>
              <w:right w:w="189" w:type="dxa"/>
            </w:tcMar>
            <w:vAlign w:val="center"/>
            <w:hideMark/>
          </w:tcPr>
          <w:p w14:paraId="374138D4" w14:textId="77777777" w:rsidR="00E2491D" w:rsidRPr="00960ED2" w:rsidRDefault="00E2491D" w:rsidP="00D42022">
            <w:pPr>
              <w:jc w:val="center"/>
              <w:rPr>
                <w:b/>
                <w:bCs/>
                <w:color w:val="000000" w:themeColor="text1"/>
                <w:szCs w:val="22"/>
              </w:rPr>
            </w:pPr>
            <w:r w:rsidRPr="00960ED2">
              <w:rPr>
                <w:b/>
                <w:bCs/>
                <w:i/>
                <w:iCs/>
                <w:color w:val="000000" w:themeColor="text1"/>
                <w:szCs w:val="22"/>
              </w:rPr>
              <w:t>S 2p</w:t>
            </w:r>
          </w:p>
        </w:tc>
        <w:tc>
          <w:tcPr>
            <w:tcW w:w="1281" w:type="dxa"/>
            <w:tcBorders>
              <w:top w:val="nil"/>
              <w:left w:val="single" w:sz="8" w:space="0" w:color="FFFFFF"/>
              <w:bottom w:val="single" w:sz="8" w:space="0" w:color="FFFFFF"/>
              <w:right w:val="nil"/>
            </w:tcBorders>
            <w:shd w:val="clear" w:color="auto" w:fill="8497B0"/>
            <w:tcMar>
              <w:top w:w="95" w:type="dxa"/>
              <w:left w:w="189" w:type="dxa"/>
              <w:bottom w:w="95" w:type="dxa"/>
              <w:right w:w="189" w:type="dxa"/>
            </w:tcMar>
            <w:vAlign w:val="center"/>
            <w:hideMark/>
          </w:tcPr>
          <w:p w14:paraId="5C2DFF3F" w14:textId="77777777" w:rsidR="00E2491D" w:rsidRPr="00960ED2" w:rsidRDefault="00E2491D" w:rsidP="00D42022">
            <w:pPr>
              <w:jc w:val="center"/>
              <w:rPr>
                <w:b/>
                <w:bCs/>
                <w:color w:val="000000" w:themeColor="text1"/>
                <w:szCs w:val="22"/>
              </w:rPr>
            </w:pPr>
            <w:r w:rsidRPr="00960ED2">
              <w:rPr>
                <w:b/>
                <w:bCs/>
                <w:i/>
                <w:iCs/>
                <w:color w:val="000000" w:themeColor="text1"/>
                <w:szCs w:val="22"/>
              </w:rPr>
              <w:t>P 2p</w:t>
            </w:r>
          </w:p>
        </w:tc>
      </w:tr>
      <w:tr w:rsidR="00960ED2" w:rsidRPr="00960ED2" w14:paraId="0595EEF2" w14:textId="77777777" w:rsidTr="00D42022">
        <w:trPr>
          <w:trHeight w:val="346"/>
          <w:jc w:val="center"/>
        </w:trPr>
        <w:tc>
          <w:tcPr>
            <w:tcW w:w="1281" w:type="dxa"/>
            <w:tcBorders>
              <w:top w:val="single" w:sz="8" w:space="0" w:color="FFFFFF"/>
              <w:left w:val="nil"/>
              <w:bottom w:val="single" w:sz="8" w:space="0" w:color="FFFFFF"/>
              <w:right w:val="single" w:sz="8" w:space="0" w:color="FFFFFF"/>
            </w:tcBorders>
            <w:shd w:val="clear" w:color="auto" w:fill="E7E7E7"/>
            <w:tcMar>
              <w:top w:w="95" w:type="dxa"/>
              <w:left w:w="189" w:type="dxa"/>
              <w:bottom w:w="95" w:type="dxa"/>
              <w:right w:w="189" w:type="dxa"/>
            </w:tcMar>
            <w:vAlign w:val="center"/>
            <w:hideMark/>
          </w:tcPr>
          <w:p w14:paraId="585E6193" w14:textId="77777777" w:rsidR="00E2491D" w:rsidRPr="00960ED2" w:rsidRDefault="00E2491D" w:rsidP="00D42022">
            <w:pPr>
              <w:jc w:val="center"/>
              <w:rPr>
                <w:b/>
                <w:color w:val="000000" w:themeColor="text1"/>
                <w:szCs w:val="22"/>
              </w:rPr>
            </w:pPr>
            <w:r w:rsidRPr="00960ED2">
              <w:rPr>
                <w:b/>
                <w:bCs/>
                <w:i/>
                <w:iCs/>
                <w:color w:val="000000" w:themeColor="text1"/>
                <w:szCs w:val="22"/>
              </w:rPr>
              <w:t>PLGA</w:t>
            </w:r>
          </w:p>
        </w:tc>
        <w:tc>
          <w:tcPr>
            <w:tcW w:w="1281" w:type="dxa"/>
            <w:tcBorders>
              <w:top w:val="single" w:sz="8" w:space="0" w:color="FFFFFF"/>
              <w:left w:val="single" w:sz="8" w:space="0" w:color="FFFFFF"/>
              <w:bottom w:val="single" w:sz="8" w:space="0" w:color="FFFFFF"/>
              <w:right w:val="single" w:sz="8" w:space="0" w:color="FFFFFF"/>
            </w:tcBorders>
            <w:shd w:val="clear" w:color="auto" w:fill="E7E7E7"/>
            <w:tcMar>
              <w:top w:w="95" w:type="dxa"/>
              <w:left w:w="189" w:type="dxa"/>
              <w:bottom w:w="95" w:type="dxa"/>
              <w:right w:w="189" w:type="dxa"/>
            </w:tcMar>
            <w:vAlign w:val="center"/>
            <w:hideMark/>
          </w:tcPr>
          <w:p w14:paraId="37D23CAA" w14:textId="77777777" w:rsidR="00E2491D" w:rsidRPr="00960ED2" w:rsidRDefault="00E2491D" w:rsidP="00D42022">
            <w:pPr>
              <w:jc w:val="center"/>
              <w:rPr>
                <w:bCs/>
                <w:color w:val="000000" w:themeColor="text1"/>
                <w:szCs w:val="22"/>
              </w:rPr>
            </w:pPr>
            <w:r w:rsidRPr="00960ED2">
              <w:rPr>
                <w:bCs/>
                <w:color w:val="000000" w:themeColor="text1"/>
                <w:szCs w:val="22"/>
              </w:rPr>
              <w:t>65.95</w:t>
            </w:r>
          </w:p>
        </w:tc>
        <w:tc>
          <w:tcPr>
            <w:tcW w:w="1281" w:type="dxa"/>
            <w:tcBorders>
              <w:top w:val="single" w:sz="8" w:space="0" w:color="FFFFFF"/>
              <w:left w:val="single" w:sz="8" w:space="0" w:color="FFFFFF"/>
              <w:bottom w:val="single" w:sz="8" w:space="0" w:color="FFFFFF"/>
              <w:right w:val="single" w:sz="8" w:space="0" w:color="FFFFFF"/>
            </w:tcBorders>
            <w:shd w:val="clear" w:color="auto" w:fill="E7E7E7"/>
            <w:tcMar>
              <w:top w:w="95" w:type="dxa"/>
              <w:left w:w="189" w:type="dxa"/>
              <w:bottom w:w="95" w:type="dxa"/>
              <w:right w:w="189" w:type="dxa"/>
            </w:tcMar>
            <w:vAlign w:val="center"/>
            <w:hideMark/>
          </w:tcPr>
          <w:p w14:paraId="176E0DB1" w14:textId="77777777" w:rsidR="00E2491D" w:rsidRPr="00960ED2" w:rsidRDefault="00E2491D" w:rsidP="00D42022">
            <w:pPr>
              <w:jc w:val="center"/>
              <w:rPr>
                <w:bCs/>
                <w:color w:val="000000" w:themeColor="text1"/>
                <w:szCs w:val="22"/>
              </w:rPr>
            </w:pPr>
            <w:r w:rsidRPr="00960ED2">
              <w:rPr>
                <w:bCs/>
                <w:color w:val="000000" w:themeColor="text1"/>
                <w:szCs w:val="22"/>
              </w:rPr>
              <w:t>33.65</w:t>
            </w:r>
          </w:p>
        </w:tc>
        <w:tc>
          <w:tcPr>
            <w:tcW w:w="1281" w:type="dxa"/>
            <w:tcBorders>
              <w:top w:val="single" w:sz="8" w:space="0" w:color="FFFFFF"/>
              <w:left w:val="single" w:sz="8" w:space="0" w:color="FFFFFF"/>
              <w:bottom w:val="single" w:sz="8" w:space="0" w:color="FFFFFF"/>
              <w:right w:val="single" w:sz="8" w:space="0" w:color="FFFFFF"/>
            </w:tcBorders>
            <w:shd w:val="clear" w:color="auto" w:fill="E7E7E7"/>
            <w:tcMar>
              <w:top w:w="95" w:type="dxa"/>
              <w:left w:w="189" w:type="dxa"/>
              <w:bottom w:w="95" w:type="dxa"/>
              <w:right w:w="189" w:type="dxa"/>
            </w:tcMar>
            <w:vAlign w:val="center"/>
            <w:hideMark/>
          </w:tcPr>
          <w:p w14:paraId="74100129" w14:textId="77777777" w:rsidR="00E2491D" w:rsidRPr="00960ED2" w:rsidRDefault="00E2491D" w:rsidP="00D42022">
            <w:pPr>
              <w:jc w:val="center"/>
              <w:rPr>
                <w:bCs/>
                <w:color w:val="000000" w:themeColor="text1"/>
                <w:szCs w:val="22"/>
              </w:rPr>
            </w:pPr>
            <w:r w:rsidRPr="00960ED2">
              <w:rPr>
                <w:bCs/>
                <w:color w:val="000000" w:themeColor="text1"/>
                <w:szCs w:val="22"/>
              </w:rPr>
              <w:t>-</w:t>
            </w:r>
          </w:p>
        </w:tc>
        <w:tc>
          <w:tcPr>
            <w:tcW w:w="1281" w:type="dxa"/>
            <w:tcBorders>
              <w:top w:val="single" w:sz="8" w:space="0" w:color="FFFFFF"/>
              <w:left w:val="single" w:sz="8" w:space="0" w:color="FFFFFF"/>
              <w:bottom w:val="single" w:sz="8" w:space="0" w:color="FFFFFF"/>
              <w:right w:val="single" w:sz="8" w:space="0" w:color="FFFFFF"/>
            </w:tcBorders>
            <w:shd w:val="clear" w:color="auto" w:fill="E7E7E7"/>
            <w:tcMar>
              <w:top w:w="95" w:type="dxa"/>
              <w:left w:w="189" w:type="dxa"/>
              <w:bottom w:w="95" w:type="dxa"/>
              <w:right w:w="189" w:type="dxa"/>
            </w:tcMar>
            <w:vAlign w:val="center"/>
            <w:hideMark/>
          </w:tcPr>
          <w:p w14:paraId="25097523" w14:textId="77777777" w:rsidR="00E2491D" w:rsidRPr="00960ED2" w:rsidRDefault="00E2491D" w:rsidP="00D42022">
            <w:pPr>
              <w:jc w:val="center"/>
              <w:rPr>
                <w:bCs/>
                <w:color w:val="000000" w:themeColor="text1"/>
                <w:szCs w:val="22"/>
              </w:rPr>
            </w:pPr>
            <w:r w:rsidRPr="00960ED2">
              <w:rPr>
                <w:bCs/>
                <w:color w:val="000000" w:themeColor="text1"/>
                <w:szCs w:val="22"/>
              </w:rPr>
              <w:t>-</w:t>
            </w:r>
          </w:p>
        </w:tc>
        <w:tc>
          <w:tcPr>
            <w:tcW w:w="1281" w:type="dxa"/>
            <w:tcBorders>
              <w:top w:val="single" w:sz="8" w:space="0" w:color="FFFFFF"/>
              <w:left w:val="single" w:sz="8" w:space="0" w:color="FFFFFF"/>
              <w:bottom w:val="single" w:sz="8" w:space="0" w:color="FFFFFF"/>
              <w:right w:val="single" w:sz="8" w:space="0" w:color="FFFFFF"/>
            </w:tcBorders>
            <w:shd w:val="clear" w:color="auto" w:fill="E7E7E7"/>
            <w:tcMar>
              <w:top w:w="95" w:type="dxa"/>
              <w:left w:w="189" w:type="dxa"/>
              <w:bottom w:w="95" w:type="dxa"/>
              <w:right w:w="189" w:type="dxa"/>
            </w:tcMar>
            <w:vAlign w:val="center"/>
            <w:hideMark/>
          </w:tcPr>
          <w:p w14:paraId="76DF8146" w14:textId="77777777" w:rsidR="00E2491D" w:rsidRPr="00960ED2" w:rsidRDefault="00E2491D" w:rsidP="00D42022">
            <w:pPr>
              <w:jc w:val="center"/>
              <w:rPr>
                <w:bCs/>
                <w:color w:val="000000" w:themeColor="text1"/>
                <w:szCs w:val="22"/>
              </w:rPr>
            </w:pPr>
            <w:r w:rsidRPr="00960ED2">
              <w:rPr>
                <w:bCs/>
                <w:color w:val="000000" w:themeColor="text1"/>
                <w:szCs w:val="22"/>
              </w:rPr>
              <w:t>-</w:t>
            </w:r>
          </w:p>
        </w:tc>
        <w:tc>
          <w:tcPr>
            <w:tcW w:w="1281" w:type="dxa"/>
            <w:tcBorders>
              <w:top w:val="single" w:sz="8" w:space="0" w:color="FFFFFF"/>
              <w:left w:val="single" w:sz="8" w:space="0" w:color="FFFFFF"/>
              <w:bottom w:val="single" w:sz="8" w:space="0" w:color="FFFFFF"/>
              <w:right w:val="nil"/>
            </w:tcBorders>
            <w:shd w:val="clear" w:color="auto" w:fill="E7E7E7"/>
            <w:tcMar>
              <w:top w:w="95" w:type="dxa"/>
              <w:left w:w="189" w:type="dxa"/>
              <w:bottom w:w="95" w:type="dxa"/>
              <w:right w:w="189" w:type="dxa"/>
            </w:tcMar>
            <w:vAlign w:val="center"/>
            <w:hideMark/>
          </w:tcPr>
          <w:p w14:paraId="776F5828" w14:textId="77777777" w:rsidR="00E2491D" w:rsidRPr="00960ED2" w:rsidRDefault="00E2491D" w:rsidP="00D42022">
            <w:pPr>
              <w:jc w:val="center"/>
              <w:rPr>
                <w:bCs/>
                <w:color w:val="000000" w:themeColor="text1"/>
                <w:szCs w:val="22"/>
              </w:rPr>
            </w:pPr>
            <w:r w:rsidRPr="00960ED2">
              <w:rPr>
                <w:bCs/>
                <w:color w:val="000000" w:themeColor="text1"/>
                <w:szCs w:val="22"/>
              </w:rPr>
              <w:t>-</w:t>
            </w:r>
          </w:p>
        </w:tc>
      </w:tr>
      <w:tr w:rsidR="00960ED2" w:rsidRPr="00960ED2" w14:paraId="6A37E29B" w14:textId="77777777" w:rsidTr="00D42022">
        <w:trPr>
          <w:trHeight w:val="346"/>
          <w:jc w:val="center"/>
        </w:trPr>
        <w:tc>
          <w:tcPr>
            <w:tcW w:w="1281" w:type="dxa"/>
            <w:tcBorders>
              <w:top w:val="single" w:sz="8" w:space="0" w:color="FFFFFF"/>
              <w:left w:val="nil"/>
              <w:bottom w:val="single" w:sz="8" w:space="0" w:color="FFFFFF"/>
              <w:right w:val="single" w:sz="8" w:space="0" w:color="FFFFFF"/>
            </w:tcBorders>
            <w:shd w:val="clear" w:color="auto" w:fill="FFFFFF"/>
            <w:tcMar>
              <w:top w:w="95" w:type="dxa"/>
              <w:left w:w="189" w:type="dxa"/>
              <w:bottom w:w="95" w:type="dxa"/>
              <w:right w:w="189" w:type="dxa"/>
            </w:tcMar>
            <w:vAlign w:val="center"/>
            <w:hideMark/>
          </w:tcPr>
          <w:p w14:paraId="63FC697E" w14:textId="77777777" w:rsidR="00E2491D" w:rsidRPr="00960ED2" w:rsidRDefault="00E2491D" w:rsidP="00D42022">
            <w:pPr>
              <w:jc w:val="center"/>
              <w:rPr>
                <w:b/>
                <w:color w:val="000000" w:themeColor="text1"/>
                <w:szCs w:val="22"/>
              </w:rPr>
            </w:pPr>
            <w:r w:rsidRPr="00960ED2">
              <w:rPr>
                <w:b/>
                <w:bCs/>
                <w:i/>
                <w:iCs/>
                <w:color w:val="000000" w:themeColor="text1"/>
                <w:szCs w:val="22"/>
              </w:rPr>
              <w:t>NH</w:t>
            </w:r>
            <w:r w:rsidRPr="00960ED2">
              <w:rPr>
                <w:b/>
                <w:bCs/>
                <w:i/>
                <w:iCs/>
                <w:color w:val="000000" w:themeColor="text1"/>
                <w:szCs w:val="22"/>
                <w:vertAlign w:val="subscript"/>
              </w:rPr>
              <w:t>2</w:t>
            </w:r>
            <w:r w:rsidRPr="00960ED2">
              <w:rPr>
                <w:b/>
                <w:bCs/>
                <w:i/>
                <w:iCs/>
                <w:color w:val="000000" w:themeColor="text1"/>
                <w:szCs w:val="22"/>
              </w:rPr>
              <w:t>-PG</w:t>
            </w:r>
          </w:p>
        </w:tc>
        <w:tc>
          <w:tcPr>
            <w:tcW w:w="1281" w:type="dxa"/>
            <w:tcBorders>
              <w:top w:val="single" w:sz="8" w:space="0" w:color="FFFFFF"/>
              <w:left w:val="single" w:sz="8" w:space="0" w:color="FFFFFF"/>
              <w:bottom w:val="single" w:sz="8" w:space="0" w:color="FFFFFF"/>
              <w:right w:val="single" w:sz="8" w:space="0" w:color="FFFFFF"/>
            </w:tcBorders>
            <w:shd w:val="clear" w:color="auto" w:fill="FFFFFF"/>
            <w:tcMar>
              <w:top w:w="95" w:type="dxa"/>
              <w:left w:w="189" w:type="dxa"/>
              <w:bottom w:w="95" w:type="dxa"/>
              <w:right w:w="189" w:type="dxa"/>
            </w:tcMar>
            <w:vAlign w:val="center"/>
            <w:hideMark/>
          </w:tcPr>
          <w:p w14:paraId="6567EDB9" w14:textId="77777777" w:rsidR="00E2491D" w:rsidRPr="00960ED2" w:rsidRDefault="00E2491D" w:rsidP="00D42022">
            <w:pPr>
              <w:jc w:val="center"/>
              <w:rPr>
                <w:bCs/>
                <w:color w:val="000000" w:themeColor="text1"/>
                <w:szCs w:val="22"/>
              </w:rPr>
            </w:pPr>
            <w:r w:rsidRPr="00960ED2">
              <w:rPr>
                <w:bCs/>
                <w:color w:val="000000" w:themeColor="text1"/>
                <w:szCs w:val="22"/>
              </w:rPr>
              <w:t>63.26</w:t>
            </w:r>
          </w:p>
        </w:tc>
        <w:tc>
          <w:tcPr>
            <w:tcW w:w="1281" w:type="dxa"/>
            <w:tcBorders>
              <w:top w:val="single" w:sz="8" w:space="0" w:color="FFFFFF"/>
              <w:left w:val="single" w:sz="8" w:space="0" w:color="FFFFFF"/>
              <w:bottom w:val="single" w:sz="8" w:space="0" w:color="FFFFFF"/>
              <w:right w:val="single" w:sz="8" w:space="0" w:color="FFFFFF"/>
            </w:tcBorders>
            <w:shd w:val="clear" w:color="auto" w:fill="FFFFFF"/>
            <w:tcMar>
              <w:top w:w="95" w:type="dxa"/>
              <w:left w:w="189" w:type="dxa"/>
              <w:bottom w:w="95" w:type="dxa"/>
              <w:right w:w="189" w:type="dxa"/>
            </w:tcMar>
            <w:vAlign w:val="center"/>
            <w:hideMark/>
          </w:tcPr>
          <w:p w14:paraId="5F17C213" w14:textId="77777777" w:rsidR="00E2491D" w:rsidRPr="00960ED2" w:rsidRDefault="00E2491D" w:rsidP="00D42022">
            <w:pPr>
              <w:jc w:val="center"/>
              <w:rPr>
                <w:bCs/>
                <w:color w:val="000000" w:themeColor="text1"/>
                <w:szCs w:val="22"/>
              </w:rPr>
            </w:pPr>
            <w:r w:rsidRPr="00960ED2">
              <w:rPr>
                <w:bCs/>
                <w:color w:val="000000" w:themeColor="text1"/>
                <w:szCs w:val="22"/>
              </w:rPr>
              <w:t>36.17</w:t>
            </w:r>
          </w:p>
        </w:tc>
        <w:tc>
          <w:tcPr>
            <w:tcW w:w="1281" w:type="dxa"/>
            <w:tcBorders>
              <w:top w:val="single" w:sz="8" w:space="0" w:color="FFFFFF"/>
              <w:left w:val="single" w:sz="8" w:space="0" w:color="FFFFFF"/>
              <w:bottom w:val="single" w:sz="8" w:space="0" w:color="FFFFFF"/>
              <w:right w:val="single" w:sz="8" w:space="0" w:color="FFFFFF"/>
            </w:tcBorders>
            <w:shd w:val="clear" w:color="auto" w:fill="FFFFFF"/>
            <w:tcMar>
              <w:top w:w="95" w:type="dxa"/>
              <w:left w:w="189" w:type="dxa"/>
              <w:bottom w:w="95" w:type="dxa"/>
              <w:right w:w="189" w:type="dxa"/>
            </w:tcMar>
            <w:vAlign w:val="center"/>
            <w:hideMark/>
          </w:tcPr>
          <w:p w14:paraId="2D7D3403" w14:textId="77777777" w:rsidR="00E2491D" w:rsidRPr="00960ED2" w:rsidRDefault="00E2491D" w:rsidP="00D42022">
            <w:pPr>
              <w:jc w:val="center"/>
              <w:rPr>
                <w:bCs/>
                <w:color w:val="000000" w:themeColor="text1"/>
                <w:szCs w:val="22"/>
              </w:rPr>
            </w:pPr>
            <w:r w:rsidRPr="00960ED2">
              <w:rPr>
                <w:bCs/>
                <w:color w:val="000000" w:themeColor="text1"/>
                <w:szCs w:val="22"/>
              </w:rPr>
              <w:t>0.57</w:t>
            </w:r>
          </w:p>
        </w:tc>
        <w:tc>
          <w:tcPr>
            <w:tcW w:w="1281" w:type="dxa"/>
            <w:tcBorders>
              <w:top w:val="single" w:sz="8" w:space="0" w:color="FFFFFF"/>
              <w:left w:val="single" w:sz="8" w:space="0" w:color="FFFFFF"/>
              <w:bottom w:val="single" w:sz="8" w:space="0" w:color="FFFFFF"/>
              <w:right w:val="single" w:sz="8" w:space="0" w:color="FFFFFF"/>
            </w:tcBorders>
            <w:shd w:val="clear" w:color="auto" w:fill="FFFFFF"/>
            <w:tcMar>
              <w:top w:w="95" w:type="dxa"/>
              <w:left w:w="189" w:type="dxa"/>
              <w:bottom w:w="95" w:type="dxa"/>
              <w:right w:w="189" w:type="dxa"/>
            </w:tcMar>
            <w:vAlign w:val="center"/>
            <w:hideMark/>
          </w:tcPr>
          <w:p w14:paraId="37411A27" w14:textId="77777777" w:rsidR="00E2491D" w:rsidRPr="00960ED2" w:rsidRDefault="00E2491D" w:rsidP="00D42022">
            <w:pPr>
              <w:jc w:val="center"/>
              <w:rPr>
                <w:bCs/>
                <w:color w:val="000000" w:themeColor="text1"/>
                <w:szCs w:val="22"/>
              </w:rPr>
            </w:pPr>
            <w:r w:rsidRPr="00960ED2">
              <w:rPr>
                <w:bCs/>
                <w:color w:val="000000" w:themeColor="text1"/>
                <w:szCs w:val="22"/>
              </w:rPr>
              <w:t>-</w:t>
            </w:r>
          </w:p>
        </w:tc>
        <w:tc>
          <w:tcPr>
            <w:tcW w:w="1281" w:type="dxa"/>
            <w:tcBorders>
              <w:top w:val="single" w:sz="8" w:space="0" w:color="FFFFFF"/>
              <w:left w:val="single" w:sz="8" w:space="0" w:color="FFFFFF"/>
              <w:bottom w:val="single" w:sz="8" w:space="0" w:color="FFFFFF"/>
              <w:right w:val="single" w:sz="8" w:space="0" w:color="FFFFFF"/>
            </w:tcBorders>
            <w:shd w:val="clear" w:color="auto" w:fill="FFFFFF"/>
            <w:tcMar>
              <w:top w:w="95" w:type="dxa"/>
              <w:left w:w="189" w:type="dxa"/>
              <w:bottom w:w="95" w:type="dxa"/>
              <w:right w:w="189" w:type="dxa"/>
            </w:tcMar>
            <w:vAlign w:val="center"/>
            <w:hideMark/>
          </w:tcPr>
          <w:p w14:paraId="57951372" w14:textId="77777777" w:rsidR="00E2491D" w:rsidRPr="00960ED2" w:rsidRDefault="00E2491D" w:rsidP="00D42022">
            <w:pPr>
              <w:jc w:val="center"/>
              <w:rPr>
                <w:bCs/>
                <w:color w:val="000000" w:themeColor="text1"/>
                <w:szCs w:val="22"/>
              </w:rPr>
            </w:pPr>
            <w:r w:rsidRPr="00960ED2">
              <w:rPr>
                <w:bCs/>
                <w:color w:val="000000" w:themeColor="text1"/>
                <w:szCs w:val="22"/>
              </w:rPr>
              <w:t>-</w:t>
            </w:r>
          </w:p>
        </w:tc>
        <w:tc>
          <w:tcPr>
            <w:tcW w:w="1281" w:type="dxa"/>
            <w:tcBorders>
              <w:top w:val="single" w:sz="8" w:space="0" w:color="FFFFFF"/>
              <w:left w:val="single" w:sz="8" w:space="0" w:color="FFFFFF"/>
              <w:bottom w:val="single" w:sz="8" w:space="0" w:color="FFFFFF"/>
              <w:right w:val="nil"/>
            </w:tcBorders>
            <w:shd w:val="clear" w:color="auto" w:fill="FFFFFF"/>
            <w:tcMar>
              <w:top w:w="95" w:type="dxa"/>
              <w:left w:w="189" w:type="dxa"/>
              <w:bottom w:w="95" w:type="dxa"/>
              <w:right w:w="189" w:type="dxa"/>
            </w:tcMar>
            <w:vAlign w:val="center"/>
            <w:hideMark/>
          </w:tcPr>
          <w:p w14:paraId="0D17EEFC" w14:textId="77777777" w:rsidR="00E2491D" w:rsidRPr="00960ED2" w:rsidRDefault="00E2491D" w:rsidP="00D42022">
            <w:pPr>
              <w:jc w:val="center"/>
              <w:rPr>
                <w:bCs/>
                <w:color w:val="000000" w:themeColor="text1"/>
                <w:szCs w:val="22"/>
              </w:rPr>
            </w:pPr>
            <w:r w:rsidRPr="00960ED2">
              <w:rPr>
                <w:bCs/>
                <w:color w:val="000000" w:themeColor="text1"/>
                <w:szCs w:val="22"/>
              </w:rPr>
              <w:t>-</w:t>
            </w:r>
          </w:p>
        </w:tc>
      </w:tr>
      <w:tr w:rsidR="00960ED2" w:rsidRPr="00960ED2" w14:paraId="57878F47" w14:textId="77777777" w:rsidTr="00D42022">
        <w:trPr>
          <w:trHeight w:val="346"/>
          <w:jc w:val="center"/>
        </w:trPr>
        <w:tc>
          <w:tcPr>
            <w:tcW w:w="1281" w:type="dxa"/>
            <w:tcBorders>
              <w:top w:val="single" w:sz="8" w:space="0" w:color="FFFFFF"/>
              <w:left w:val="nil"/>
              <w:bottom w:val="single" w:sz="8" w:space="0" w:color="FFFFFF"/>
              <w:right w:val="single" w:sz="8" w:space="0" w:color="FFFFFF"/>
            </w:tcBorders>
            <w:shd w:val="clear" w:color="auto" w:fill="E7E7E7"/>
            <w:tcMar>
              <w:top w:w="95" w:type="dxa"/>
              <w:left w:w="189" w:type="dxa"/>
              <w:bottom w:w="95" w:type="dxa"/>
              <w:right w:w="189" w:type="dxa"/>
            </w:tcMar>
            <w:vAlign w:val="center"/>
            <w:hideMark/>
          </w:tcPr>
          <w:p w14:paraId="7CFD42D3" w14:textId="77777777" w:rsidR="00E2491D" w:rsidRPr="00960ED2" w:rsidRDefault="00E2491D" w:rsidP="00D42022">
            <w:pPr>
              <w:jc w:val="center"/>
              <w:rPr>
                <w:b/>
                <w:color w:val="000000" w:themeColor="text1"/>
                <w:szCs w:val="22"/>
              </w:rPr>
            </w:pPr>
            <w:r w:rsidRPr="00960ED2">
              <w:rPr>
                <w:b/>
                <w:bCs/>
                <w:i/>
                <w:iCs/>
                <w:color w:val="000000" w:themeColor="text1"/>
                <w:szCs w:val="22"/>
              </w:rPr>
              <w:t>Br-PG</w:t>
            </w:r>
          </w:p>
        </w:tc>
        <w:tc>
          <w:tcPr>
            <w:tcW w:w="1281" w:type="dxa"/>
            <w:tcBorders>
              <w:top w:val="single" w:sz="8" w:space="0" w:color="FFFFFF"/>
              <w:left w:val="single" w:sz="8" w:space="0" w:color="FFFFFF"/>
              <w:bottom w:val="single" w:sz="8" w:space="0" w:color="FFFFFF"/>
              <w:right w:val="single" w:sz="8" w:space="0" w:color="FFFFFF"/>
            </w:tcBorders>
            <w:shd w:val="clear" w:color="auto" w:fill="E7E7E7"/>
            <w:tcMar>
              <w:top w:w="95" w:type="dxa"/>
              <w:left w:w="189" w:type="dxa"/>
              <w:bottom w:w="95" w:type="dxa"/>
              <w:right w:w="189" w:type="dxa"/>
            </w:tcMar>
            <w:vAlign w:val="center"/>
            <w:hideMark/>
          </w:tcPr>
          <w:p w14:paraId="1AF995C9" w14:textId="77777777" w:rsidR="00E2491D" w:rsidRPr="00960ED2" w:rsidRDefault="00E2491D" w:rsidP="00D42022">
            <w:pPr>
              <w:jc w:val="center"/>
              <w:rPr>
                <w:bCs/>
                <w:color w:val="000000" w:themeColor="text1"/>
                <w:szCs w:val="22"/>
              </w:rPr>
            </w:pPr>
            <w:r w:rsidRPr="00960ED2">
              <w:rPr>
                <w:bCs/>
                <w:color w:val="000000" w:themeColor="text1"/>
                <w:szCs w:val="22"/>
              </w:rPr>
              <w:t>63.69</w:t>
            </w:r>
          </w:p>
        </w:tc>
        <w:tc>
          <w:tcPr>
            <w:tcW w:w="1281" w:type="dxa"/>
            <w:tcBorders>
              <w:top w:val="single" w:sz="8" w:space="0" w:color="FFFFFF"/>
              <w:left w:val="single" w:sz="8" w:space="0" w:color="FFFFFF"/>
              <w:bottom w:val="single" w:sz="8" w:space="0" w:color="FFFFFF"/>
              <w:right w:val="single" w:sz="8" w:space="0" w:color="FFFFFF"/>
            </w:tcBorders>
            <w:shd w:val="clear" w:color="auto" w:fill="E7E7E7"/>
            <w:tcMar>
              <w:top w:w="95" w:type="dxa"/>
              <w:left w:w="189" w:type="dxa"/>
              <w:bottom w:w="95" w:type="dxa"/>
              <w:right w:w="189" w:type="dxa"/>
            </w:tcMar>
            <w:vAlign w:val="center"/>
            <w:hideMark/>
          </w:tcPr>
          <w:p w14:paraId="73F400AE" w14:textId="77777777" w:rsidR="00E2491D" w:rsidRPr="00960ED2" w:rsidRDefault="00E2491D" w:rsidP="00D42022">
            <w:pPr>
              <w:jc w:val="center"/>
              <w:rPr>
                <w:bCs/>
                <w:color w:val="000000" w:themeColor="text1"/>
                <w:szCs w:val="22"/>
              </w:rPr>
            </w:pPr>
            <w:r w:rsidRPr="00960ED2">
              <w:rPr>
                <w:bCs/>
                <w:color w:val="000000" w:themeColor="text1"/>
                <w:szCs w:val="22"/>
              </w:rPr>
              <w:t>35.4</w:t>
            </w:r>
          </w:p>
        </w:tc>
        <w:tc>
          <w:tcPr>
            <w:tcW w:w="1281" w:type="dxa"/>
            <w:tcBorders>
              <w:top w:val="single" w:sz="8" w:space="0" w:color="FFFFFF"/>
              <w:left w:val="single" w:sz="8" w:space="0" w:color="FFFFFF"/>
              <w:bottom w:val="single" w:sz="8" w:space="0" w:color="FFFFFF"/>
              <w:right w:val="single" w:sz="8" w:space="0" w:color="FFFFFF"/>
            </w:tcBorders>
            <w:shd w:val="clear" w:color="auto" w:fill="E7E7E7"/>
            <w:tcMar>
              <w:top w:w="95" w:type="dxa"/>
              <w:left w:w="189" w:type="dxa"/>
              <w:bottom w:w="95" w:type="dxa"/>
              <w:right w:w="189" w:type="dxa"/>
            </w:tcMar>
            <w:vAlign w:val="center"/>
            <w:hideMark/>
          </w:tcPr>
          <w:p w14:paraId="72CB0A0B" w14:textId="77777777" w:rsidR="00E2491D" w:rsidRPr="00960ED2" w:rsidRDefault="00E2491D" w:rsidP="00D42022">
            <w:pPr>
              <w:jc w:val="center"/>
              <w:rPr>
                <w:bCs/>
                <w:color w:val="000000" w:themeColor="text1"/>
                <w:szCs w:val="22"/>
              </w:rPr>
            </w:pPr>
            <w:r w:rsidRPr="00960ED2">
              <w:rPr>
                <w:bCs/>
                <w:color w:val="000000" w:themeColor="text1"/>
                <w:szCs w:val="22"/>
              </w:rPr>
              <w:t>0.57</w:t>
            </w:r>
          </w:p>
        </w:tc>
        <w:tc>
          <w:tcPr>
            <w:tcW w:w="1281" w:type="dxa"/>
            <w:tcBorders>
              <w:top w:val="single" w:sz="8" w:space="0" w:color="FFFFFF"/>
              <w:left w:val="single" w:sz="8" w:space="0" w:color="FFFFFF"/>
              <w:bottom w:val="single" w:sz="8" w:space="0" w:color="FFFFFF"/>
              <w:right w:val="single" w:sz="8" w:space="0" w:color="FFFFFF"/>
            </w:tcBorders>
            <w:shd w:val="clear" w:color="auto" w:fill="E7E7E7"/>
            <w:tcMar>
              <w:top w:w="95" w:type="dxa"/>
              <w:left w:w="189" w:type="dxa"/>
              <w:bottom w:w="95" w:type="dxa"/>
              <w:right w:w="189" w:type="dxa"/>
            </w:tcMar>
            <w:vAlign w:val="center"/>
            <w:hideMark/>
          </w:tcPr>
          <w:p w14:paraId="724D4B7E" w14:textId="77777777" w:rsidR="00E2491D" w:rsidRPr="00960ED2" w:rsidRDefault="00E2491D" w:rsidP="00D42022">
            <w:pPr>
              <w:jc w:val="center"/>
              <w:rPr>
                <w:bCs/>
                <w:color w:val="000000" w:themeColor="text1"/>
                <w:szCs w:val="22"/>
              </w:rPr>
            </w:pPr>
            <w:r w:rsidRPr="00960ED2">
              <w:rPr>
                <w:bCs/>
                <w:color w:val="000000" w:themeColor="text1"/>
                <w:szCs w:val="22"/>
              </w:rPr>
              <w:t>0.34</w:t>
            </w:r>
          </w:p>
        </w:tc>
        <w:tc>
          <w:tcPr>
            <w:tcW w:w="1281" w:type="dxa"/>
            <w:tcBorders>
              <w:top w:val="single" w:sz="8" w:space="0" w:color="FFFFFF"/>
              <w:left w:val="single" w:sz="8" w:space="0" w:color="FFFFFF"/>
              <w:bottom w:val="single" w:sz="8" w:space="0" w:color="FFFFFF"/>
              <w:right w:val="single" w:sz="8" w:space="0" w:color="FFFFFF"/>
            </w:tcBorders>
            <w:shd w:val="clear" w:color="auto" w:fill="E7E7E7"/>
            <w:tcMar>
              <w:top w:w="95" w:type="dxa"/>
              <w:left w:w="189" w:type="dxa"/>
              <w:bottom w:w="95" w:type="dxa"/>
              <w:right w:w="189" w:type="dxa"/>
            </w:tcMar>
            <w:vAlign w:val="center"/>
            <w:hideMark/>
          </w:tcPr>
          <w:p w14:paraId="1A561896" w14:textId="77777777" w:rsidR="00E2491D" w:rsidRPr="00960ED2" w:rsidRDefault="00E2491D" w:rsidP="00D42022">
            <w:pPr>
              <w:jc w:val="center"/>
              <w:rPr>
                <w:bCs/>
                <w:color w:val="000000" w:themeColor="text1"/>
                <w:szCs w:val="22"/>
              </w:rPr>
            </w:pPr>
            <w:r w:rsidRPr="00960ED2">
              <w:rPr>
                <w:bCs/>
                <w:color w:val="000000" w:themeColor="text1"/>
                <w:szCs w:val="22"/>
              </w:rPr>
              <w:t>-</w:t>
            </w:r>
          </w:p>
        </w:tc>
        <w:tc>
          <w:tcPr>
            <w:tcW w:w="1281" w:type="dxa"/>
            <w:tcBorders>
              <w:top w:val="single" w:sz="8" w:space="0" w:color="FFFFFF"/>
              <w:left w:val="single" w:sz="8" w:space="0" w:color="FFFFFF"/>
              <w:bottom w:val="single" w:sz="8" w:space="0" w:color="FFFFFF"/>
              <w:right w:val="nil"/>
            </w:tcBorders>
            <w:shd w:val="clear" w:color="auto" w:fill="E7E7E7"/>
            <w:tcMar>
              <w:top w:w="95" w:type="dxa"/>
              <w:left w:w="189" w:type="dxa"/>
              <w:bottom w:w="95" w:type="dxa"/>
              <w:right w:w="189" w:type="dxa"/>
            </w:tcMar>
            <w:vAlign w:val="center"/>
            <w:hideMark/>
          </w:tcPr>
          <w:p w14:paraId="73F9F70C" w14:textId="77777777" w:rsidR="00E2491D" w:rsidRPr="00960ED2" w:rsidRDefault="00E2491D" w:rsidP="00D42022">
            <w:pPr>
              <w:jc w:val="center"/>
              <w:rPr>
                <w:bCs/>
                <w:color w:val="000000" w:themeColor="text1"/>
                <w:szCs w:val="22"/>
              </w:rPr>
            </w:pPr>
            <w:r w:rsidRPr="00960ED2">
              <w:rPr>
                <w:bCs/>
                <w:color w:val="000000" w:themeColor="text1"/>
                <w:szCs w:val="22"/>
              </w:rPr>
              <w:t>-</w:t>
            </w:r>
          </w:p>
        </w:tc>
      </w:tr>
      <w:tr w:rsidR="00960ED2" w:rsidRPr="00960ED2" w14:paraId="4FD92C61" w14:textId="77777777" w:rsidTr="00D42022">
        <w:trPr>
          <w:trHeight w:val="346"/>
          <w:jc w:val="center"/>
        </w:trPr>
        <w:tc>
          <w:tcPr>
            <w:tcW w:w="1281" w:type="dxa"/>
            <w:tcBorders>
              <w:top w:val="single" w:sz="8" w:space="0" w:color="FFFFFF"/>
              <w:left w:val="nil"/>
              <w:bottom w:val="single" w:sz="8" w:space="0" w:color="FFFFFF"/>
              <w:right w:val="single" w:sz="8" w:space="0" w:color="FFFFFF"/>
            </w:tcBorders>
            <w:shd w:val="clear" w:color="auto" w:fill="FFFFFF"/>
            <w:tcMar>
              <w:top w:w="95" w:type="dxa"/>
              <w:left w:w="189" w:type="dxa"/>
              <w:bottom w:w="95" w:type="dxa"/>
              <w:right w:w="189" w:type="dxa"/>
            </w:tcMar>
            <w:vAlign w:val="center"/>
            <w:hideMark/>
          </w:tcPr>
          <w:p w14:paraId="069083D1" w14:textId="77777777" w:rsidR="00E2491D" w:rsidRPr="00960ED2" w:rsidRDefault="00E2491D" w:rsidP="00D42022">
            <w:pPr>
              <w:jc w:val="center"/>
              <w:rPr>
                <w:b/>
                <w:color w:val="000000" w:themeColor="text1"/>
                <w:szCs w:val="22"/>
              </w:rPr>
            </w:pPr>
            <w:r w:rsidRPr="00960ED2">
              <w:rPr>
                <w:b/>
                <w:bCs/>
                <w:i/>
                <w:iCs/>
                <w:color w:val="000000" w:themeColor="text1"/>
                <w:szCs w:val="22"/>
              </w:rPr>
              <w:t>SBPG</w:t>
            </w:r>
          </w:p>
        </w:tc>
        <w:tc>
          <w:tcPr>
            <w:tcW w:w="1281" w:type="dxa"/>
            <w:tcBorders>
              <w:top w:val="single" w:sz="8" w:space="0" w:color="FFFFFF"/>
              <w:left w:val="single" w:sz="8" w:space="0" w:color="FFFFFF"/>
              <w:bottom w:val="single" w:sz="8" w:space="0" w:color="FFFFFF"/>
              <w:right w:val="single" w:sz="8" w:space="0" w:color="FFFFFF"/>
            </w:tcBorders>
            <w:shd w:val="clear" w:color="auto" w:fill="FFFFFF"/>
            <w:tcMar>
              <w:top w:w="95" w:type="dxa"/>
              <w:left w:w="189" w:type="dxa"/>
              <w:bottom w:w="95" w:type="dxa"/>
              <w:right w:w="189" w:type="dxa"/>
            </w:tcMar>
            <w:vAlign w:val="center"/>
            <w:hideMark/>
          </w:tcPr>
          <w:p w14:paraId="711DA76A" w14:textId="77777777" w:rsidR="00E2491D" w:rsidRPr="00960ED2" w:rsidRDefault="00E2491D" w:rsidP="00D42022">
            <w:pPr>
              <w:jc w:val="center"/>
              <w:rPr>
                <w:bCs/>
                <w:color w:val="000000" w:themeColor="text1"/>
                <w:szCs w:val="22"/>
              </w:rPr>
            </w:pPr>
            <w:r w:rsidRPr="00960ED2">
              <w:rPr>
                <w:bCs/>
                <w:color w:val="000000" w:themeColor="text1"/>
                <w:szCs w:val="22"/>
              </w:rPr>
              <w:t>62.69</w:t>
            </w:r>
          </w:p>
        </w:tc>
        <w:tc>
          <w:tcPr>
            <w:tcW w:w="1281" w:type="dxa"/>
            <w:tcBorders>
              <w:top w:val="single" w:sz="8" w:space="0" w:color="FFFFFF"/>
              <w:left w:val="single" w:sz="8" w:space="0" w:color="FFFFFF"/>
              <w:bottom w:val="single" w:sz="8" w:space="0" w:color="FFFFFF"/>
              <w:right w:val="single" w:sz="8" w:space="0" w:color="FFFFFF"/>
            </w:tcBorders>
            <w:shd w:val="clear" w:color="auto" w:fill="FFFFFF"/>
            <w:tcMar>
              <w:top w:w="95" w:type="dxa"/>
              <w:left w:w="189" w:type="dxa"/>
              <w:bottom w:w="95" w:type="dxa"/>
              <w:right w:w="189" w:type="dxa"/>
            </w:tcMar>
            <w:vAlign w:val="center"/>
            <w:hideMark/>
          </w:tcPr>
          <w:p w14:paraId="19AC7A15" w14:textId="77777777" w:rsidR="00E2491D" w:rsidRPr="00960ED2" w:rsidRDefault="00E2491D" w:rsidP="00D42022">
            <w:pPr>
              <w:jc w:val="center"/>
              <w:rPr>
                <w:bCs/>
                <w:color w:val="000000" w:themeColor="text1"/>
                <w:szCs w:val="22"/>
              </w:rPr>
            </w:pPr>
            <w:r w:rsidRPr="00960ED2">
              <w:rPr>
                <w:bCs/>
                <w:color w:val="000000" w:themeColor="text1"/>
                <w:szCs w:val="22"/>
              </w:rPr>
              <w:t>35.95</w:t>
            </w:r>
          </w:p>
        </w:tc>
        <w:tc>
          <w:tcPr>
            <w:tcW w:w="1281" w:type="dxa"/>
            <w:tcBorders>
              <w:top w:val="single" w:sz="8" w:space="0" w:color="FFFFFF"/>
              <w:left w:val="single" w:sz="8" w:space="0" w:color="FFFFFF"/>
              <w:bottom w:val="single" w:sz="8" w:space="0" w:color="FFFFFF"/>
              <w:right w:val="single" w:sz="8" w:space="0" w:color="FFFFFF"/>
            </w:tcBorders>
            <w:shd w:val="clear" w:color="auto" w:fill="FFFFFF"/>
            <w:tcMar>
              <w:top w:w="95" w:type="dxa"/>
              <w:left w:w="189" w:type="dxa"/>
              <w:bottom w:w="95" w:type="dxa"/>
              <w:right w:w="189" w:type="dxa"/>
            </w:tcMar>
            <w:vAlign w:val="center"/>
            <w:hideMark/>
          </w:tcPr>
          <w:p w14:paraId="08D432C0" w14:textId="77777777" w:rsidR="00E2491D" w:rsidRPr="00960ED2" w:rsidRDefault="00E2491D" w:rsidP="00D42022">
            <w:pPr>
              <w:jc w:val="center"/>
              <w:rPr>
                <w:bCs/>
                <w:color w:val="000000" w:themeColor="text1"/>
                <w:szCs w:val="22"/>
              </w:rPr>
            </w:pPr>
            <w:r w:rsidRPr="00960ED2">
              <w:rPr>
                <w:bCs/>
                <w:color w:val="000000" w:themeColor="text1"/>
                <w:szCs w:val="22"/>
              </w:rPr>
              <w:t>0.97</w:t>
            </w:r>
          </w:p>
        </w:tc>
        <w:tc>
          <w:tcPr>
            <w:tcW w:w="1281" w:type="dxa"/>
            <w:tcBorders>
              <w:top w:val="single" w:sz="8" w:space="0" w:color="FFFFFF"/>
              <w:left w:val="single" w:sz="8" w:space="0" w:color="FFFFFF"/>
              <w:bottom w:val="single" w:sz="8" w:space="0" w:color="FFFFFF"/>
              <w:right w:val="single" w:sz="8" w:space="0" w:color="FFFFFF"/>
            </w:tcBorders>
            <w:shd w:val="clear" w:color="auto" w:fill="FFFFFF"/>
            <w:tcMar>
              <w:top w:w="95" w:type="dxa"/>
              <w:left w:w="189" w:type="dxa"/>
              <w:bottom w:w="95" w:type="dxa"/>
              <w:right w:w="189" w:type="dxa"/>
            </w:tcMar>
            <w:vAlign w:val="center"/>
            <w:hideMark/>
          </w:tcPr>
          <w:p w14:paraId="4FABAF4A" w14:textId="77777777" w:rsidR="00E2491D" w:rsidRPr="00960ED2" w:rsidRDefault="00E2491D" w:rsidP="00D42022">
            <w:pPr>
              <w:jc w:val="center"/>
              <w:rPr>
                <w:bCs/>
                <w:color w:val="000000" w:themeColor="text1"/>
                <w:szCs w:val="22"/>
              </w:rPr>
            </w:pPr>
            <w:r w:rsidRPr="00960ED2">
              <w:rPr>
                <w:bCs/>
                <w:color w:val="000000" w:themeColor="text1"/>
                <w:szCs w:val="22"/>
              </w:rPr>
              <w:t>0.08</w:t>
            </w:r>
          </w:p>
        </w:tc>
        <w:tc>
          <w:tcPr>
            <w:tcW w:w="1281" w:type="dxa"/>
            <w:tcBorders>
              <w:top w:val="single" w:sz="8" w:space="0" w:color="FFFFFF"/>
              <w:left w:val="single" w:sz="8" w:space="0" w:color="FFFFFF"/>
              <w:bottom w:val="single" w:sz="8" w:space="0" w:color="FFFFFF"/>
              <w:right w:val="single" w:sz="8" w:space="0" w:color="FFFFFF"/>
            </w:tcBorders>
            <w:shd w:val="clear" w:color="auto" w:fill="FFFFFF"/>
            <w:tcMar>
              <w:top w:w="95" w:type="dxa"/>
              <w:left w:w="189" w:type="dxa"/>
              <w:bottom w:w="95" w:type="dxa"/>
              <w:right w:w="189" w:type="dxa"/>
            </w:tcMar>
            <w:vAlign w:val="center"/>
            <w:hideMark/>
          </w:tcPr>
          <w:p w14:paraId="087084ED" w14:textId="77777777" w:rsidR="00E2491D" w:rsidRPr="00960ED2" w:rsidRDefault="00E2491D" w:rsidP="00D42022">
            <w:pPr>
              <w:jc w:val="center"/>
              <w:rPr>
                <w:bCs/>
                <w:color w:val="000000" w:themeColor="text1"/>
                <w:szCs w:val="22"/>
              </w:rPr>
            </w:pPr>
            <w:r w:rsidRPr="00960ED2">
              <w:rPr>
                <w:bCs/>
                <w:color w:val="000000" w:themeColor="text1"/>
                <w:szCs w:val="22"/>
              </w:rPr>
              <w:t>0.31</w:t>
            </w:r>
          </w:p>
        </w:tc>
        <w:tc>
          <w:tcPr>
            <w:tcW w:w="1281" w:type="dxa"/>
            <w:tcBorders>
              <w:top w:val="single" w:sz="8" w:space="0" w:color="FFFFFF"/>
              <w:left w:val="single" w:sz="8" w:space="0" w:color="FFFFFF"/>
              <w:bottom w:val="single" w:sz="8" w:space="0" w:color="FFFFFF"/>
              <w:right w:val="nil"/>
            </w:tcBorders>
            <w:shd w:val="clear" w:color="auto" w:fill="FFFFFF"/>
            <w:tcMar>
              <w:top w:w="95" w:type="dxa"/>
              <w:left w:w="189" w:type="dxa"/>
              <w:bottom w:w="95" w:type="dxa"/>
              <w:right w:w="189" w:type="dxa"/>
            </w:tcMar>
            <w:vAlign w:val="center"/>
            <w:hideMark/>
          </w:tcPr>
          <w:p w14:paraId="5FA81FCF" w14:textId="77777777" w:rsidR="00E2491D" w:rsidRPr="00960ED2" w:rsidRDefault="00E2491D" w:rsidP="00D42022">
            <w:pPr>
              <w:jc w:val="center"/>
              <w:rPr>
                <w:bCs/>
                <w:color w:val="000000" w:themeColor="text1"/>
                <w:szCs w:val="22"/>
              </w:rPr>
            </w:pPr>
            <w:r w:rsidRPr="00960ED2">
              <w:rPr>
                <w:bCs/>
                <w:color w:val="000000" w:themeColor="text1"/>
                <w:szCs w:val="22"/>
              </w:rPr>
              <w:t>-</w:t>
            </w:r>
          </w:p>
        </w:tc>
      </w:tr>
      <w:tr w:rsidR="00960ED2" w:rsidRPr="00960ED2" w14:paraId="07E25CB0" w14:textId="77777777" w:rsidTr="00D42022">
        <w:trPr>
          <w:trHeight w:val="25"/>
          <w:jc w:val="center"/>
        </w:trPr>
        <w:tc>
          <w:tcPr>
            <w:tcW w:w="1281" w:type="dxa"/>
            <w:tcBorders>
              <w:top w:val="single" w:sz="8" w:space="0" w:color="FFFFFF"/>
              <w:left w:val="nil"/>
              <w:bottom w:val="nil"/>
              <w:right w:val="single" w:sz="8" w:space="0" w:color="FFFFFF"/>
            </w:tcBorders>
            <w:shd w:val="clear" w:color="auto" w:fill="E7E7E7"/>
            <w:tcMar>
              <w:top w:w="95" w:type="dxa"/>
              <w:left w:w="189" w:type="dxa"/>
              <w:bottom w:w="95" w:type="dxa"/>
              <w:right w:w="189" w:type="dxa"/>
            </w:tcMar>
            <w:vAlign w:val="center"/>
            <w:hideMark/>
          </w:tcPr>
          <w:p w14:paraId="59885975" w14:textId="77777777" w:rsidR="00E2491D" w:rsidRPr="00960ED2" w:rsidRDefault="00E2491D" w:rsidP="00D42022">
            <w:pPr>
              <w:jc w:val="center"/>
              <w:rPr>
                <w:b/>
                <w:color w:val="000000" w:themeColor="text1"/>
                <w:szCs w:val="22"/>
              </w:rPr>
            </w:pPr>
            <w:r w:rsidRPr="00960ED2">
              <w:rPr>
                <w:b/>
                <w:bCs/>
                <w:i/>
                <w:iCs/>
                <w:color w:val="000000" w:themeColor="text1"/>
                <w:szCs w:val="22"/>
              </w:rPr>
              <w:t>MPG</w:t>
            </w:r>
          </w:p>
        </w:tc>
        <w:tc>
          <w:tcPr>
            <w:tcW w:w="1281" w:type="dxa"/>
            <w:tcBorders>
              <w:top w:val="single" w:sz="8" w:space="0" w:color="FFFFFF"/>
              <w:left w:val="single" w:sz="8" w:space="0" w:color="FFFFFF"/>
              <w:bottom w:val="nil"/>
              <w:right w:val="single" w:sz="8" w:space="0" w:color="FFFFFF"/>
            </w:tcBorders>
            <w:shd w:val="clear" w:color="auto" w:fill="E7E7E7"/>
            <w:tcMar>
              <w:top w:w="95" w:type="dxa"/>
              <w:left w:w="189" w:type="dxa"/>
              <w:bottom w:w="95" w:type="dxa"/>
              <w:right w:w="189" w:type="dxa"/>
            </w:tcMar>
            <w:vAlign w:val="center"/>
            <w:hideMark/>
          </w:tcPr>
          <w:p w14:paraId="5EDCBDA3" w14:textId="77777777" w:rsidR="00E2491D" w:rsidRPr="00960ED2" w:rsidRDefault="00E2491D" w:rsidP="00D42022">
            <w:pPr>
              <w:jc w:val="center"/>
              <w:rPr>
                <w:bCs/>
                <w:color w:val="000000" w:themeColor="text1"/>
                <w:szCs w:val="22"/>
              </w:rPr>
            </w:pPr>
            <w:r w:rsidRPr="00960ED2">
              <w:rPr>
                <w:bCs/>
                <w:color w:val="000000" w:themeColor="text1"/>
                <w:szCs w:val="22"/>
              </w:rPr>
              <w:t>62.93</w:t>
            </w:r>
          </w:p>
        </w:tc>
        <w:tc>
          <w:tcPr>
            <w:tcW w:w="1281" w:type="dxa"/>
            <w:tcBorders>
              <w:top w:val="single" w:sz="8" w:space="0" w:color="FFFFFF"/>
              <w:left w:val="single" w:sz="8" w:space="0" w:color="FFFFFF"/>
              <w:bottom w:val="nil"/>
              <w:right w:val="single" w:sz="8" w:space="0" w:color="FFFFFF"/>
            </w:tcBorders>
            <w:shd w:val="clear" w:color="auto" w:fill="E7E7E7"/>
            <w:tcMar>
              <w:top w:w="95" w:type="dxa"/>
              <w:left w:w="189" w:type="dxa"/>
              <w:bottom w:w="95" w:type="dxa"/>
              <w:right w:w="189" w:type="dxa"/>
            </w:tcMar>
            <w:vAlign w:val="center"/>
            <w:hideMark/>
          </w:tcPr>
          <w:p w14:paraId="5563F1C7" w14:textId="77777777" w:rsidR="00E2491D" w:rsidRPr="00960ED2" w:rsidRDefault="00E2491D" w:rsidP="00D42022">
            <w:pPr>
              <w:jc w:val="center"/>
              <w:rPr>
                <w:bCs/>
                <w:color w:val="000000" w:themeColor="text1"/>
                <w:szCs w:val="22"/>
              </w:rPr>
            </w:pPr>
            <w:r w:rsidRPr="00960ED2">
              <w:rPr>
                <w:bCs/>
                <w:color w:val="000000" w:themeColor="text1"/>
                <w:szCs w:val="22"/>
              </w:rPr>
              <w:t>35.59</w:t>
            </w:r>
          </w:p>
        </w:tc>
        <w:tc>
          <w:tcPr>
            <w:tcW w:w="1281" w:type="dxa"/>
            <w:tcBorders>
              <w:top w:val="single" w:sz="8" w:space="0" w:color="FFFFFF"/>
              <w:left w:val="single" w:sz="8" w:space="0" w:color="FFFFFF"/>
              <w:bottom w:val="nil"/>
              <w:right w:val="single" w:sz="8" w:space="0" w:color="FFFFFF"/>
            </w:tcBorders>
            <w:shd w:val="clear" w:color="auto" w:fill="E7E7E7"/>
            <w:tcMar>
              <w:top w:w="95" w:type="dxa"/>
              <w:left w:w="189" w:type="dxa"/>
              <w:bottom w:w="95" w:type="dxa"/>
              <w:right w:w="189" w:type="dxa"/>
            </w:tcMar>
            <w:vAlign w:val="center"/>
            <w:hideMark/>
          </w:tcPr>
          <w:p w14:paraId="763F37C8" w14:textId="77777777" w:rsidR="00E2491D" w:rsidRPr="00960ED2" w:rsidRDefault="00E2491D" w:rsidP="00D42022">
            <w:pPr>
              <w:jc w:val="center"/>
              <w:rPr>
                <w:bCs/>
                <w:color w:val="000000" w:themeColor="text1"/>
                <w:szCs w:val="22"/>
              </w:rPr>
            </w:pPr>
            <w:r w:rsidRPr="00960ED2">
              <w:rPr>
                <w:bCs/>
                <w:color w:val="000000" w:themeColor="text1"/>
                <w:szCs w:val="22"/>
              </w:rPr>
              <w:t>0.95</w:t>
            </w:r>
          </w:p>
        </w:tc>
        <w:tc>
          <w:tcPr>
            <w:tcW w:w="1281" w:type="dxa"/>
            <w:tcBorders>
              <w:top w:val="single" w:sz="8" w:space="0" w:color="FFFFFF"/>
              <w:left w:val="single" w:sz="8" w:space="0" w:color="FFFFFF"/>
              <w:bottom w:val="nil"/>
              <w:right w:val="single" w:sz="8" w:space="0" w:color="FFFFFF"/>
            </w:tcBorders>
            <w:shd w:val="clear" w:color="auto" w:fill="E7E7E7"/>
            <w:tcMar>
              <w:top w:w="95" w:type="dxa"/>
              <w:left w:w="189" w:type="dxa"/>
              <w:bottom w:w="95" w:type="dxa"/>
              <w:right w:w="189" w:type="dxa"/>
            </w:tcMar>
            <w:vAlign w:val="center"/>
            <w:hideMark/>
          </w:tcPr>
          <w:p w14:paraId="724BE159" w14:textId="77777777" w:rsidR="00E2491D" w:rsidRPr="00960ED2" w:rsidRDefault="00E2491D" w:rsidP="00D42022">
            <w:pPr>
              <w:jc w:val="center"/>
              <w:rPr>
                <w:bCs/>
                <w:color w:val="000000" w:themeColor="text1"/>
                <w:szCs w:val="22"/>
              </w:rPr>
            </w:pPr>
            <w:r w:rsidRPr="00960ED2">
              <w:rPr>
                <w:bCs/>
                <w:color w:val="000000" w:themeColor="text1"/>
                <w:szCs w:val="22"/>
              </w:rPr>
              <w:t>0.06</w:t>
            </w:r>
          </w:p>
        </w:tc>
        <w:tc>
          <w:tcPr>
            <w:tcW w:w="1281" w:type="dxa"/>
            <w:tcBorders>
              <w:top w:val="single" w:sz="8" w:space="0" w:color="FFFFFF"/>
              <w:left w:val="single" w:sz="8" w:space="0" w:color="FFFFFF"/>
              <w:bottom w:val="nil"/>
              <w:right w:val="single" w:sz="8" w:space="0" w:color="FFFFFF"/>
            </w:tcBorders>
            <w:shd w:val="clear" w:color="auto" w:fill="E7E7E7"/>
            <w:tcMar>
              <w:top w:w="95" w:type="dxa"/>
              <w:left w:w="189" w:type="dxa"/>
              <w:bottom w:w="95" w:type="dxa"/>
              <w:right w:w="189" w:type="dxa"/>
            </w:tcMar>
            <w:vAlign w:val="center"/>
            <w:hideMark/>
          </w:tcPr>
          <w:p w14:paraId="64111089" w14:textId="77777777" w:rsidR="00E2491D" w:rsidRPr="00960ED2" w:rsidRDefault="00E2491D" w:rsidP="00D42022">
            <w:pPr>
              <w:jc w:val="center"/>
              <w:rPr>
                <w:bCs/>
                <w:color w:val="000000" w:themeColor="text1"/>
                <w:szCs w:val="22"/>
              </w:rPr>
            </w:pPr>
            <w:r w:rsidRPr="00960ED2">
              <w:rPr>
                <w:bCs/>
                <w:color w:val="000000" w:themeColor="text1"/>
                <w:szCs w:val="22"/>
              </w:rPr>
              <w:t>-</w:t>
            </w:r>
          </w:p>
        </w:tc>
        <w:tc>
          <w:tcPr>
            <w:tcW w:w="1281" w:type="dxa"/>
            <w:tcBorders>
              <w:top w:val="single" w:sz="8" w:space="0" w:color="FFFFFF"/>
              <w:left w:val="single" w:sz="8" w:space="0" w:color="FFFFFF"/>
              <w:bottom w:val="nil"/>
              <w:right w:val="nil"/>
            </w:tcBorders>
            <w:shd w:val="clear" w:color="auto" w:fill="E7E7E7"/>
            <w:tcMar>
              <w:top w:w="95" w:type="dxa"/>
              <w:left w:w="189" w:type="dxa"/>
              <w:bottom w:w="95" w:type="dxa"/>
              <w:right w:w="189" w:type="dxa"/>
            </w:tcMar>
            <w:vAlign w:val="center"/>
            <w:hideMark/>
          </w:tcPr>
          <w:p w14:paraId="7DB445B0" w14:textId="77777777" w:rsidR="00E2491D" w:rsidRPr="00960ED2" w:rsidRDefault="00E2491D" w:rsidP="00D42022">
            <w:pPr>
              <w:jc w:val="center"/>
              <w:rPr>
                <w:bCs/>
                <w:color w:val="000000" w:themeColor="text1"/>
                <w:szCs w:val="22"/>
              </w:rPr>
            </w:pPr>
            <w:r w:rsidRPr="00960ED2">
              <w:rPr>
                <w:bCs/>
                <w:color w:val="000000" w:themeColor="text1"/>
                <w:szCs w:val="22"/>
              </w:rPr>
              <w:t>0.47</w:t>
            </w:r>
          </w:p>
        </w:tc>
      </w:tr>
    </w:tbl>
    <w:p w14:paraId="120A8735" w14:textId="77777777" w:rsidR="00E2491D" w:rsidRPr="00960ED2" w:rsidRDefault="00E2491D" w:rsidP="00E2491D">
      <w:pPr>
        <w:spacing w:after="160" w:line="259" w:lineRule="auto"/>
        <w:rPr>
          <w:b/>
          <w:bCs/>
          <w:color w:val="000000" w:themeColor="text1"/>
          <w:szCs w:val="22"/>
        </w:rPr>
      </w:pPr>
    </w:p>
    <w:p w14:paraId="38F1C9BB" w14:textId="22A894B8" w:rsidR="00E2491D" w:rsidRPr="00960ED2" w:rsidRDefault="00E2491D" w:rsidP="00E2491D">
      <w:pPr>
        <w:spacing w:after="160" w:line="259" w:lineRule="auto"/>
        <w:rPr>
          <w:b/>
          <w:color w:val="000000" w:themeColor="text1"/>
          <w:szCs w:val="22"/>
        </w:rPr>
      </w:pPr>
      <w:r w:rsidRPr="00960ED2">
        <w:rPr>
          <w:b/>
          <w:bCs/>
          <w:color w:val="000000" w:themeColor="text1"/>
          <w:szCs w:val="22"/>
        </w:rPr>
        <w:t>Table. 1. X-ray photoelectron spectroscopy (XPS) data of PLGA MP, NH</w:t>
      </w:r>
      <w:r w:rsidRPr="00960ED2">
        <w:rPr>
          <w:b/>
          <w:bCs/>
          <w:color w:val="000000" w:themeColor="text1"/>
          <w:szCs w:val="22"/>
          <w:vertAlign w:val="subscript"/>
        </w:rPr>
        <w:t>2</w:t>
      </w:r>
      <w:r w:rsidRPr="00960ED2">
        <w:rPr>
          <w:b/>
          <w:bCs/>
          <w:color w:val="000000" w:themeColor="text1"/>
          <w:szCs w:val="22"/>
        </w:rPr>
        <w:t>-PG, Br-PG, SBPG and MPG</w:t>
      </w:r>
    </w:p>
    <w:p w14:paraId="3B288351" w14:textId="4182F2DA" w:rsidR="002F4B2D" w:rsidRPr="00960ED2" w:rsidRDefault="002F4B2D" w:rsidP="008C6D5F">
      <w:pPr>
        <w:pStyle w:val="Maintext0"/>
        <w:spacing w:line="360" w:lineRule="auto"/>
        <w:rPr>
          <w:color w:val="000000" w:themeColor="text1"/>
          <w:lang w:val="de-DE"/>
        </w:rPr>
      </w:pPr>
    </w:p>
    <w:sectPr w:rsidR="002F4B2D" w:rsidRPr="00960ED2" w:rsidSect="0080661B">
      <w:headerReference w:type="default" r:id="rId28"/>
      <w:footerReference w:type="default" r:id="rId29"/>
      <w:type w:val="continuous"/>
      <w:pgSz w:w="11906" w:h="16838"/>
      <w:pgMar w:top="1417" w:right="1417" w:bottom="1134"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86351" w14:textId="77777777" w:rsidR="007D64DF" w:rsidRDefault="007D64DF">
      <w:r>
        <w:separator/>
      </w:r>
    </w:p>
  </w:endnote>
  <w:endnote w:type="continuationSeparator" w:id="0">
    <w:p w14:paraId="695FFD56" w14:textId="77777777" w:rsidR="007D64DF" w:rsidRDefault="007D64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맑은 고딕">
    <w:panose1 w:val="020B0503020000020004"/>
    <w:charset w:val="81"/>
    <w:family w:val="modern"/>
    <w:pitch w:val="variable"/>
    <w:sig w:usb0="9000002F" w:usb1="29D77CFB" w:usb2="00000012" w:usb3="00000000" w:csb0="00080001"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굴림">
    <w:altName w:val="Gulim"/>
    <w:panose1 w:val="020B0600000101010101"/>
    <w:charset w:val="81"/>
    <w:family w:val="moder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B96A1" w14:textId="77777777" w:rsidR="007B7A09" w:rsidRDefault="007B7A09">
    <w:pPr>
      <w:pStyle w:val="a6"/>
      <w:jc w:val="center"/>
    </w:pPr>
    <w:r>
      <w:fldChar w:fldCharType="begin"/>
    </w:r>
    <w:r>
      <w:instrText>PAGE   \* MERGEFORMAT</w:instrText>
    </w:r>
    <w:r>
      <w:fldChar w:fldCharType="separate"/>
    </w:r>
    <w:r w:rsidR="00302E7A">
      <w:rPr>
        <w:noProof/>
      </w:rPr>
      <w:t>2</w:t>
    </w:r>
    <w:r>
      <w:fldChar w:fldCharType="end"/>
    </w:r>
  </w:p>
  <w:p w14:paraId="76AE581B" w14:textId="77777777" w:rsidR="00562E2B" w:rsidRDefault="00562E2B" w:rsidP="00881456">
    <w:pPr>
      <w:pStyle w:val="a6"/>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F7BA1" w14:textId="77777777" w:rsidR="007D64DF" w:rsidRDefault="007D64DF">
      <w:r>
        <w:separator/>
      </w:r>
    </w:p>
  </w:footnote>
  <w:footnote w:type="continuationSeparator" w:id="0">
    <w:p w14:paraId="701772D6" w14:textId="77777777" w:rsidR="007D64DF" w:rsidRDefault="007D64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A9236" w14:textId="77777777" w:rsidR="00562E2B" w:rsidRPr="009B44CC" w:rsidRDefault="00562E2B" w:rsidP="009B44CC">
    <w:pPr>
      <w:pStyle w:val="a5"/>
      <w:tabs>
        <w:tab w:val="left" w:pos="5003"/>
      </w:tabs>
      <w:jc w:val="right"/>
      <w:rPr>
        <w:lang w:val="en-US"/>
      </w:rPr>
    </w:pPr>
    <w:r>
      <w:tab/>
    </w:r>
    <w:r w:rsidR="00C56CD4" w:rsidRPr="00302E7A">
      <w:rPr>
        <w:noProof/>
        <w:lang w:val="en-US" w:eastAsia="en-US"/>
      </w:rPr>
      <w:drawing>
        <wp:inline distT="0" distB="0" distL="0" distR="0" wp14:anchorId="08A47E0E" wp14:editId="2984969C">
          <wp:extent cx="1488440" cy="414655"/>
          <wp:effectExtent l="0" t="0" r="0" b="0"/>
          <wp:docPr id="2" name="Picture 2"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ile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xaszfr3vta9mezpt7xep0r2r5zdp2pwzdr&quot;&gt;My EndNote Library&lt;record-ids&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86&lt;/item&gt;&lt;item&gt;387&lt;/item&gt;&lt;item&gt;388&lt;/item&gt;&lt;item&gt;389&lt;/item&gt;&lt;item&gt;390&lt;/item&gt;&lt;item&gt;391&lt;/item&gt;&lt;item&gt;392&lt;/item&gt;&lt;item&gt;393&lt;/item&gt;&lt;item&gt;394&lt;/item&gt;&lt;item&gt;395&lt;/item&gt;&lt;item&gt;396&lt;/item&gt;&lt;item&gt;462&lt;/item&gt;&lt;item&gt;463&lt;/item&gt;&lt;item&gt;464&lt;/item&gt;&lt;item&gt;465&lt;/item&gt;&lt;item&gt;467&lt;/item&gt;&lt;/record-ids&gt;&lt;/item&gt;&lt;/Libraries&gt;"/>
  </w:docVars>
  <w:rsids>
    <w:rsidRoot w:val="002D16A0"/>
    <w:rsid w:val="000003BB"/>
    <w:rsid w:val="0000374D"/>
    <w:rsid w:val="00004A23"/>
    <w:rsid w:val="00006A0A"/>
    <w:rsid w:val="0000703E"/>
    <w:rsid w:val="000112FC"/>
    <w:rsid w:val="000118B0"/>
    <w:rsid w:val="00011F40"/>
    <w:rsid w:val="0001454A"/>
    <w:rsid w:val="00014B0D"/>
    <w:rsid w:val="0001683C"/>
    <w:rsid w:val="000172E7"/>
    <w:rsid w:val="000214A8"/>
    <w:rsid w:val="00023F64"/>
    <w:rsid w:val="00027FB5"/>
    <w:rsid w:val="000314D2"/>
    <w:rsid w:val="0003318F"/>
    <w:rsid w:val="0004094E"/>
    <w:rsid w:val="00040B7B"/>
    <w:rsid w:val="00041C1B"/>
    <w:rsid w:val="000437F7"/>
    <w:rsid w:val="00043FF6"/>
    <w:rsid w:val="00050985"/>
    <w:rsid w:val="0005501E"/>
    <w:rsid w:val="00055883"/>
    <w:rsid w:val="0006044D"/>
    <w:rsid w:val="00060D37"/>
    <w:rsid w:val="00062324"/>
    <w:rsid w:val="00063C0E"/>
    <w:rsid w:val="00072EA7"/>
    <w:rsid w:val="00076EAD"/>
    <w:rsid w:val="0008287E"/>
    <w:rsid w:val="00083031"/>
    <w:rsid w:val="0008740B"/>
    <w:rsid w:val="000904D3"/>
    <w:rsid w:val="0009309C"/>
    <w:rsid w:val="00093F1B"/>
    <w:rsid w:val="000A1F4B"/>
    <w:rsid w:val="000A21A9"/>
    <w:rsid w:val="000A3E93"/>
    <w:rsid w:val="000A472C"/>
    <w:rsid w:val="000A5773"/>
    <w:rsid w:val="000A682F"/>
    <w:rsid w:val="000B05A0"/>
    <w:rsid w:val="000B33EE"/>
    <w:rsid w:val="000B4293"/>
    <w:rsid w:val="000C165F"/>
    <w:rsid w:val="000C259E"/>
    <w:rsid w:val="000C3E0C"/>
    <w:rsid w:val="000C6252"/>
    <w:rsid w:val="000C6F8A"/>
    <w:rsid w:val="000D2D4B"/>
    <w:rsid w:val="000D45F4"/>
    <w:rsid w:val="000D5AB4"/>
    <w:rsid w:val="000D66DB"/>
    <w:rsid w:val="000D7EBA"/>
    <w:rsid w:val="000E325F"/>
    <w:rsid w:val="000E4D55"/>
    <w:rsid w:val="000E788B"/>
    <w:rsid w:val="000E7A5B"/>
    <w:rsid w:val="000E7BBA"/>
    <w:rsid w:val="000F512F"/>
    <w:rsid w:val="001013F4"/>
    <w:rsid w:val="001054D4"/>
    <w:rsid w:val="0010686C"/>
    <w:rsid w:val="00107C5F"/>
    <w:rsid w:val="00107CCC"/>
    <w:rsid w:val="00110011"/>
    <w:rsid w:val="001105BD"/>
    <w:rsid w:val="00116C82"/>
    <w:rsid w:val="00120BE6"/>
    <w:rsid w:val="00120E85"/>
    <w:rsid w:val="00123ADA"/>
    <w:rsid w:val="00125573"/>
    <w:rsid w:val="0012642A"/>
    <w:rsid w:val="00126D17"/>
    <w:rsid w:val="001305BF"/>
    <w:rsid w:val="00131D58"/>
    <w:rsid w:val="001370B1"/>
    <w:rsid w:val="001377CA"/>
    <w:rsid w:val="00140B94"/>
    <w:rsid w:val="001446F1"/>
    <w:rsid w:val="001450FB"/>
    <w:rsid w:val="0014658A"/>
    <w:rsid w:val="00147DB8"/>
    <w:rsid w:val="00151683"/>
    <w:rsid w:val="0015392F"/>
    <w:rsid w:val="0015563E"/>
    <w:rsid w:val="00155F66"/>
    <w:rsid w:val="0016390D"/>
    <w:rsid w:val="00164057"/>
    <w:rsid w:val="00165B37"/>
    <w:rsid w:val="00170369"/>
    <w:rsid w:val="00173757"/>
    <w:rsid w:val="00174176"/>
    <w:rsid w:val="00181D92"/>
    <w:rsid w:val="001823B6"/>
    <w:rsid w:val="001848EB"/>
    <w:rsid w:val="00187DB9"/>
    <w:rsid w:val="0019077D"/>
    <w:rsid w:val="0019194D"/>
    <w:rsid w:val="0019723B"/>
    <w:rsid w:val="001A2244"/>
    <w:rsid w:val="001A4240"/>
    <w:rsid w:val="001A6821"/>
    <w:rsid w:val="001A734D"/>
    <w:rsid w:val="001B4224"/>
    <w:rsid w:val="001B7472"/>
    <w:rsid w:val="001C10AC"/>
    <w:rsid w:val="001C55FB"/>
    <w:rsid w:val="001D12BC"/>
    <w:rsid w:val="001D561D"/>
    <w:rsid w:val="001E18CC"/>
    <w:rsid w:val="001E3D2D"/>
    <w:rsid w:val="001E4605"/>
    <w:rsid w:val="001E5579"/>
    <w:rsid w:val="001E5F4E"/>
    <w:rsid w:val="001F2689"/>
    <w:rsid w:val="001F2AB7"/>
    <w:rsid w:val="001F3C9B"/>
    <w:rsid w:val="001F3E77"/>
    <w:rsid w:val="001F4BD1"/>
    <w:rsid w:val="001F5110"/>
    <w:rsid w:val="001F5702"/>
    <w:rsid w:val="001F624D"/>
    <w:rsid w:val="001F65A2"/>
    <w:rsid w:val="002002FC"/>
    <w:rsid w:val="00201F71"/>
    <w:rsid w:val="00203934"/>
    <w:rsid w:val="0020446B"/>
    <w:rsid w:val="00204BA7"/>
    <w:rsid w:val="002072AB"/>
    <w:rsid w:val="00210140"/>
    <w:rsid w:val="00211942"/>
    <w:rsid w:val="00214D95"/>
    <w:rsid w:val="00215531"/>
    <w:rsid w:val="002162B2"/>
    <w:rsid w:val="00216F54"/>
    <w:rsid w:val="00220933"/>
    <w:rsid w:val="00220C72"/>
    <w:rsid w:val="0022540C"/>
    <w:rsid w:val="00226AA4"/>
    <w:rsid w:val="00233C8A"/>
    <w:rsid w:val="00236036"/>
    <w:rsid w:val="0023732F"/>
    <w:rsid w:val="00240D90"/>
    <w:rsid w:val="00253CB1"/>
    <w:rsid w:val="002543F9"/>
    <w:rsid w:val="00257ADD"/>
    <w:rsid w:val="00263723"/>
    <w:rsid w:val="00263CF8"/>
    <w:rsid w:val="00265635"/>
    <w:rsid w:val="00266389"/>
    <w:rsid w:val="0026641A"/>
    <w:rsid w:val="002675F7"/>
    <w:rsid w:val="002725A5"/>
    <w:rsid w:val="0027314F"/>
    <w:rsid w:val="0028289F"/>
    <w:rsid w:val="00284157"/>
    <w:rsid w:val="00285631"/>
    <w:rsid w:val="00290D94"/>
    <w:rsid w:val="0029203C"/>
    <w:rsid w:val="00294873"/>
    <w:rsid w:val="002A32FB"/>
    <w:rsid w:val="002A4A81"/>
    <w:rsid w:val="002A73A2"/>
    <w:rsid w:val="002A7CE8"/>
    <w:rsid w:val="002B0671"/>
    <w:rsid w:val="002B262F"/>
    <w:rsid w:val="002B3553"/>
    <w:rsid w:val="002B5E06"/>
    <w:rsid w:val="002C0CFF"/>
    <w:rsid w:val="002C6017"/>
    <w:rsid w:val="002D09B9"/>
    <w:rsid w:val="002D16A0"/>
    <w:rsid w:val="002D2930"/>
    <w:rsid w:val="002D2DFF"/>
    <w:rsid w:val="002D3D6D"/>
    <w:rsid w:val="002D5BF8"/>
    <w:rsid w:val="002D7ECC"/>
    <w:rsid w:val="002E1B8F"/>
    <w:rsid w:val="002E2DEF"/>
    <w:rsid w:val="002E4E3E"/>
    <w:rsid w:val="002E522D"/>
    <w:rsid w:val="002E5D1E"/>
    <w:rsid w:val="002E76B2"/>
    <w:rsid w:val="002E79A2"/>
    <w:rsid w:val="002F4B2D"/>
    <w:rsid w:val="002F4F4B"/>
    <w:rsid w:val="002F55FD"/>
    <w:rsid w:val="002F594C"/>
    <w:rsid w:val="00301984"/>
    <w:rsid w:val="00301B0B"/>
    <w:rsid w:val="00301E84"/>
    <w:rsid w:val="00302E7A"/>
    <w:rsid w:val="00303D1B"/>
    <w:rsid w:val="003046B7"/>
    <w:rsid w:val="00317A57"/>
    <w:rsid w:val="00320A99"/>
    <w:rsid w:val="0032144B"/>
    <w:rsid w:val="00321E38"/>
    <w:rsid w:val="00322D5B"/>
    <w:rsid w:val="00325AC2"/>
    <w:rsid w:val="00326A1C"/>
    <w:rsid w:val="00327FDC"/>
    <w:rsid w:val="00330CE3"/>
    <w:rsid w:val="00335694"/>
    <w:rsid w:val="003360E3"/>
    <w:rsid w:val="003371D5"/>
    <w:rsid w:val="003376CD"/>
    <w:rsid w:val="0034309E"/>
    <w:rsid w:val="003452C3"/>
    <w:rsid w:val="003501A7"/>
    <w:rsid w:val="0035048A"/>
    <w:rsid w:val="003510FE"/>
    <w:rsid w:val="0036263B"/>
    <w:rsid w:val="00363B62"/>
    <w:rsid w:val="003645B0"/>
    <w:rsid w:val="00364B2C"/>
    <w:rsid w:val="003664F1"/>
    <w:rsid w:val="00367E3F"/>
    <w:rsid w:val="00377EA5"/>
    <w:rsid w:val="00377F77"/>
    <w:rsid w:val="00380E9D"/>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4C44"/>
    <w:rsid w:val="003A5AD0"/>
    <w:rsid w:val="003A6CE3"/>
    <w:rsid w:val="003A7899"/>
    <w:rsid w:val="003B15EE"/>
    <w:rsid w:val="003B517D"/>
    <w:rsid w:val="003B60EC"/>
    <w:rsid w:val="003C00ED"/>
    <w:rsid w:val="003C1C0A"/>
    <w:rsid w:val="003C35DF"/>
    <w:rsid w:val="003C4A68"/>
    <w:rsid w:val="003C554F"/>
    <w:rsid w:val="003C61DD"/>
    <w:rsid w:val="003D63E7"/>
    <w:rsid w:val="003E05F1"/>
    <w:rsid w:val="003E113B"/>
    <w:rsid w:val="003E5092"/>
    <w:rsid w:val="003E715D"/>
    <w:rsid w:val="003F103E"/>
    <w:rsid w:val="003F2E48"/>
    <w:rsid w:val="003F440C"/>
    <w:rsid w:val="003F525A"/>
    <w:rsid w:val="003F636D"/>
    <w:rsid w:val="003F7BE6"/>
    <w:rsid w:val="004006A9"/>
    <w:rsid w:val="00404548"/>
    <w:rsid w:val="004052AE"/>
    <w:rsid w:val="004118A5"/>
    <w:rsid w:val="004128CC"/>
    <w:rsid w:val="00413672"/>
    <w:rsid w:val="00414041"/>
    <w:rsid w:val="00414465"/>
    <w:rsid w:val="00414729"/>
    <w:rsid w:val="00414C80"/>
    <w:rsid w:val="00414F4B"/>
    <w:rsid w:val="00415EF9"/>
    <w:rsid w:val="00416629"/>
    <w:rsid w:val="00417DA1"/>
    <w:rsid w:val="00423478"/>
    <w:rsid w:val="00425B76"/>
    <w:rsid w:val="004260A2"/>
    <w:rsid w:val="00426FC6"/>
    <w:rsid w:val="004273BC"/>
    <w:rsid w:val="00427C5F"/>
    <w:rsid w:val="00441923"/>
    <w:rsid w:val="00441EAC"/>
    <w:rsid w:val="004507E5"/>
    <w:rsid w:val="004519AD"/>
    <w:rsid w:val="0045459A"/>
    <w:rsid w:val="004545DB"/>
    <w:rsid w:val="0045786A"/>
    <w:rsid w:val="00460F76"/>
    <w:rsid w:val="00462F12"/>
    <w:rsid w:val="00463050"/>
    <w:rsid w:val="0046340F"/>
    <w:rsid w:val="00466168"/>
    <w:rsid w:val="0046778B"/>
    <w:rsid w:val="004714D4"/>
    <w:rsid w:val="00475712"/>
    <w:rsid w:val="00480CCE"/>
    <w:rsid w:val="00482FAA"/>
    <w:rsid w:val="00487211"/>
    <w:rsid w:val="0049075F"/>
    <w:rsid w:val="00490A09"/>
    <w:rsid w:val="00492DA8"/>
    <w:rsid w:val="004974D4"/>
    <w:rsid w:val="004A0888"/>
    <w:rsid w:val="004A43B6"/>
    <w:rsid w:val="004A70EE"/>
    <w:rsid w:val="004A774E"/>
    <w:rsid w:val="004A7D3E"/>
    <w:rsid w:val="004A7FF9"/>
    <w:rsid w:val="004B379D"/>
    <w:rsid w:val="004B5F0C"/>
    <w:rsid w:val="004B6031"/>
    <w:rsid w:val="004C046E"/>
    <w:rsid w:val="004C1609"/>
    <w:rsid w:val="004C216B"/>
    <w:rsid w:val="004C5DD3"/>
    <w:rsid w:val="004D30F9"/>
    <w:rsid w:val="004D4A32"/>
    <w:rsid w:val="004D64AB"/>
    <w:rsid w:val="004E7CE8"/>
    <w:rsid w:val="004F271D"/>
    <w:rsid w:val="004F5114"/>
    <w:rsid w:val="004F5186"/>
    <w:rsid w:val="004F756C"/>
    <w:rsid w:val="005001FA"/>
    <w:rsid w:val="005019AF"/>
    <w:rsid w:val="0050488D"/>
    <w:rsid w:val="00504D12"/>
    <w:rsid w:val="0050527A"/>
    <w:rsid w:val="0050535A"/>
    <w:rsid w:val="005106F5"/>
    <w:rsid w:val="00511192"/>
    <w:rsid w:val="005118AD"/>
    <w:rsid w:val="00512353"/>
    <w:rsid w:val="005220C2"/>
    <w:rsid w:val="00522E88"/>
    <w:rsid w:val="00523369"/>
    <w:rsid w:val="0052398F"/>
    <w:rsid w:val="00532960"/>
    <w:rsid w:val="00545A73"/>
    <w:rsid w:val="00546DEB"/>
    <w:rsid w:val="00546F0F"/>
    <w:rsid w:val="005477E7"/>
    <w:rsid w:val="00550159"/>
    <w:rsid w:val="00551897"/>
    <w:rsid w:val="00551FFD"/>
    <w:rsid w:val="00552A0F"/>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83ED5"/>
    <w:rsid w:val="00587437"/>
    <w:rsid w:val="00592678"/>
    <w:rsid w:val="00594644"/>
    <w:rsid w:val="0059526F"/>
    <w:rsid w:val="00596F36"/>
    <w:rsid w:val="005A1741"/>
    <w:rsid w:val="005A235F"/>
    <w:rsid w:val="005A751F"/>
    <w:rsid w:val="005A7719"/>
    <w:rsid w:val="005A77C2"/>
    <w:rsid w:val="005B291B"/>
    <w:rsid w:val="005B5076"/>
    <w:rsid w:val="005B76C5"/>
    <w:rsid w:val="005B7AF0"/>
    <w:rsid w:val="005B7B8A"/>
    <w:rsid w:val="005C09C6"/>
    <w:rsid w:val="005C458D"/>
    <w:rsid w:val="005C491E"/>
    <w:rsid w:val="005C5E0A"/>
    <w:rsid w:val="005C6C0C"/>
    <w:rsid w:val="005D2276"/>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45BA"/>
    <w:rsid w:val="0060583A"/>
    <w:rsid w:val="00611649"/>
    <w:rsid w:val="00611A0E"/>
    <w:rsid w:val="00614154"/>
    <w:rsid w:val="00614BD3"/>
    <w:rsid w:val="00623A77"/>
    <w:rsid w:val="006256F5"/>
    <w:rsid w:val="0063097B"/>
    <w:rsid w:val="006364B8"/>
    <w:rsid w:val="00636A64"/>
    <w:rsid w:val="00636B93"/>
    <w:rsid w:val="00640550"/>
    <w:rsid w:val="0064326A"/>
    <w:rsid w:val="00643AFF"/>
    <w:rsid w:val="00644D5D"/>
    <w:rsid w:val="0064695B"/>
    <w:rsid w:val="00646DC7"/>
    <w:rsid w:val="006511FB"/>
    <w:rsid w:val="00651A9D"/>
    <w:rsid w:val="00654C93"/>
    <w:rsid w:val="00656092"/>
    <w:rsid w:val="0065741C"/>
    <w:rsid w:val="00660B85"/>
    <w:rsid w:val="006622E0"/>
    <w:rsid w:val="00662DCE"/>
    <w:rsid w:val="00664F6D"/>
    <w:rsid w:val="006650B8"/>
    <w:rsid w:val="00666329"/>
    <w:rsid w:val="006672EE"/>
    <w:rsid w:val="0067011F"/>
    <w:rsid w:val="0067015E"/>
    <w:rsid w:val="00680453"/>
    <w:rsid w:val="00682526"/>
    <w:rsid w:val="00683555"/>
    <w:rsid w:val="00686F1D"/>
    <w:rsid w:val="00692F7A"/>
    <w:rsid w:val="00695E06"/>
    <w:rsid w:val="00696315"/>
    <w:rsid w:val="00696A33"/>
    <w:rsid w:val="006A0D51"/>
    <w:rsid w:val="006A1C05"/>
    <w:rsid w:val="006A225B"/>
    <w:rsid w:val="006A30D2"/>
    <w:rsid w:val="006A5A6A"/>
    <w:rsid w:val="006A5FE3"/>
    <w:rsid w:val="006B23B2"/>
    <w:rsid w:val="006B4845"/>
    <w:rsid w:val="006B635C"/>
    <w:rsid w:val="006C1708"/>
    <w:rsid w:val="006C1C29"/>
    <w:rsid w:val="006C3782"/>
    <w:rsid w:val="006C3CDE"/>
    <w:rsid w:val="006C4745"/>
    <w:rsid w:val="006C4888"/>
    <w:rsid w:val="006D0EE8"/>
    <w:rsid w:val="006D3162"/>
    <w:rsid w:val="006D37E7"/>
    <w:rsid w:val="006D5146"/>
    <w:rsid w:val="006D59D6"/>
    <w:rsid w:val="006D5C04"/>
    <w:rsid w:val="006D7508"/>
    <w:rsid w:val="006E0F2F"/>
    <w:rsid w:val="006E19D7"/>
    <w:rsid w:val="006E71B9"/>
    <w:rsid w:val="006F39B2"/>
    <w:rsid w:val="006F5384"/>
    <w:rsid w:val="006F6604"/>
    <w:rsid w:val="006F6896"/>
    <w:rsid w:val="006F71D8"/>
    <w:rsid w:val="006F7D1A"/>
    <w:rsid w:val="00702F6F"/>
    <w:rsid w:val="0070346C"/>
    <w:rsid w:val="00704FC4"/>
    <w:rsid w:val="007051A0"/>
    <w:rsid w:val="00706496"/>
    <w:rsid w:val="00711A12"/>
    <w:rsid w:val="00711F11"/>
    <w:rsid w:val="007154C4"/>
    <w:rsid w:val="00715DB9"/>
    <w:rsid w:val="007174BE"/>
    <w:rsid w:val="007218A0"/>
    <w:rsid w:val="007238AF"/>
    <w:rsid w:val="00726908"/>
    <w:rsid w:val="007270C7"/>
    <w:rsid w:val="00730F3A"/>
    <w:rsid w:val="00735223"/>
    <w:rsid w:val="00735F34"/>
    <w:rsid w:val="00736944"/>
    <w:rsid w:val="00741200"/>
    <w:rsid w:val="00741333"/>
    <w:rsid w:val="00742FF2"/>
    <w:rsid w:val="00744D6A"/>
    <w:rsid w:val="00746138"/>
    <w:rsid w:val="0074620A"/>
    <w:rsid w:val="00751D50"/>
    <w:rsid w:val="007527D5"/>
    <w:rsid w:val="00752F3C"/>
    <w:rsid w:val="007561FC"/>
    <w:rsid w:val="00761D34"/>
    <w:rsid w:val="00762D2D"/>
    <w:rsid w:val="00764622"/>
    <w:rsid w:val="00764CAD"/>
    <w:rsid w:val="00770FA1"/>
    <w:rsid w:val="00773884"/>
    <w:rsid w:val="00774813"/>
    <w:rsid w:val="0078052A"/>
    <w:rsid w:val="007812FB"/>
    <w:rsid w:val="00784032"/>
    <w:rsid w:val="00786E79"/>
    <w:rsid w:val="00787925"/>
    <w:rsid w:val="00790E31"/>
    <w:rsid w:val="00791578"/>
    <w:rsid w:val="00793B87"/>
    <w:rsid w:val="0079566E"/>
    <w:rsid w:val="00796509"/>
    <w:rsid w:val="0079691E"/>
    <w:rsid w:val="00797723"/>
    <w:rsid w:val="007A1000"/>
    <w:rsid w:val="007B1EEE"/>
    <w:rsid w:val="007B249B"/>
    <w:rsid w:val="007B6D4D"/>
    <w:rsid w:val="007B6FAF"/>
    <w:rsid w:val="007B7A09"/>
    <w:rsid w:val="007C0F7A"/>
    <w:rsid w:val="007D24A9"/>
    <w:rsid w:val="007D27FA"/>
    <w:rsid w:val="007D30B5"/>
    <w:rsid w:val="007D6218"/>
    <w:rsid w:val="007D64DF"/>
    <w:rsid w:val="007D6699"/>
    <w:rsid w:val="007D7E30"/>
    <w:rsid w:val="007E0A75"/>
    <w:rsid w:val="007E6419"/>
    <w:rsid w:val="007F6815"/>
    <w:rsid w:val="007F689D"/>
    <w:rsid w:val="007F6BA8"/>
    <w:rsid w:val="0080661B"/>
    <w:rsid w:val="0080681B"/>
    <w:rsid w:val="0080738C"/>
    <w:rsid w:val="00810B77"/>
    <w:rsid w:val="00817436"/>
    <w:rsid w:val="00822217"/>
    <w:rsid w:val="0082542D"/>
    <w:rsid w:val="008265C4"/>
    <w:rsid w:val="00827834"/>
    <w:rsid w:val="00832835"/>
    <w:rsid w:val="00833A0F"/>
    <w:rsid w:val="00835110"/>
    <w:rsid w:val="008351FC"/>
    <w:rsid w:val="00841F50"/>
    <w:rsid w:val="00843A0E"/>
    <w:rsid w:val="008447D0"/>
    <w:rsid w:val="00845DFE"/>
    <w:rsid w:val="00846E17"/>
    <w:rsid w:val="0085200A"/>
    <w:rsid w:val="008526AA"/>
    <w:rsid w:val="00852B1B"/>
    <w:rsid w:val="00853EC3"/>
    <w:rsid w:val="00854283"/>
    <w:rsid w:val="008573E3"/>
    <w:rsid w:val="00861E81"/>
    <w:rsid w:val="008645FF"/>
    <w:rsid w:val="00866D42"/>
    <w:rsid w:val="0087030E"/>
    <w:rsid w:val="00870AAC"/>
    <w:rsid w:val="008734F7"/>
    <w:rsid w:val="00874E9F"/>
    <w:rsid w:val="00877842"/>
    <w:rsid w:val="008806F8"/>
    <w:rsid w:val="008808E2"/>
    <w:rsid w:val="00881456"/>
    <w:rsid w:val="00881ACB"/>
    <w:rsid w:val="00885FC9"/>
    <w:rsid w:val="00887154"/>
    <w:rsid w:val="00891328"/>
    <w:rsid w:val="00891A47"/>
    <w:rsid w:val="00892809"/>
    <w:rsid w:val="0089370F"/>
    <w:rsid w:val="008939AF"/>
    <w:rsid w:val="00893FED"/>
    <w:rsid w:val="0089449A"/>
    <w:rsid w:val="00895E48"/>
    <w:rsid w:val="00896687"/>
    <w:rsid w:val="008971F4"/>
    <w:rsid w:val="008A071A"/>
    <w:rsid w:val="008A0E7D"/>
    <w:rsid w:val="008A0EE3"/>
    <w:rsid w:val="008A3023"/>
    <w:rsid w:val="008A403F"/>
    <w:rsid w:val="008A6815"/>
    <w:rsid w:val="008B1031"/>
    <w:rsid w:val="008B2303"/>
    <w:rsid w:val="008B34A0"/>
    <w:rsid w:val="008B5740"/>
    <w:rsid w:val="008C0B84"/>
    <w:rsid w:val="008C41DA"/>
    <w:rsid w:val="008C553A"/>
    <w:rsid w:val="008C588E"/>
    <w:rsid w:val="008C6D5F"/>
    <w:rsid w:val="008C7226"/>
    <w:rsid w:val="008D7B80"/>
    <w:rsid w:val="008E243B"/>
    <w:rsid w:val="008E2B8F"/>
    <w:rsid w:val="008E4184"/>
    <w:rsid w:val="008E4D6B"/>
    <w:rsid w:val="008E549F"/>
    <w:rsid w:val="008E6301"/>
    <w:rsid w:val="008F10BC"/>
    <w:rsid w:val="008F2052"/>
    <w:rsid w:val="008F26ED"/>
    <w:rsid w:val="008F2A38"/>
    <w:rsid w:val="008F3012"/>
    <w:rsid w:val="008F592B"/>
    <w:rsid w:val="00901D14"/>
    <w:rsid w:val="00903775"/>
    <w:rsid w:val="009109F7"/>
    <w:rsid w:val="00912137"/>
    <w:rsid w:val="00915BED"/>
    <w:rsid w:val="00916B64"/>
    <w:rsid w:val="0092145D"/>
    <w:rsid w:val="009245DE"/>
    <w:rsid w:val="00930762"/>
    <w:rsid w:val="00930C0C"/>
    <w:rsid w:val="00936B81"/>
    <w:rsid w:val="00944701"/>
    <w:rsid w:val="00950ED1"/>
    <w:rsid w:val="00952A7A"/>
    <w:rsid w:val="00953A02"/>
    <w:rsid w:val="0095444E"/>
    <w:rsid w:val="00955C67"/>
    <w:rsid w:val="00957B65"/>
    <w:rsid w:val="00960AFF"/>
    <w:rsid w:val="00960ED2"/>
    <w:rsid w:val="00963F62"/>
    <w:rsid w:val="00965EFC"/>
    <w:rsid w:val="0097161B"/>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B706A"/>
    <w:rsid w:val="009C4319"/>
    <w:rsid w:val="009D109E"/>
    <w:rsid w:val="009D1CD9"/>
    <w:rsid w:val="009D1F28"/>
    <w:rsid w:val="009D28E5"/>
    <w:rsid w:val="009D4830"/>
    <w:rsid w:val="009D520D"/>
    <w:rsid w:val="009D797A"/>
    <w:rsid w:val="009E026A"/>
    <w:rsid w:val="009E3B56"/>
    <w:rsid w:val="009E4984"/>
    <w:rsid w:val="009E49B5"/>
    <w:rsid w:val="009E551E"/>
    <w:rsid w:val="009E7066"/>
    <w:rsid w:val="009F1EF8"/>
    <w:rsid w:val="009F4604"/>
    <w:rsid w:val="009F4B78"/>
    <w:rsid w:val="009F606B"/>
    <w:rsid w:val="009F6E66"/>
    <w:rsid w:val="009F7888"/>
    <w:rsid w:val="00A02AC3"/>
    <w:rsid w:val="00A06840"/>
    <w:rsid w:val="00A06EAD"/>
    <w:rsid w:val="00A1293C"/>
    <w:rsid w:val="00A14F9B"/>
    <w:rsid w:val="00A167F1"/>
    <w:rsid w:val="00A2085F"/>
    <w:rsid w:val="00A20EC0"/>
    <w:rsid w:val="00A2150B"/>
    <w:rsid w:val="00A215D9"/>
    <w:rsid w:val="00A2292C"/>
    <w:rsid w:val="00A23FC3"/>
    <w:rsid w:val="00A25F1B"/>
    <w:rsid w:val="00A31684"/>
    <w:rsid w:val="00A3288D"/>
    <w:rsid w:val="00A329DC"/>
    <w:rsid w:val="00A41135"/>
    <w:rsid w:val="00A41FEB"/>
    <w:rsid w:val="00A42FBA"/>
    <w:rsid w:val="00A44DA6"/>
    <w:rsid w:val="00A50921"/>
    <w:rsid w:val="00A5160D"/>
    <w:rsid w:val="00A56CA4"/>
    <w:rsid w:val="00A65F04"/>
    <w:rsid w:val="00A65F2E"/>
    <w:rsid w:val="00A7086D"/>
    <w:rsid w:val="00A71AD5"/>
    <w:rsid w:val="00A724AA"/>
    <w:rsid w:val="00A8073E"/>
    <w:rsid w:val="00A80883"/>
    <w:rsid w:val="00A81BED"/>
    <w:rsid w:val="00A82FC6"/>
    <w:rsid w:val="00A85A0D"/>
    <w:rsid w:val="00A92270"/>
    <w:rsid w:val="00A97C8E"/>
    <w:rsid w:val="00AA10AE"/>
    <w:rsid w:val="00AA329F"/>
    <w:rsid w:val="00AA7B6A"/>
    <w:rsid w:val="00AB593E"/>
    <w:rsid w:val="00AB5D37"/>
    <w:rsid w:val="00AB683F"/>
    <w:rsid w:val="00AC4A2E"/>
    <w:rsid w:val="00AD1885"/>
    <w:rsid w:val="00AD50BA"/>
    <w:rsid w:val="00AE02E7"/>
    <w:rsid w:val="00AE0F75"/>
    <w:rsid w:val="00AE319E"/>
    <w:rsid w:val="00AE3B2C"/>
    <w:rsid w:val="00AE3B4E"/>
    <w:rsid w:val="00AE676F"/>
    <w:rsid w:val="00AE709C"/>
    <w:rsid w:val="00AE7DD9"/>
    <w:rsid w:val="00AF2407"/>
    <w:rsid w:val="00AF2B38"/>
    <w:rsid w:val="00B004C1"/>
    <w:rsid w:val="00B0168B"/>
    <w:rsid w:val="00B01F45"/>
    <w:rsid w:val="00B03205"/>
    <w:rsid w:val="00B03458"/>
    <w:rsid w:val="00B04B8E"/>
    <w:rsid w:val="00B1072F"/>
    <w:rsid w:val="00B15820"/>
    <w:rsid w:val="00B215D8"/>
    <w:rsid w:val="00B2218A"/>
    <w:rsid w:val="00B246ED"/>
    <w:rsid w:val="00B26DD0"/>
    <w:rsid w:val="00B338C8"/>
    <w:rsid w:val="00B341CC"/>
    <w:rsid w:val="00B35321"/>
    <w:rsid w:val="00B35505"/>
    <w:rsid w:val="00B35CB3"/>
    <w:rsid w:val="00B35E0A"/>
    <w:rsid w:val="00B40124"/>
    <w:rsid w:val="00B40B86"/>
    <w:rsid w:val="00B42E03"/>
    <w:rsid w:val="00B443E2"/>
    <w:rsid w:val="00B46222"/>
    <w:rsid w:val="00B54092"/>
    <w:rsid w:val="00B5444C"/>
    <w:rsid w:val="00B5568B"/>
    <w:rsid w:val="00B557BF"/>
    <w:rsid w:val="00B55BD6"/>
    <w:rsid w:val="00B56147"/>
    <w:rsid w:val="00B5720A"/>
    <w:rsid w:val="00B604A0"/>
    <w:rsid w:val="00B60761"/>
    <w:rsid w:val="00B620A5"/>
    <w:rsid w:val="00B62BB1"/>
    <w:rsid w:val="00B63559"/>
    <w:rsid w:val="00B73858"/>
    <w:rsid w:val="00B73979"/>
    <w:rsid w:val="00B751B0"/>
    <w:rsid w:val="00B762E0"/>
    <w:rsid w:val="00B86188"/>
    <w:rsid w:val="00B86C54"/>
    <w:rsid w:val="00B874C4"/>
    <w:rsid w:val="00B97AA2"/>
    <w:rsid w:val="00B97B8E"/>
    <w:rsid w:val="00BA00A8"/>
    <w:rsid w:val="00BA0378"/>
    <w:rsid w:val="00BA37A4"/>
    <w:rsid w:val="00BA4FB0"/>
    <w:rsid w:val="00BA6138"/>
    <w:rsid w:val="00BB1930"/>
    <w:rsid w:val="00BB3478"/>
    <w:rsid w:val="00BC2247"/>
    <w:rsid w:val="00BC5572"/>
    <w:rsid w:val="00BD497C"/>
    <w:rsid w:val="00BD57EE"/>
    <w:rsid w:val="00BE4E8A"/>
    <w:rsid w:val="00BF2A79"/>
    <w:rsid w:val="00BF375F"/>
    <w:rsid w:val="00BF37CA"/>
    <w:rsid w:val="00C02372"/>
    <w:rsid w:val="00C044C3"/>
    <w:rsid w:val="00C10453"/>
    <w:rsid w:val="00C12E60"/>
    <w:rsid w:val="00C13BCA"/>
    <w:rsid w:val="00C141B9"/>
    <w:rsid w:val="00C158CF"/>
    <w:rsid w:val="00C16518"/>
    <w:rsid w:val="00C1787D"/>
    <w:rsid w:val="00C20F14"/>
    <w:rsid w:val="00C22B7C"/>
    <w:rsid w:val="00C23B8E"/>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56CD4"/>
    <w:rsid w:val="00C609C3"/>
    <w:rsid w:val="00C60E16"/>
    <w:rsid w:val="00C65E4E"/>
    <w:rsid w:val="00C66610"/>
    <w:rsid w:val="00C66648"/>
    <w:rsid w:val="00C66FEF"/>
    <w:rsid w:val="00C70CB4"/>
    <w:rsid w:val="00C727A7"/>
    <w:rsid w:val="00C728D5"/>
    <w:rsid w:val="00C72CF7"/>
    <w:rsid w:val="00C75119"/>
    <w:rsid w:val="00C76DD6"/>
    <w:rsid w:val="00C90B62"/>
    <w:rsid w:val="00C91C08"/>
    <w:rsid w:val="00C959F3"/>
    <w:rsid w:val="00C97DBC"/>
    <w:rsid w:val="00C97F0E"/>
    <w:rsid w:val="00CA06AC"/>
    <w:rsid w:val="00CA1D9E"/>
    <w:rsid w:val="00CA242A"/>
    <w:rsid w:val="00CA27BD"/>
    <w:rsid w:val="00CA2AB6"/>
    <w:rsid w:val="00CA36DE"/>
    <w:rsid w:val="00CA4BCC"/>
    <w:rsid w:val="00CA5313"/>
    <w:rsid w:val="00CB01D6"/>
    <w:rsid w:val="00CB1BE2"/>
    <w:rsid w:val="00CB311E"/>
    <w:rsid w:val="00CB71E1"/>
    <w:rsid w:val="00CC0ED3"/>
    <w:rsid w:val="00CC1894"/>
    <w:rsid w:val="00CC2EE2"/>
    <w:rsid w:val="00CC3D03"/>
    <w:rsid w:val="00CC45DB"/>
    <w:rsid w:val="00CC5651"/>
    <w:rsid w:val="00CC73FF"/>
    <w:rsid w:val="00CD141E"/>
    <w:rsid w:val="00CD45DA"/>
    <w:rsid w:val="00CE2EA4"/>
    <w:rsid w:val="00CE5714"/>
    <w:rsid w:val="00CE6138"/>
    <w:rsid w:val="00CE6F59"/>
    <w:rsid w:val="00CE7AAB"/>
    <w:rsid w:val="00CF2673"/>
    <w:rsid w:val="00CF2DA1"/>
    <w:rsid w:val="00CF43B1"/>
    <w:rsid w:val="00D0614B"/>
    <w:rsid w:val="00D06AD1"/>
    <w:rsid w:val="00D15EA7"/>
    <w:rsid w:val="00D17549"/>
    <w:rsid w:val="00D24D97"/>
    <w:rsid w:val="00D275F5"/>
    <w:rsid w:val="00D376F1"/>
    <w:rsid w:val="00D43CA8"/>
    <w:rsid w:val="00D4523D"/>
    <w:rsid w:val="00D4593F"/>
    <w:rsid w:val="00D45BD4"/>
    <w:rsid w:val="00D4775B"/>
    <w:rsid w:val="00D47AB8"/>
    <w:rsid w:val="00D55D94"/>
    <w:rsid w:val="00D56566"/>
    <w:rsid w:val="00D62FA0"/>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9072A"/>
    <w:rsid w:val="00D94852"/>
    <w:rsid w:val="00DA039C"/>
    <w:rsid w:val="00DA10B4"/>
    <w:rsid w:val="00DA6EBE"/>
    <w:rsid w:val="00DB27CC"/>
    <w:rsid w:val="00DB2A54"/>
    <w:rsid w:val="00DB4EF9"/>
    <w:rsid w:val="00DC29FE"/>
    <w:rsid w:val="00DC430C"/>
    <w:rsid w:val="00DC60FB"/>
    <w:rsid w:val="00DC7319"/>
    <w:rsid w:val="00DC742E"/>
    <w:rsid w:val="00DD36A2"/>
    <w:rsid w:val="00DD38DC"/>
    <w:rsid w:val="00DD63FF"/>
    <w:rsid w:val="00DE58FD"/>
    <w:rsid w:val="00DF1BBF"/>
    <w:rsid w:val="00DF3145"/>
    <w:rsid w:val="00DF4B0E"/>
    <w:rsid w:val="00E01E4B"/>
    <w:rsid w:val="00E062B0"/>
    <w:rsid w:val="00E0711E"/>
    <w:rsid w:val="00E0770C"/>
    <w:rsid w:val="00E14DFA"/>
    <w:rsid w:val="00E17EA5"/>
    <w:rsid w:val="00E229DB"/>
    <w:rsid w:val="00E2491D"/>
    <w:rsid w:val="00E2571A"/>
    <w:rsid w:val="00E26EDC"/>
    <w:rsid w:val="00E2713C"/>
    <w:rsid w:val="00E27D97"/>
    <w:rsid w:val="00E302EF"/>
    <w:rsid w:val="00E30B42"/>
    <w:rsid w:val="00E342D7"/>
    <w:rsid w:val="00E34D1F"/>
    <w:rsid w:val="00E35C26"/>
    <w:rsid w:val="00E410EA"/>
    <w:rsid w:val="00E41D5C"/>
    <w:rsid w:val="00E437F7"/>
    <w:rsid w:val="00E529F9"/>
    <w:rsid w:val="00E55017"/>
    <w:rsid w:val="00E55416"/>
    <w:rsid w:val="00E557D1"/>
    <w:rsid w:val="00E56282"/>
    <w:rsid w:val="00E616BF"/>
    <w:rsid w:val="00E64C79"/>
    <w:rsid w:val="00E658AA"/>
    <w:rsid w:val="00E6656A"/>
    <w:rsid w:val="00E70D30"/>
    <w:rsid w:val="00E716BA"/>
    <w:rsid w:val="00E75977"/>
    <w:rsid w:val="00E759EB"/>
    <w:rsid w:val="00E76431"/>
    <w:rsid w:val="00E7686D"/>
    <w:rsid w:val="00E804E9"/>
    <w:rsid w:val="00E813BA"/>
    <w:rsid w:val="00E8590C"/>
    <w:rsid w:val="00E85F76"/>
    <w:rsid w:val="00E93590"/>
    <w:rsid w:val="00E94506"/>
    <w:rsid w:val="00E95A7B"/>
    <w:rsid w:val="00E969E9"/>
    <w:rsid w:val="00EA01A0"/>
    <w:rsid w:val="00EA155A"/>
    <w:rsid w:val="00EA24D4"/>
    <w:rsid w:val="00EA2851"/>
    <w:rsid w:val="00EA3515"/>
    <w:rsid w:val="00EA55FE"/>
    <w:rsid w:val="00EB0B4F"/>
    <w:rsid w:val="00EB1B59"/>
    <w:rsid w:val="00EB4384"/>
    <w:rsid w:val="00EB6065"/>
    <w:rsid w:val="00EC0826"/>
    <w:rsid w:val="00EC4E99"/>
    <w:rsid w:val="00EC4FC7"/>
    <w:rsid w:val="00EC7E23"/>
    <w:rsid w:val="00ED3A21"/>
    <w:rsid w:val="00ED54F9"/>
    <w:rsid w:val="00ED6982"/>
    <w:rsid w:val="00EE0218"/>
    <w:rsid w:val="00EE0E54"/>
    <w:rsid w:val="00EE1033"/>
    <w:rsid w:val="00EE114E"/>
    <w:rsid w:val="00EF24BB"/>
    <w:rsid w:val="00EF2B90"/>
    <w:rsid w:val="00EF32F6"/>
    <w:rsid w:val="00EF4114"/>
    <w:rsid w:val="00EF448F"/>
    <w:rsid w:val="00EF4634"/>
    <w:rsid w:val="00EF472E"/>
    <w:rsid w:val="00EF4A5A"/>
    <w:rsid w:val="00EF4EC4"/>
    <w:rsid w:val="00EF66A9"/>
    <w:rsid w:val="00EF74D8"/>
    <w:rsid w:val="00F01898"/>
    <w:rsid w:val="00F02B96"/>
    <w:rsid w:val="00F05EE0"/>
    <w:rsid w:val="00F06985"/>
    <w:rsid w:val="00F07DE8"/>
    <w:rsid w:val="00F156B3"/>
    <w:rsid w:val="00F15FD8"/>
    <w:rsid w:val="00F21A1A"/>
    <w:rsid w:val="00F22813"/>
    <w:rsid w:val="00F22FC8"/>
    <w:rsid w:val="00F27F36"/>
    <w:rsid w:val="00F32B8C"/>
    <w:rsid w:val="00F33383"/>
    <w:rsid w:val="00F33D5B"/>
    <w:rsid w:val="00F4030B"/>
    <w:rsid w:val="00F42F65"/>
    <w:rsid w:val="00F444F5"/>
    <w:rsid w:val="00F4602E"/>
    <w:rsid w:val="00F46BCF"/>
    <w:rsid w:val="00F515AF"/>
    <w:rsid w:val="00F53E05"/>
    <w:rsid w:val="00F5550A"/>
    <w:rsid w:val="00F55A56"/>
    <w:rsid w:val="00F56088"/>
    <w:rsid w:val="00F6031D"/>
    <w:rsid w:val="00F61303"/>
    <w:rsid w:val="00F65606"/>
    <w:rsid w:val="00F66614"/>
    <w:rsid w:val="00F67764"/>
    <w:rsid w:val="00F71232"/>
    <w:rsid w:val="00F74722"/>
    <w:rsid w:val="00F75F45"/>
    <w:rsid w:val="00F82957"/>
    <w:rsid w:val="00F83BD2"/>
    <w:rsid w:val="00F857CA"/>
    <w:rsid w:val="00F92C2B"/>
    <w:rsid w:val="00F94241"/>
    <w:rsid w:val="00F945CD"/>
    <w:rsid w:val="00F95ECF"/>
    <w:rsid w:val="00F9792C"/>
    <w:rsid w:val="00F97AAA"/>
    <w:rsid w:val="00FA4AD8"/>
    <w:rsid w:val="00FB3597"/>
    <w:rsid w:val="00FB53CA"/>
    <w:rsid w:val="00FC3750"/>
    <w:rsid w:val="00FC487C"/>
    <w:rsid w:val="00FC51A5"/>
    <w:rsid w:val="00FD0B36"/>
    <w:rsid w:val="00FD168A"/>
    <w:rsid w:val="00FD3643"/>
    <w:rsid w:val="00FD553C"/>
    <w:rsid w:val="00FD6F5E"/>
    <w:rsid w:val="00FE087D"/>
    <w:rsid w:val="00FE133D"/>
    <w:rsid w:val="00FE2090"/>
    <w:rsid w:val="00FE359D"/>
    <w:rsid w:val="00FE47EA"/>
    <w:rsid w:val="00FE4D5F"/>
    <w:rsid w:val="00FE7BC4"/>
    <w:rsid w:val="00FF27A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6A46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4A23"/>
    <w:rPr>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4">
    <w:name w:val="Balloon Text"/>
    <w:basedOn w:val="a"/>
    <w:semiHidden/>
    <w:rsid w:val="00D81375"/>
    <w:rPr>
      <w:rFonts w:ascii="Tahoma" w:hAnsi="Tahoma" w:cs="Tahoma"/>
      <w:sz w:val="16"/>
      <w:szCs w:val="16"/>
    </w:rPr>
  </w:style>
  <w:style w:type="paragraph" w:styleId="a5">
    <w:name w:val="header"/>
    <w:basedOn w:val="a"/>
    <w:link w:val="Char"/>
    <w:rsid w:val="00881456"/>
    <w:pPr>
      <w:tabs>
        <w:tab w:val="center" w:pos="4536"/>
        <w:tab w:val="right" w:pos="9072"/>
      </w:tabs>
    </w:pPr>
    <w:rPr>
      <w:lang w:val="x-none"/>
    </w:rPr>
  </w:style>
  <w:style w:type="paragraph" w:styleId="a6">
    <w:name w:val="footer"/>
    <w:basedOn w:val="a"/>
    <w:link w:val="Char0"/>
    <w:uiPriority w:val="99"/>
    <w:rsid w:val="00881456"/>
    <w:pPr>
      <w:tabs>
        <w:tab w:val="center" w:pos="4536"/>
        <w:tab w:val="right" w:pos="9072"/>
      </w:tabs>
    </w:p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004A23"/>
    <w:pPr>
      <w:spacing w:line="480" w:lineRule="auto"/>
    </w:pPr>
    <w:rPr>
      <w:lang w:val="en-US"/>
    </w:rPr>
  </w:style>
  <w:style w:type="paragraph" w:customStyle="1" w:styleId="Head1">
    <w:name w:val="Head 1"/>
    <w:basedOn w:val="a"/>
    <w:autoRedefine/>
    <w:rsid w:val="00004A23"/>
    <w:pPr>
      <w:spacing w:line="360" w:lineRule="auto"/>
    </w:pPr>
    <w:rPr>
      <w:b/>
      <w:lang w:val="en-US"/>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paragraph" w:customStyle="1" w:styleId="Tableofcontents">
    <w:name w:val="Table of contents"/>
    <w:basedOn w:val="a"/>
    <w:autoRedefine/>
    <w:rsid w:val="0023732F"/>
    <w:pPr>
      <w:spacing w:line="360" w:lineRule="auto"/>
    </w:pPr>
    <w:rPr>
      <w:bCs/>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a"/>
    <w:autoRedefine/>
    <w:rsid w:val="00562E2B"/>
    <w:rPr>
      <w:i/>
      <w:lang w:val="en-US"/>
    </w:rPr>
  </w:style>
  <w:style w:type="character" w:customStyle="1" w:styleId="Char">
    <w:name w:val="머리글 Char"/>
    <w:link w:val="a5"/>
    <w:rsid w:val="00414465"/>
    <w:rPr>
      <w:sz w:val="24"/>
      <w:szCs w:val="24"/>
      <w:lang w:eastAsia="ja-JP"/>
    </w:rPr>
  </w:style>
  <w:style w:type="character" w:styleId="a7">
    <w:name w:val="annotation reference"/>
    <w:uiPriority w:val="99"/>
    <w:semiHidden/>
    <w:unhideWhenUsed/>
    <w:rsid w:val="00664F6D"/>
    <w:rPr>
      <w:sz w:val="16"/>
      <w:szCs w:val="16"/>
    </w:rPr>
  </w:style>
  <w:style w:type="paragraph" w:styleId="a8">
    <w:name w:val="annotation text"/>
    <w:basedOn w:val="a"/>
    <w:link w:val="Char1"/>
    <w:uiPriority w:val="99"/>
    <w:semiHidden/>
    <w:unhideWhenUsed/>
    <w:rsid w:val="00664F6D"/>
    <w:rPr>
      <w:sz w:val="20"/>
      <w:szCs w:val="20"/>
      <w:lang w:val="x-none"/>
    </w:rPr>
  </w:style>
  <w:style w:type="character" w:customStyle="1" w:styleId="Char1">
    <w:name w:val="메모 텍스트 Char"/>
    <w:link w:val="a8"/>
    <w:uiPriority w:val="99"/>
    <w:semiHidden/>
    <w:rsid w:val="00664F6D"/>
    <w:rPr>
      <w:lang w:eastAsia="ja-JP"/>
    </w:rPr>
  </w:style>
  <w:style w:type="paragraph" w:styleId="a9">
    <w:name w:val="annotation subject"/>
    <w:basedOn w:val="a8"/>
    <w:next w:val="a8"/>
    <w:link w:val="Char2"/>
    <w:uiPriority w:val="99"/>
    <w:semiHidden/>
    <w:unhideWhenUsed/>
    <w:rsid w:val="00664F6D"/>
    <w:rPr>
      <w:b/>
      <w:bCs/>
    </w:rPr>
  </w:style>
  <w:style w:type="character" w:customStyle="1" w:styleId="Char2">
    <w:name w:val="메모 주제 Char"/>
    <w:link w:val="a9"/>
    <w:uiPriority w:val="99"/>
    <w:semiHidden/>
    <w:rsid w:val="00664F6D"/>
    <w:rPr>
      <w:b/>
      <w:bCs/>
      <w:lang w:eastAsia="ja-JP"/>
    </w:rPr>
  </w:style>
  <w:style w:type="character" w:customStyle="1" w:styleId="Char0">
    <w:name w:val="바닥글 Char"/>
    <w:link w:val="a6"/>
    <w:uiPriority w:val="99"/>
    <w:rsid w:val="007B7A09"/>
    <w:rPr>
      <w:sz w:val="24"/>
      <w:szCs w:val="24"/>
      <w:lang w:eastAsia="ja-JP"/>
    </w:rPr>
  </w:style>
  <w:style w:type="paragraph" w:customStyle="1" w:styleId="BBAuthorName">
    <w:name w:val="BB_Author_Name"/>
    <w:basedOn w:val="a"/>
    <w:next w:val="a"/>
    <w:rsid w:val="0023732F"/>
    <w:pPr>
      <w:spacing w:after="240" w:line="480" w:lineRule="auto"/>
      <w:jc w:val="center"/>
    </w:pPr>
    <w:rPr>
      <w:rFonts w:ascii="Times" w:eastAsiaTheme="minorEastAsia" w:hAnsi="Times"/>
      <w:i/>
      <w:szCs w:val="20"/>
      <w:lang w:val="en-US" w:eastAsia="en-US"/>
    </w:rPr>
  </w:style>
  <w:style w:type="paragraph" w:customStyle="1" w:styleId="EndNoteBibliographyTitle">
    <w:name w:val="EndNote Bibliography Title"/>
    <w:basedOn w:val="a"/>
    <w:link w:val="EndNoteBibliographyTitleChar"/>
    <w:rsid w:val="002F4B2D"/>
    <w:pPr>
      <w:jc w:val="center"/>
    </w:pPr>
    <w:rPr>
      <w:noProof/>
    </w:rPr>
  </w:style>
  <w:style w:type="character" w:customStyle="1" w:styleId="EndNoteBibliographyTitleChar">
    <w:name w:val="EndNote Bibliography Title Char"/>
    <w:basedOn w:val="a0"/>
    <w:link w:val="EndNoteBibliographyTitle"/>
    <w:rsid w:val="002F4B2D"/>
    <w:rPr>
      <w:noProof/>
      <w:sz w:val="24"/>
      <w:szCs w:val="24"/>
      <w:lang w:val="de-DE" w:eastAsia="ja-JP"/>
    </w:rPr>
  </w:style>
  <w:style w:type="paragraph" w:customStyle="1" w:styleId="EndNoteBibliography">
    <w:name w:val="EndNote Bibliography"/>
    <w:basedOn w:val="a"/>
    <w:link w:val="EndNoteBibliographyChar"/>
    <w:rsid w:val="002F4B2D"/>
    <w:rPr>
      <w:noProof/>
    </w:rPr>
  </w:style>
  <w:style w:type="character" w:customStyle="1" w:styleId="EndNoteBibliographyChar">
    <w:name w:val="EndNote Bibliography Char"/>
    <w:basedOn w:val="a0"/>
    <w:link w:val="EndNoteBibliography"/>
    <w:rsid w:val="002F4B2D"/>
    <w:rPr>
      <w:noProof/>
      <w:sz w:val="24"/>
      <w:szCs w:val="24"/>
      <w:lang w:val="de-DE" w:eastAsia="ja-JP"/>
    </w:rPr>
  </w:style>
  <w:style w:type="character" w:styleId="aa">
    <w:name w:val="line number"/>
    <w:basedOn w:val="a0"/>
    <w:uiPriority w:val="99"/>
    <w:semiHidden/>
    <w:unhideWhenUsed/>
    <w:rsid w:val="008066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926272">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customXml" Target="../customXml/item3.xml"/><Relationship Id="rId21" Type="http://schemas.openxmlformats.org/officeDocument/2006/relationships/image" Target="media/image12.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5886F76-A765-4714-B899-7AC2DC4334A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2755</Words>
  <Characters>72709</Characters>
  <Application>Microsoft Office Word</Application>
  <DocSecurity>0</DocSecurity>
  <Lines>605</Lines>
  <Paragraphs>17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5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9-02T13:03:00Z</dcterms:created>
  <dcterms:modified xsi:type="dcterms:W3CDTF">2023-04-03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ies>
</file>